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98A38" w14:textId="77777777" w:rsidR="00F3219A" w:rsidRPr="00767443" w:rsidRDefault="00F3219A" w:rsidP="004120AA">
      <w:pPr>
        <w:pStyle w:val="Title"/>
      </w:pPr>
      <w:bookmarkStart w:id="0" w:name="_Hlk160356941"/>
    </w:p>
    <w:p w14:paraId="262AA821" w14:textId="77777777" w:rsidR="00F3219A" w:rsidRPr="00767443" w:rsidRDefault="00F3219A" w:rsidP="004120AA">
      <w:pPr>
        <w:pStyle w:val="Title"/>
      </w:pPr>
    </w:p>
    <w:p w14:paraId="75956904" w14:textId="68086C2B" w:rsidR="00CA7AD8" w:rsidRPr="00767443" w:rsidRDefault="00CA7AD8" w:rsidP="004120AA">
      <w:pPr>
        <w:pStyle w:val="Title"/>
      </w:pPr>
      <w:r w:rsidRPr="00767443">
        <w:t>Studying the Educational Influence of Adaptive Learning Tools using Item Response Theory</w:t>
      </w:r>
    </w:p>
    <w:bookmarkEnd w:id="0"/>
    <w:p w14:paraId="12014A0F" w14:textId="77777777" w:rsidR="005E76E1" w:rsidRPr="00767443" w:rsidRDefault="005E76E1" w:rsidP="004120AA"/>
    <w:p w14:paraId="0AC61C41" w14:textId="77777777" w:rsidR="005F67CE" w:rsidRPr="00767443" w:rsidRDefault="005F67CE" w:rsidP="004120AA"/>
    <w:p w14:paraId="7FEAB5A9" w14:textId="7AA473F4" w:rsidR="00CA7AD8" w:rsidRPr="00767443" w:rsidRDefault="00CA7AD8" w:rsidP="00920083">
      <w:pPr>
        <w:jc w:val="center"/>
      </w:pPr>
      <w:r w:rsidRPr="00767443">
        <w:t>by</w:t>
      </w:r>
    </w:p>
    <w:p w14:paraId="6A48144B" w14:textId="77777777" w:rsidR="00CA7AD8" w:rsidRPr="00767443" w:rsidRDefault="00CA7AD8" w:rsidP="00920083">
      <w:pPr>
        <w:jc w:val="center"/>
      </w:pPr>
      <w:r w:rsidRPr="00767443">
        <w:t>Satanshu Mishra</w:t>
      </w:r>
    </w:p>
    <w:p w14:paraId="6A3F83D8" w14:textId="77777777" w:rsidR="00CA7AD8" w:rsidRPr="00767443" w:rsidRDefault="00CA7AD8" w:rsidP="00920083">
      <w:pPr>
        <w:jc w:val="center"/>
      </w:pPr>
      <w:r w:rsidRPr="00767443">
        <w:t>B.Sc. Hons., The University of British Columbia, 2024</w:t>
      </w:r>
    </w:p>
    <w:p w14:paraId="21B1E650" w14:textId="2A14E970" w:rsidR="00CA7AD8" w:rsidRPr="00767443" w:rsidRDefault="005F67CE" w:rsidP="00920083">
      <w:pPr>
        <w:jc w:val="center"/>
      </w:pPr>
      <w:r w:rsidRPr="00767443">
        <w:br/>
      </w:r>
    </w:p>
    <w:p w14:paraId="40DD53AB" w14:textId="6CB69916" w:rsidR="00CA7AD8" w:rsidRPr="00767443" w:rsidRDefault="00CA7AD8" w:rsidP="00920083">
      <w:pPr>
        <w:jc w:val="center"/>
      </w:pPr>
      <w:r w:rsidRPr="00767443">
        <w:t xml:space="preserve">A </w:t>
      </w:r>
      <w:r w:rsidR="00FB0EF6" w:rsidRPr="00767443">
        <w:t>REPORT</w:t>
      </w:r>
      <w:r w:rsidRPr="00767443">
        <w:t xml:space="preserve"> SUBMITTED IN PARTIAL FULFILLMENT OF THE REQUIREMENTS FOR THE DEGREE OF</w:t>
      </w:r>
    </w:p>
    <w:p w14:paraId="05DFA157" w14:textId="77777777" w:rsidR="00CA7AD8" w:rsidRPr="00767443" w:rsidRDefault="00CA7AD8" w:rsidP="00920083">
      <w:pPr>
        <w:jc w:val="center"/>
      </w:pPr>
    </w:p>
    <w:p w14:paraId="2A3BD06B" w14:textId="77777777" w:rsidR="005F67CE" w:rsidRPr="00767443" w:rsidRDefault="005F67CE" w:rsidP="00920083">
      <w:pPr>
        <w:jc w:val="center"/>
      </w:pPr>
    </w:p>
    <w:p w14:paraId="6F3D2E64" w14:textId="77777777" w:rsidR="00CA7AD8" w:rsidRPr="00767443" w:rsidRDefault="00CA7AD8" w:rsidP="00920083">
      <w:pPr>
        <w:jc w:val="center"/>
      </w:pPr>
      <w:r w:rsidRPr="00767443">
        <w:t>B.S.C. COMPUTER SCIENCE HONOURS</w:t>
      </w:r>
    </w:p>
    <w:p w14:paraId="19299D7A" w14:textId="798CAD24" w:rsidR="00CA7AD8" w:rsidRPr="00767443" w:rsidRDefault="00CA7AD8" w:rsidP="00920083">
      <w:pPr>
        <w:jc w:val="center"/>
      </w:pPr>
      <w:r w:rsidRPr="00767443">
        <w:t>in</w:t>
      </w:r>
    </w:p>
    <w:p w14:paraId="6C8B2191" w14:textId="77777777" w:rsidR="00CA7AD8" w:rsidRPr="00767443" w:rsidRDefault="00CA7AD8" w:rsidP="00920083">
      <w:pPr>
        <w:jc w:val="center"/>
      </w:pPr>
      <w:r w:rsidRPr="00767443">
        <w:t>Faculty of Science</w:t>
      </w:r>
    </w:p>
    <w:p w14:paraId="3093A61F" w14:textId="77777777" w:rsidR="00CA7AD8" w:rsidRPr="00767443" w:rsidRDefault="00CA7AD8" w:rsidP="00920083">
      <w:pPr>
        <w:jc w:val="center"/>
      </w:pPr>
      <w:r w:rsidRPr="00767443">
        <w:t>(Computer Science)</w:t>
      </w:r>
    </w:p>
    <w:p w14:paraId="2B58C336" w14:textId="6427CAED" w:rsidR="00CA7AD8" w:rsidRPr="00767443" w:rsidRDefault="00CA7AD8" w:rsidP="00920083">
      <w:pPr>
        <w:jc w:val="center"/>
      </w:pPr>
    </w:p>
    <w:p w14:paraId="3CE42261" w14:textId="77777777" w:rsidR="005F67CE" w:rsidRPr="00767443" w:rsidRDefault="005F67CE" w:rsidP="00920083">
      <w:pPr>
        <w:jc w:val="center"/>
      </w:pPr>
    </w:p>
    <w:p w14:paraId="0745C131" w14:textId="24DB2555" w:rsidR="00CA7AD8" w:rsidRPr="00767443" w:rsidRDefault="00CA7AD8" w:rsidP="00920083">
      <w:pPr>
        <w:jc w:val="center"/>
      </w:pPr>
      <w:r w:rsidRPr="00767443">
        <w:t>THE UNIVERSITY OF BRITISH COLUMBIA</w:t>
      </w:r>
    </w:p>
    <w:p w14:paraId="1A112EB9" w14:textId="77777777" w:rsidR="00CA7AD8" w:rsidRPr="00767443" w:rsidRDefault="00CA7AD8" w:rsidP="00920083">
      <w:pPr>
        <w:jc w:val="center"/>
      </w:pPr>
      <w:r w:rsidRPr="00767443">
        <w:t>(Okanagan)</w:t>
      </w:r>
    </w:p>
    <w:p w14:paraId="203A3258" w14:textId="77777777" w:rsidR="00CA7AD8" w:rsidRPr="00767443" w:rsidRDefault="00CA7AD8" w:rsidP="00920083">
      <w:pPr>
        <w:jc w:val="center"/>
      </w:pPr>
    </w:p>
    <w:p w14:paraId="7F78F312" w14:textId="77777777" w:rsidR="005F67CE" w:rsidRPr="00767443" w:rsidRDefault="005F67CE" w:rsidP="00920083">
      <w:pPr>
        <w:jc w:val="center"/>
      </w:pPr>
    </w:p>
    <w:p w14:paraId="73AA2A37" w14:textId="0EF94D3F" w:rsidR="00CA7AD8" w:rsidRPr="00767443" w:rsidRDefault="00CA7AD8" w:rsidP="00920083">
      <w:pPr>
        <w:jc w:val="center"/>
      </w:pPr>
      <w:r w:rsidRPr="00767443">
        <w:t>April 2</w:t>
      </w:r>
      <w:r w:rsidR="00A817CD" w:rsidRPr="00767443">
        <w:t>8</w:t>
      </w:r>
      <w:r w:rsidRPr="00767443">
        <w:t>, 2024</w:t>
      </w:r>
    </w:p>
    <w:p w14:paraId="62226E6C" w14:textId="77777777" w:rsidR="00CA7AD8" w:rsidRPr="00767443" w:rsidRDefault="00CA7AD8" w:rsidP="00920083">
      <w:pPr>
        <w:jc w:val="center"/>
      </w:pPr>
    </w:p>
    <w:p w14:paraId="1F43B60F" w14:textId="77777777" w:rsidR="005F67CE" w:rsidRPr="00767443" w:rsidRDefault="005F67CE" w:rsidP="00920083">
      <w:pPr>
        <w:jc w:val="center"/>
      </w:pPr>
    </w:p>
    <w:p w14:paraId="202C1C5E" w14:textId="77777777" w:rsidR="0020302B" w:rsidRPr="00767443" w:rsidRDefault="00CA7AD8" w:rsidP="00920083">
      <w:pPr>
        <w:jc w:val="center"/>
      </w:pPr>
      <w:r w:rsidRPr="00767443">
        <w:t>© Satanshu Mishra, 2024</w:t>
      </w:r>
    </w:p>
    <w:p w14:paraId="291A1DB9" w14:textId="77777777" w:rsidR="0020302B" w:rsidRPr="00767443" w:rsidRDefault="0020302B" w:rsidP="004120AA"/>
    <w:p w14:paraId="2DFC4400" w14:textId="0FD1781B" w:rsidR="008D5138" w:rsidRPr="00767443" w:rsidRDefault="008D5138" w:rsidP="004120AA">
      <w:r w:rsidRPr="00767443">
        <w:br w:type="page"/>
      </w:r>
    </w:p>
    <w:p w14:paraId="460AC53E" w14:textId="77777777" w:rsidR="001805EB" w:rsidRPr="00767443" w:rsidRDefault="001805EB" w:rsidP="004120AA"/>
    <w:p w14:paraId="35DF2D9D" w14:textId="77777777" w:rsidR="0004790D" w:rsidRPr="00767443" w:rsidRDefault="0004790D" w:rsidP="0004790D">
      <w:pPr>
        <w:pBdr>
          <w:top w:val="single" w:sz="4" w:space="1" w:color="auto"/>
        </w:pBdr>
      </w:pPr>
    </w:p>
    <w:p w14:paraId="481D781B" w14:textId="66A21178" w:rsidR="00B57F63" w:rsidRPr="00767443" w:rsidRDefault="00B57F63" w:rsidP="0004790D">
      <w:pPr>
        <w:pBdr>
          <w:top w:val="single" w:sz="4" w:space="1" w:color="auto"/>
        </w:pBdr>
      </w:pPr>
      <w:r w:rsidRPr="00767443">
        <w:t xml:space="preserve">The following individual certifies that they have reviewed the </w:t>
      </w:r>
      <w:r w:rsidR="00F93599" w:rsidRPr="00767443">
        <w:t>report</w:t>
      </w:r>
      <w:r w:rsidRPr="00767443">
        <w:t xml:space="preserve"> entitled:</w:t>
      </w:r>
    </w:p>
    <w:p w14:paraId="131EE7F2" w14:textId="77777777" w:rsidR="008172C2" w:rsidRPr="00767443" w:rsidRDefault="008172C2" w:rsidP="004120AA"/>
    <w:p w14:paraId="393D023A" w14:textId="77777777" w:rsidR="000356BF" w:rsidRPr="00767443" w:rsidRDefault="00B57F63" w:rsidP="00E013E2">
      <w:pPr>
        <w:jc w:val="center"/>
        <w:rPr>
          <w:u w:val="single"/>
        </w:rPr>
      </w:pPr>
      <w:r w:rsidRPr="00767443">
        <w:rPr>
          <w:u w:val="single"/>
        </w:rPr>
        <w:t>STUDYING THE EDUCATIONAL INFLUENCE OF ADAPTIVE LEARNING TOOLS USING ITEM RESPONSE THEORY</w:t>
      </w:r>
    </w:p>
    <w:p w14:paraId="6C1BF67B" w14:textId="77777777" w:rsidR="008172C2" w:rsidRPr="00767443" w:rsidRDefault="008172C2" w:rsidP="004120AA"/>
    <w:p w14:paraId="0869B2CD" w14:textId="23B4DA00" w:rsidR="00ED1725" w:rsidRPr="00767443" w:rsidRDefault="000356BF" w:rsidP="004120AA">
      <w:r w:rsidRPr="00767443">
        <w:t xml:space="preserve">submitted by </w:t>
      </w:r>
      <w:r w:rsidRPr="00767443">
        <w:rPr>
          <w:u w:val="single"/>
        </w:rPr>
        <w:t>SATANSHU MISHRA</w:t>
      </w:r>
      <w:r w:rsidRPr="00767443">
        <w:t xml:space="preserve"> in partial fulfilment of the requirements of the degree </w:t>
      </w:r>
      <w:r w:rsidRPr="00767443">
        <w:rPr>
          <w:u w:val="single"/>
        </w:rPr>
        <w:t>B.Sc. Computer Science Honours</w:t>
      </w:r>
      <w:r w:rsidR="006C27BC" w:rsidRPr="00767443">
        <w:t>.</w:t>
      </w:r>
    </w:p>
    <w:p w14:paraId="5BCA2DC3" w14:textId="77777777" w:rsidR="00ED1725" w:rsidRPr="00767443" w:rsidRDefault="00ED1725" w:rsidP="004120AA"/>
    <w:p w14:paraId="79A00D3F" w14:textId="5E44D455" w:rsidR="00DF159E" w:rsidRPr="00F508C6" w:rsidRDefault="00B01933" w:rsidP="00F508C6">
      <w:pPr>
        <w:rPr>
          <w:u w:val="single"/>
        </w:rPr>
      </w:pPr>
      <w:r w:rsidRPr="00F508C6">
        <w:rPr>
          <w:u w:val="single"/>
        </w:rPr>
        <w:t>Dr. Abdallah Mohammed, I. K. Barber Faculty of Science</w:t>
      </w:r>
    </w:p>
    <w:p w14:paraId="5AAE9481" w14:textId="77777777" w:rsidR="00F508C6" w:rsidRDefault="00B01933" w:rsidP="004120AA">
      <w:pPr>
        <w:rPr>
          <w:b/>
          <w:bCs/>
        </w:rPr>
      </w:pPr>
      <w:r w:rsidRPr="00767443">
        <w:rPr>
          <w:b/>
          <w:bCs/>
        </w:rPr>
        <w:t>Supervisor</w:t>
      </w:r>
    </w:p>
    <w:p w14:paraId="4083E3BC" w14:textId="77777777" w:rsidR="00F508C6" w:rsidRDefault="00F508C6" w:rsidP="004120AA">
      <w:pPr>
        <w:rPr>
          <w:b/>
          <w:bCs/>
        </w:rPr>
      </w:pPr>
    </w:p>
    <w:p w14:paraId="0913BC5C" w14:textId="77777777" w:rsidR="00F508C6" w:rsidRPr="00F508C6" w:rsidRDefault="00F508C6" w:rsidP="004120AA">
      <w:pPr>
        <w:rPr>
          <w:u w:val="single"/>
        </w:rPr>
      </w:pPr>
      <w:r w:rsidRPr="00F508C6">
        <w:rPr>
          <w:u w:val="single"/>
        </w:rPr>
        <w:t>Dr. Mostafa Mohammed, I. K. Barber Faculty of Science</w:t>
      </w:r>
    </w:p>
    <w:p w14:paraId="078D5BB3" w14:textId="0FC430EB" w:rsidR="00B57F63" w:rsidRPr="00767443" w:rsidRDefault="00F508C6" w:rsidP="004120AA">
      <w:pPr>
        <w:rPr>
          <w:b/>
          <w:bCs/>
          <w:u w:val="single"/>
        </w:rPr>
      </w:pPr>
      <w:r>
        <w:rPr>
          <w:b/>
          <w:bCs/>
        </w:rPr>
        <w:t>Supervisor</w:t>
      </w:r>
      <w:r w:rsidR="00B57F63" w:rsidRPr="00767443">
        <w:rPr>
          <w:b/>
          <w:bCs/>
          <w:u w:val="single"/>
        </w:rPr>
        <w:br w:type="page"/>
      </w:r>
    </w:p>
    <w:p w14:paraId="2B339BA1" w14:textId="10562735" w:rsidR="00FD2509" w:rsidRPr="00767443" w:rsidRDefault="006060C3" w:rsidP="004120AA">
      <w:pPr>
        <w:rPr>
          <w:b/>
          <w:bCs/>
          <w:sz w:val="40"/>
          <w:szCs w:val="40"/>
        </w:rPr>
      </w:pPr>
      <w:bookmarkStart w:id="1" w:name="_Toc163221080"/>
      <w:bookmarkStart w:id="2" w:name="_Toc163221148"/>
      <w:r w:rsidRPr="00767443">
        <w:rPr>
          <w:b/>
          <w:bCs/>
          <w:sz w:val="40"/>
          <w:szCs w:val="40"/>
        </w:rPr>
        <w:lastRenderedPageBreak/>
        <w:t>Abstract</w:t>
      </w:r>
      <w:bookmarkEnd w:id="1"/>
      <w:bookmarkEnd w:id="2"/>
    </w:p>
    <w:p w14:paraId="7DD0D9B7" w14:textId="64240FDD" w:rsidR="005550B5" w:rsidRPr="00767443" w:rsidRDefault="00BA2F7D" w:rsidP="004120AA">
      <w:r w:rsidRPr="00767443">
        <w:t>In today's technology-driven world, the demand for computing skills spans across disciplines, necessitating tailored learning experiences. Current e-learning systems often employ a "one size fits all" approach, which fails to accommodate</w:t>
      </w:r>
      <w:r w:rsidR="0000165C" w:rsidRPr="00767443">
        <w:t xml:space="preserve"> for</w:t>
      </w:r>
      <w:r w:rsidRPr="00767443">
        <w:t xml:space="preserve"> diverse student skill levels and learning styles. Adaptive learning</w:t>
      </w:r>
      <w:r w:rsidR="0000165C" w:rsidRPr="00767443">
        <w:t xml:space="preserve">, </w:t>
      </w:r>
      <w:r w:rsidRPr="00767443">
        <w:t xml:space="preserve">a </w:t>
      </w:r>
      <w:r w:rsidR="00496377" w:rsidRPr="00767443">
        <w:t>technique</w:t>
      </w:r>
      <w:r w:rsidRPr="00767443">
        <w:t xml:space="preserve"> that adjusts content based on individual performance</w:t>
      </w:r>
      <w:r w:rsidR="0000165C" w:rsidRPr="00767443">
        <w:t>,</w:t>
      </w:r>
      <w:r w:rsidRPr="00767443">
        <w:t xml:space="preserve"> offers a solution to this challenge. This study introduces the uLearn Adaptive Learning </w:t>
      </w:r>
      <w:r w:rsidR="00D1116C">
        <w:t>t</w:t>
      </w:r>
      <w:r w:rsidRPr="00767443">
        <w:t>ool, designed to personalize the learning journey for students in an introductory programming course. By leveraging Item Response Theory (IRT) and machine learning</w:t>
      </w:r>
      <w:r w:rsidR="00D1116C">
        <w:t xml:space="preserve"> (ML)</w:t>
      </w:r>
      <w:r w:rsidRPr="00767443">
        <w:t xml:space="preserve"> techniques, the system dynamically adjusts question difficulty based on </w:t>
      </w:r>
      <w:r w:rsidR="002E1505">
        <w:t>overall</w:t>
      </w:r>
      <w:r w:rsidRPr="00767443">
        <w:t xml:space="preserve"> student performance and individual abilities. Moreover, the uLearn tool employs a mastery tracking system to monitor student competency in various topics and categories, </w:t>
      </w:r>
      <w:r w:rsidR="003523D1" w:rsidRPr="00767443">
        <w:t>to provide</w:t>
      </w:r>
      <w:r w:rsidRPr="00767443">
        <w:t xml:space="preserve"> targeted learning</w:t>
      </w:r>
      <w:r w:rsidR="003523D1" w:rsidRPr="00767443">
        <w:t xml:space="preserve"> to students</w:t>
      </w:r>
      <w:r w:rsidRPr="00767443">
        <w:t xml:space="preserve">. The </w:t>
      </w:r>
      <w:r w:rsidR="00CE7FB3">
        <w:t xml:space="preserve">initial </w:t>
      </w:r>
      <w:r w:rsidRPr="00767443">
        <w:t>results</w:t>
      </w:r>
      <w:r w:rsidR="00AB20E0" w:rsidRPr="00767443">
        <w:t xml:space="preserve"> of this study</w:t>
      </w:r>
      <w:r w:rsidRPr="00767443">
        <w:t xml:space="preserve"> indicate promising improvements in student performance and comprehension, highlighting the potential of</w:t>
      </w:r>
      <w:r w:rsidR="00E67538" w:rsidRPr="00767443">
        <w:t xml:space="preserve"> the uLearn</w:t>
      </w:r>
      <w:r w:rsidRPr="00767443">
        <w:t xml:space="preserve"> adaptive learning</w:t>
      </w:r>
      <w:r w:rsidR="00E67538" w:rsidRPr="00767443">
        <w:t xml:space="preserve"> tool</w:t>
      </w:r>
      <w:r w:rsidRPr="00767443">
        <w:t xml:space="preserve"> to enhance learning outcomes in diverse educational setting</w:t>
      </w:r>
      <w:r w:rsidR="004578FD" w:rsidRPr="00767443">
        <w:t>s</w:t>
      </w:r>
      <w:r w:rsidRPr="00767443">
        <w:t>.</w:t>
      </w:r>
      <w:r w:rsidR="00286509" w:rsidRPr="00767443">
        <w:t xml:space="preserve"> </w:t>
      </w:r>
      <w:r w:rsidR="00B65834" w:rsidRPr="00767443">
        <w:t>Additionally</w:t>
      </w:r>
      <w:r w:rsidR="00FD2509" w:rsidRPr="00767443">
        <w:t xml:space="preserve">, students expressed increased engagement and a desire to continue using </w:t>
      </w:r>
      <w:r w:rsidR="00D1116C">
        <w:t>A</w:t>
      </w:r>
      <w:r w:rsidR="00FD2509" w:rsidRPr="00767443">
        <w:t xml:space="preserve">daptive </w:t>
      </w:r>
      <w:r w:rsidR="00D1116C">
        <w:t>L</w:t>
      </w:r>
      <w:r w:rsidR="00FD2509" w:rsidRPr="00767443">
        <w:t>earning systems in the future, indicating a positive reception and potential for long-term adoption of the uLearn tool</w:t>
      </w:r>
      <w:r w:rsidR="001534F0" w:rsidRPr="00767443">
        <w:t xml:space="preserve"> and Adaptive Learning tools in general</w:t>
      </w:r>
      <w:r w:rsidR="00FD2509" w:rsidRPr="00767443">
        <w:t>.</w:t>
      </w:r>
      <w:r w:rsidR="00A35BC7" w:rsidRPr="00767443">
        <w:br w:type="page"/>
      </w:r>
    </w:p>
    <w:p w14:paraId="6FFF6F03" w14:textId="1266CFDD" w:rsidR="008D5F26" w:rsidRPr="00E02A7B" w:rsidRDefault="008D5F26" w:rsidP="000125CC">
      <w:bookmarkStart w:id="3" w:name="_Toc163221082"/>
      <w:bookmarkStart w:id="4" w:name="_Toc163221150"/>
      <w:bookmarkStart w:id="5" w:name="_Toc165293349"/>
      <w:r w:rsidRPr="00767443">
        <w:rPr>
          <w:rStyle w:val="Heading1Char"/>
        </w:rPr>
        <w:lastRenderedPageBreak/>
        <w:t>Table of Contents</w:t>
      </w:r>
      <w:bookmarkEnd w:id="3"/>
      <w:bookmarkEnd w:id="4"/>
      <w:bookmarkEnd w:id="5"/>
    </w:p>
    <w:bookmarkStart w:id="6" w:name="_Toc163221083"/>
    <w:bookmarkStart w:id="7" w:name="_Toc163221151"/>
    <w:p w14:paraId="29C0837C" w14:textId="66A1A645" w:rsidR="00E02A7B" w:rsidRPr="00E02A7B" w:rsidRDefault="00B07A1D">
      <w:pPr>
        <w:pStyle w:val="TOC1"/>
        <w:rPr>
          <w:rFonts w:ascii="Times New Roman" w:eastAsiaTheme="minorEastAsia" w:hAnsi="Times New Roman"/>
          <w:b w:val="0"/>
          <w:bCs w:val="0"/>
          <w:caps w:val="0"/>
          <w:noProof/>
          <w:sz w:val="22"/>
          <w:szCs w:val="22"/>
        </w:rPr>
      </w:pPr>
      <w:r w:rsidRPr="00E02A7B">
        <w:rPr>
          <w:rFonts w:ascii="Times New Roman" w:hAnsi="Times New Roman"/>
          <w:noProof/>
          <w:sz w:val="22"/>
          <w:szCs w:val="22"/>
        </w:rPr>
        <w:fldChar w:fldCharType="begin"/>
      </w:r>
      <w:r w:rsidRPr="00E02A7B">
        <w:rPr>
          <w:rFonts w:ascii="Times New Roman" w:hAnsi="Times New Roman"/>
          <w:noProof/>
          <w:sz w:val="22"/>
          <w:szCs w:val="22"/>
        </w:rPr>
        <w:instrText xml:space="preserve"> TOC \o "1-4" \h \z \u </w:instrText>
      </w:r>
      <w:r w:rsidRPr="00E02A7B">
        <w:rPr>
          <w:rFonts w:ascii="Times New Roman" w:hAnsi="Times New Roman"/>
          <w:noProof/>
          <w:sz w:val="22"/>
          <w:szCs w:val="22"/>
        </w:rPr>
        <w:fldChar w:fldCharType="separate"/>
      </w:r>
      <w:hyperlink w:anchor="_Toc165293349" w:history="1">
        <w:r w:rsidR="00E02A7B" w:rsidRPr="00E02A7B">
          <w:rPr>
            <w:rStyle w:val="Hyperlink"/>
            <w:rFonts w:ascii="Times New Roman" w:hAnsi="Times New Roman"/>
            <w:noProof/>
            <w:sz w:val="22"/>
            <w:szCs w:val="22"/>
          </w:rPr>
          <w:t>Table of Contents</w:t>
        </w:r>
        <w:r w:rsidR="00E02A7B" w:rsidRPr="00E02A7B">
          <w:rPr>
            <w:rFonts w:ascii="Times New Roman" w:hAnsi="Times New Roman"/>
            <w:noProof/>
            <w:webHidden/>
            <w:sz w:val="22"/>
            <w:szCs w:val="22"/>
          </w:rPr>
          <w:tab/>
        </w:r>
        <w:r w:rsidR="00E02A7B" w:rsidRPr="00E02A7B">
          <w:rPr>
            <w:rFonts w:ascii="Times New Roman" w:hAnsi="Times New Roman"/>
            <w:noProof/>
            <w:webHidden/>
            <w:sz w:val="22"/>
            <w:szCs w:val="22"/>
          </w:rPr>
          <w:fldChar w:fldCharType="begin"/>
        </w:r>
        <w:r w:rsidR="00E02A7B" w:rsidRPr="00E02A7B">
          <w:rPr>
            <w:rFonts w:ascii="Times New Roman" w:hAnsi="Times New Roman"/>
            <w:noProof/>
            <w:webHidden/>
            <w:sz w:val="22"/>
            <w:szCs w:val="22"/>
          </w:rPr>
          <w:instrText xml:space="preserve"> PAGEREF _Toc165293349 \h </w:instrText>
        </w:r>
        <w:r w:rsidR="00E02A7B" w:rsidRPr="00E02A7B">
          <w:rPr>
            <w:rFonts w:ascii="Times New Roman" w:hAnsi="Times New Roman"/>
            <w:noProof/>
            <w:webHidden/>
            <w:sz w:val="22"/>
            <w:szCs w:val="22"/>
          </w:rPr>
        </w:r>
        <w:r w:rsidR="00E02A7B" w:rsidRPr="00E02A7B">
          <w:rPr>
            <w:rFonts w:ascii="Times New Roman" w:hAnsi="Times New Roman"/>
            <w:noProof/>
            <w:webHidden/>
            <w:sz w:val="22"/>
            <w:szCs w:val="22"/>
          </w:rPr>
          <w:fldChar w:fldCharType="separate"/>
        </w:r>
        <w:r w:rsidR="00E02A7B" w:rsidRPr="00E02A7B">
          <w:rPr>
            <w:rFonts w:ascii="Times New Roman" w:hAnsi="Times New Roman"/>
            <w:noProof/>
            <w:webHidden/>
            <w:sz w:val="22"/>
            <w:szCs w:val="22"/>
          </w:rPr>
          <w:t>iv</w:t>
        </w:r>
        <w:r w:rsidR="00E02A7B" w:rsidRPr="00E02A7B">
          <w:rPr>
            <w:rFonts w:ascii="Times New Roman" w:hAnsi="Times New Roman"/>
            <w:noProof/>
            <w:webHidden/>
            <w:sz w:val="22"/>
            <w:szCs w:val="22"/>
          </w:rPr>
          <w:fldChar w:fldCharType="end"/>
        </w:r>
      </w:hyperlink>
    </w:p>
    <w:p w14:paraId="5980FB3F" w14:textId="67409733" w:rsidR="00E02A7B" w:rsidRPr="00E02A7B" w:rsidRDefault="00E02A7B">
      <w:pPr>
        <w:pStyle w:val="TOC1"/>
        <w:rPr>
          <w:rFonts w:ascii="Times New Roman" w:eastAsiaTheme="minorEastAsia" w:hAnsi="Times New Roman"/>
          <w:b w:val="0"/>
          <w:bCs w:val="0"/>
          <w:caps w:val="0"/>
          <w:noProof/>
          <w:sz w:val="22"/>
          <w:szCs w:val="22"/>
        </w:rPr>
      </w:pPr>
      <w:hyperlink w:anchor="_Toc165293350" w:history="1">
        <w:r w:rsidRPr="00E02A7B">
          <w:rPr>
            <w:rStyle w:val="Hyperlink"/>
            <w:rFonts w:ascii="Times New Roman" w:hAnsi="Times New Roman"/>
            <w:noProof/>
            <w:sz w:val="22"/>
            <w:szCs w:val="22"/>
          </w:rPr>
          <w:t>List of Symbols and Abbreviation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0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viii</w:t>
        </w:r>
        <w:r w:rsidRPr="00E02A7B">
          <w:rPr>
            <w:rFonts w:ascii="Times New Roman" w:hAnsi="Times New Roman"/>
            <w:noProof/>
            <w:webHidden/>
            <w:sz w:val="22"/>
            <w:szCs w:val="22"/>
          </w:rPr>
          <w:fldChar w:fldCharType="end"/>
        </w:r>
      </w:hyperlink>
    </w:p>
    <w:p w14:paraId="44337980" w14:textId="144E3F6B" w:rsidR="00E02A7B" w:rsidRPr="00E02A7B" w:rsidRDefault="00E02A7B">
      <w:pPr>
        <w:pStyle w:val="TOC1"/>
        <w:rPr>
          <w:rFonts w:ascii="Times New Roman" w:eastAsiaTheme="minorEastAsia" w:hAnsi="Times New Roman"/>
          <w:b w:val="0"/>
          <w:bCs w:val="0"/>
          <w:caps w:val="0"/>
          <w:noProof/>
          <w:sz w:val="22"/>
          <w:szCs w:val="22"/>
        </w:rPr>
      </w:pPr>
      <w:hyperlink w:anchor="_Toc165293351" w:history="1">
        <w:r w:rsidRPr="00E02A7B">
          <w:rPr>
            <w:rStyle w:val="Hyperlink"/>
            <w:rFonts w:ascii="Times New Roman" w:hAnsi="Times New Roman"/>
            <w:noProof/>
            <w:sz w:val="22"/>
            <w:szCs w:val="22"/>
          </w:rPr>
          <w:t>Acknowledgement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1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ix</w:t>
        </w:r>
        <w:r w:rsidRPr="00E02A7B">
          <w:rPr>
            <w:rFonts w:ascii="Times New Roman" w:hAnsi="Times New Roman"/>
            <w:noProof/>
            <w:webHidden/>
            <w:sz w:val="22"/>
            <w:szCs w:val="22"/>
          </w:rPr>
          <w:fldChar w:fldCharType="end"/>
        </w:r>
      </w:hyperlink>
    </w:p>
    <w:p w14:paraId="05C906A2" w14:textId="4898EA61"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52" w:history="1">
        <w:r w:rsidRPr="00E02A7B">
          <w:rPr>
            <w:rStyle w:val="Hyperlink"/>
            <w:rFonts w:ascii="Times New Roman" w:hAnsi="Times New Roman"/>
            <w:noProof/>
            <w:sz w:val="22"/>
            <w:szCs w:val="22"/>
          </w:rPr>
          <w:t>1.</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Introductio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2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w:t>
        </w:r>
        <w:r w:rsidRPr="00E02A7B">
          <w:rPr>
            <w:rFonts w:ascii="Times New Roman" w:hAnsi="Times New Roman"/>
            <w:noProof/>
            <w:webHidden/>
            <w:sz w:val="22"/>
            <w:szCs w:val="22"/>
          </w:rPr>
          <w:fldChar w:fldCharType="end"/>
        </w:r>
      </w:hyperlink>
    </w:p>
    <w:p w14:paraId="0C10343F" w14:textId="36DAB48C"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53" w:history="1">
        <w:r w:rsidRPr="00E02A7B">
          <w:rPr>
            <w:rStyle w:val="Hyperlink"/>
            <w:rFonts w:ascii="Times New Roman" w:hAnsi="Times New Roman"/>
            <w:noProof/>
            <w:sz w:val="22"/>
            <w:szCs w:val="22"/>
          </w:rPr>
          <w:t>2.</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Background</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3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w:t>
        </w:r>
        <w:r w:rsidRPr="00E02A7B">
          <w:rPr>
            <w:rFonts w:ascii="Times New Roman" w:hAnsi="Times New Roman"/>
            <w:noProof/>
            <w:webHidden/>
            <w:sz w:val="22"/>
            <w:szCs w:val="22"/>
          </w:rPr>
          <w:fldChar w:fldCharType="end"/>
        </w:r>
      </w:hyperlink>
    </w:p>
    <w:p w14:paraId="64B0FB9F" w14:textId="698B66C0"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54" w:history="1">
        <w:r w:rsidRPr="00E02A7B">
          <w:rPr>
            <w:rStyle w:val="Hyperlink"/>
            <w:rFonts w:ascii="Times New Roman" w:hAnsi="Times New Roman"/>
            <w:noProof/>
            <w:sz w:val="22"/>
            <w:szCs w:val="22"/>
          </w:rPr>
          <w:t>2.1</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Item Response Theor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4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w:t>
        </w:r>
        <w:r w:rsidRPr="00E02A7B">
          <w:rPr>
            <w:rFonts w:ascii="Times New Roman" w:hAnsi="Times New Roman"/>
            <w:noProof/>
            <w:webHidden/>
            <w:sz w:val="22"/>
            <w:szCs w:val="22"/>
          </w:rPr>
          <w:fldChar w:fldCharType="end"/>
        </w:r>
      </w:hyperlink>
    </w:p>
    <w:p w14:paraId="74B1FF71" w14:textId="59C1EE10"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55" w:history="1">
        <w:r w:rsidRPr="00E02A7B">
          <w:rPr>
            <w:rStyle w:val="Hyperlink"/>
            <w:rFonts w:ascii="Times New Roman" w:hAnsi="Times New Roman"/>
            <w:noProof/>
            <w:sz w:val="22"/>
            <w:szCs w:val="22"/>
          </w:rPr>
          <w:t>2.1.1</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Classical Test Theor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5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w:t>
        </w:r>
        <w:r w:rsidRPr="00E02A7B">
          <w:rPr>
            <w:rFonts w:ascii="Times New Roman" w:hAnsi="Times New Roman"/>
            <w:noProof/>
            <w:webHidden/>
            <w:sz w:val="22"/>
            <w:szCs w:val="22"/>
          </w:rPr>
          <w:fldChar w:fldCharType="end"/>
        </w:r>
      </w:hyperlink>
    </w:p>
    <w:p w14:paraId="6BA1757A" w14:textId="041E7826" w:rsidR="00E02A7B" w:rsidRPr="00E02A7B" w:rsidRDefault="00E02A7B">
      <w:pPr>
        <w:pStyle w:val="TOC4"/>
        <w:tabs>
          <w:tab w:val="left" w:pos="1680"/>
          <w:tab w:val="right" w:leader="dot" w:pos="8636"/>
        </w:tabs>
        <w:rPr>
          <w:rFonts w:ascii="Times New Roman" w:eastAsiaTheme="minorEastAsia" w:hAnsi="Times New Roman"/>
          <w:noProof/>
          <w:sz w:val="22"/>
          <w:szCs w:val="22"/>
        </w:rPr>
      </w:pPr>
      <w:hyperlink w:anchor="_Toc165293356" w:history="1">
        <w:r w:rsidRPr="00E02A7B">
          <w:rPr>
            <w:rStyle w:val="Hyperlink"/>
            <w:rFonts w:ascii="Times New Roman" w:hAnsi="Times New Roman"/>
            <w:noProof/>
            <w:sz w:val="22"/>
            <w:szCs w:val="22"/>
          </w:rPr>
          <w:t>2.1.1.1</w:t>
        </w:r>
        <w:r w:rsidRPr="00E02A7B">
          <w:rPr>
            <w:rFonts w:ascii="Times New Roman" w:eastAsiaTheme="minorEastAsia" w:hAnsi="Times New Roman"/>
            <w:noProof/>
            <w:sz w:val="22"/>
            <w:szCs w:val="22"/>
          </w:rPr>
          <w:tab/>
        </w:r>
        <w:r w:rsidRPr="00E02A7B">
          <w:rPr>
            <w:rStyle w:val="Hyperlink"/>
            <w:rFonts w:ascii="Times New Roman" w:hAnsi="Times New Roman"/>
            <w:noProof/>
            <w:sz w:val="22"/>
            <w:szCs w:val="22"/>
          </w:rPr>
          <w:t>Classical Test Theory vs Item Response Theor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6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2</w:t>
        </w:r>
        <w:r w:rsidRPr="00E02A7B">
          <w:rPr>
            <w:rFonts w:ascii="Times New Roman" w:hAnsi="Times New Roman"/>
            <w:noProof/>
            <w:webHidden/>
            <w:sz w:val="22"/>
            <w:szCs w:val="22"/>
          </w:rPr>
          <w:fldChar w:fldCharType="end"/>
        </w:r>
      </w:hyperlink>
    </w:p>
    <w:p w14:paraId="2C24CB06" w14:textId="37E9CEE8"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57" w:history="1">
        <w:r w:rsidRPr="00E02A7B">
          <w:rPr>
            <w:rStyle w:val="Hyperlink"/>
            <w:rFonts w:ascii="Times New Roman" w:hAnsi="Times New Roman"/>
            <w:noProof/>
            <w:sz w:val="22"/>
            <w:szCs w:val="22"/>
          </w:rPr>
          <w:t>2.1.2</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IRT Assumption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7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2</w:t>
        </w:r>
        <w:r w:rsidRPr="00E02A7B">
          <w:rPr>
            <w:rFonts w:ascii="Times New Roman" w:hAnsi="Times New Roman"/>
            <w:noProof/>
            <w:webHidden/>
            <w:sz w:val="22"/>
            <w:szCs w:val="22"/>
          </w:rPr>
          <w:fldChar w:fldCharType="end"/>
        </w:r>
      </w:hyperlink>
    </w:p>
    <w:p w14:paraId="1A8D68D8" w14:textId="0A3D1790" w:rsidR="00E02A7B" w:rsidRPr="00E02A7B" w:rsidRDefault="00E02A7B">
      <w:pPr>
        <w:pStyle w:val="TOC4"/>
        <w:tabs>
          <w:tab w:val="left" w:pos="1680"/>
          <w:tab w:val="right" w:leader="dot" w:pos="8636"/>
        </w:tabs>
        <w:rPr>
          <w:rFonts w:ascii="Times New Roman" w:eastAsiaTheme="minorEastAsia" w:hAnsi="Times New Roman"/>
          <w:noProof/>
          <w:sz w:val="22"/>
          <w:szCs w:val="22"/>
        </w:rPr>
      </w:pPr>
      <w:hyperlink w:anchor="_Toc165293358" w:history="1">
        <w:r w:rsidRPr="00E02A7B">
          <w:rPr>
            <w:rStyle w:val="Hyperlink"/>
            <w:rFonts w:ascii="Times New Roman" w:hAnsi="Times New Roman"/>
            <w:noProof/>
            <w:sz w:val="22"/>
            <w:szCs w:val="22"/>
          </w:rPr>
          <w:t>2.1.2.1</w:t>
        </w:r>
        <w:r w:rsidRPr="00E02A7B">
          <w:rPr>
            <w:rFonts w:ascii="Times New Roman" w:eastAsiaTheme="minorEastAsia" w:hAnsi="Times New Roman"/>
            <w:noProof/>
            <w:sz w:val="22"/>
            <w:szCs w:val="22"/>
          </w:rPr>
          <w:tab/>
        </w:r>
        <w:r w:rsidRPr="00E02A7B">
          <w:rPr>
            <w:rStyle w:val="Hyperlink"/>
            <w:rFonts w:ascii="Times New Roman" w:hAnsi="Times New Roman"/>
            <w:noProof/>
            <w:sz w:val="22"/>
            <w:szCs w:val="22"/>
          </w:rPr>
          <w:t>Item Characteristic Curve</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8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2</w:t>
        </w:r>
        <w:r w:rsidRPr="00E02A7B">
          <w:rPr>
            <w:rFonts w:ascii="Times New Roman" w:hAnsi="Times New Roman"/>
            <w:noProof/>
            <w:webHidden/>
            <w:sz w:val="22"/>
            <w:szCs w:val="22"/>
          </w:rPr>
          <w:fldChar w:fldCharType="end"/>
        </w:r>
      </w:hyperlink>
    </w:p>
    <w:p w14:paraId="3DFBDAC5" w14:textId="7E3CCB24"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59" w:history="1">
        <w:r w:rsidRPr="00E02A7B">
          <w:rPr>
            <w:rStyle w:val="Hyperlink"/>
            <w:rFonts w:ascii="Times New Roman" w:hAnsi="Times New Roman"/>
            <w:noProof/>
            <w:sz w:val="22"/>
            <w:szCs w:val="22"/>
          </w:rPr>
          <w:t>2.1.3</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Item Parameter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59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3</w:t>
        </w:r>
        <w:r w:rsidRPr="00E02A7B">
          <w:rPr>
            <w:rFonts w:ascii="Times New Roman" w:hAnsi="Times New Roman"/>
            <w:noProof/>
            <w:webHidden/>
            <w:sz w:val="22"/>
            <w:szCs w:val="22"/>
          </w:rPr>
          <w:fldChar w:fldCharType="end"/>
        </w:r>
      </w:hyperlink>
    </w:p>
    <w:p w14:paraId="0204892B" w14:textId="79D836A6"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0" w:history="1">
        <w:r w:rsidRPr="00E02A7B">
          <w:rPr>
            <w:rStyle w:val="Hyperlink"/>
            <w:rFonts w:ascii="Times New Roman" w:hAnsi="Times New Roman"/>
            <w:noProof/>
            <w:sz w:val="22"/>
            <w:szCs w:val="22"/>
          </w:rPr>
          <w:t>2.1.4</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IRT Model Type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0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3</w:t>
        </w:r>
        <w:r w:rsidRPr="00E02A7B">
          <w:rPr>
            <w:rFonts w:ascii="Times New Roman" w:hAnsi="Times New Roman"/>
            <w:noProof/>
            <w:webHidden/>
            <w:sz w:val="22"/>
            <w:szCs w:val="22"/>
          </w:rPr>
          <w:fldChar w:fldCharType="end"/>
        </w:r>
      </w:hyperlink>
    </w:p>
    <w:p w14:paraId="030EE2AF" w14:textId="7D79481F" w:rsidR="00E02A7B" w:rsidRPr="00E02A7B" w:rsidRDefault="00E02A7B">
      <w:pPr>
        <w:pStyle w:val="TOC4"/>
        <w:tabs>
          <w:tab w:val="left" w:pos="1680"/>
          <w:tab w:val="right" w:leader="dot" w:pos="8636"/>
        </w:tabs>
        <w:rPr>
          <w:rFonts w:ascii="Times New Roman" w:eastAsiaTheme="minorEastAsia" w:hAnsi="Times New Roman"/>
          <w:noProof/>
          <w:sz w:val="22"/>
          <w:szCs w:val="22"/>
        </w:rPr>
      </w:pPr>
      <w:hyperlink w:anchor="_Toc165293361" w:history="1">
        <w:r w:rsidRPr="00E02A7B">
          <w:rPr>
            <w:rStyle w:val="Hyperlink"/>
            <w:rFonts w:ascii="Times New Roman" w:hAnsi="Times New Roman"/>
            <w:noProof/>
            <w:sz w:val="22"/>
            <w:szCs w:val="22"/>
          </w:rPr>
          <w:t>2.1.4.1</w:t>
        </w:r>
        <w:r w:rsidRPr="00E02A7B">
          <w:rPr>
            <w:rFonts w:ascii="Times New Roman" w:eastAsiaTheme="minorEastAsia" w:hAnsi="Times New Roman"/>
            <w:noProof/>
            <w:sz w:val="22"/>
            <w:szCs w:val="22"/>
          </w:rPr>
          <w:tab/>
        </w:r>
        <w:r w:rsidRPr="00E02A7B">
          <w:rPr>
            <w:rStyle w:val="Hyperlink"/>
            <w:rFonts w:ascii="Times New Roman" w:hAnsi="Times New Roman"/>
            <w:noProof/>
            <w:sz w:val="22"/>
            <w:szCs w:val="22"/>
          </w:rPr>
          <w:t>2-Parameter Logistic Model</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1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3</w:t>
        </w:r>
        <w:r w:rsidRPr="00E02A7B">
          <w:rPr>
            <w:rFonts w:ascii="Times New Roman" w:hAnsi="Times New Roman"/>
            <w:noProof/>
            <w:webHidden/>
            <w:sz w:val="22"/>
            <w:szCs w:val="22"/>
          </w:rPr>
          <w:fldChar w:fldCharType="end"/>
        </w:r>
      </w:hyperlink>
    </w:p>
    <w:p w14:paraId="6D1AFF8F" w14:textId="72C7EFA5"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62" w:history="1">
        <w:r w:rsidRPr="00E02A7B">
          <w:rPr>
            <w:rStyle w:val="Hyperlink"/>
            <w:rFonts w:ascii="Times New Roman" w:hAnsi="Times New Roman"/>
            <w:noProof/>
            <w:sz w:val="22"/>
            <w:szCs w:val="22"/>
          </w:rPr>
          <w:t>2.2</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Literature Review</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2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5</w:t>
        </w:r>
        <w:r w:rsidRPr="00E02A7B">
          <w:rPr>
            <w:rFonts w:ascii="Times New Roman" w:hAnsi="Times New Roman"/>
            <w:noProof/>
            <w:webHidden/>
            <w:sz w:val="22"/>
            <w:szCs w:val="22"/>
          </w:rPr>
          <w:fldChar w:fldCharType="end"/>
        </w:r>
      </w:hyperlink>
    </w:p>
    <w:p w14:paraId="3FCAF353" w14:textId="154296E6"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63" w:history="1">
        <w:r w:rsidRPr="00E02A7B">
          <w:rPr>
            <w:rStyle w:val="Hyperlink"/>
            <w:rFonts w:ascii="Times New Roman" w:hAnsi="Times New Roman"/>
            <w:noProof/>
            <w:sz w:val="22"/>
            <w:szCs w:val="22"/>
          </w:rPr>
          <w:t>3.</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Proposed System</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3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5</w:t>
        </w:r>
        <w:r w:rsidRPr="00E02A7B">
          <w:rPr>
            <w:rFonts w:ascii="Times New Roman" w:hAnsi="Times New Roman"/>
            <w:noProof/>
            <w:webHidden/>
            <w:sz w:val="22"/>
            <w:szCs w:val="22"/>
          </w:rPr>
          <w:fldChar w:fldCharType="end"/>
        </w:r>
      </w:hyperlink>
    </w:p>
    <w:p w14:paraId="67E59C61" w14:textId="45447A1C"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64" w:history="1">
        <w:r w:rsidRPr="00E02A7B">
          <w:rPr>
            <w:rStyle w:val="Hyperlink"/>
            <w:rFonts w:ascii="Times New Roman" w:hAnsi="Times New Roman"/>
            <w:noProof/>
            <w:sz w:val="22"/>
            <w:szCs w:val="22"/>
          </w:rPr>
          <w:t>3.1</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Desig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4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5</w:t>
        </w:r>
        <w:r w:rsidRPr="00E02A7B">
          <w:rPr>
            <w:rFonts w:ascii="Times New Roman" w:hAnsi="Times New Roman"/>
            <w:noProof/>
            <w:webHidden/>
            <w:sz w:val="22"/>
            <w:szCs w:val="22"/>
          </w:rPr>
          <w:fldChar w:fldCharType="end"/>
        </w:r>
      </w:hyperlink>
    </w:p>
    <w:p w14:paraId="6EAD1E49" w14:textId="0538FCF4"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5" w:history="1">
        <w:r w:rsidRPr="00E02A7B">
          <w:rPr>
            <w:rStyle w:val="Hyperlink"/>
            <w:rFonts w:ascii="Times New Roman" w:hAnsi="Times New Roman"/>
            <w:noProof/>
            <w:sz w:val="22"/>
            <w:szCs w:val="22"/>
          </w:rPr>
          <w:t>3.1.1</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Dat</w:t>
        </w:r>
        <w:r w:rsidRPr="00E02A7B">
          <w:rPr>
            <w:rStyle w:val="Hyperlink"/>
            <w:rFonts w:ascii="Times New Roman" w:hAnsi="Times New Roman"/>
            <w:noProof/>
            <w:sz w:val="22"/>
            <w:szCs w:val="22"/>
          </w:rPr>
          <w:t>a</w:t>
        </w:r>
        <w:r w:rsidRPr="00E02A7B">
          <w:rPr>
            <w:rStyle w:val="Hyperlink"/>
            <w:rFonts w:ascii="Times New Roman" w:hAnsi="Times New Roman"/>
            <w:noProof/>
            <w:sz w:val="22"/>
            <w:szCs w:val="22"/>
          </w:rPr>
          <w:t xml:space="preserve"> Collected</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5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5</w:t>
        </w:r>
        <w:r w:rsidRPr="00E02A7B">
          <w:rPr>
            <w:rFonts w:ascii="Times New Roman" w:hAnsi="Times New Roman"/>
            <w:noProof/>
            <w:webHidden/>
            <w:sz w:val="22"/>
            <w:szCs w:val="22"/>
          </w:rPr>
          <w:fldChar w:fldCharType="end"/>
        </w:r>
      </w:hyperlink>
    </w:p>
    <w:p w14:paraId="026FC9B0" w14:textId="11127305"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6" w:history="1">
        <w:r w:rsidRPr="00E02A7B">
          <w:rPr>
            <w:rStyle w:val="Hyperlink"/>
            <w:rFonts w:ascii="Times New Roman" w:hAnsi="Times New Roman"/>
            <w:noProof/>
            <w:sz w:val="22"/>
            <w:szCs w:val="22"/>
          </w:rPr>
          <w:t>3.1.2</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Question Categorie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6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6</w:t>
        </w:r>
        <w:r w:rsidRPr="00E02A7B">
          <w:rPr>
            <w:rFonts w:ascii="Times New Roman" w:hAnsi="Times New Roman"/>
            <w:noProof/>
            <w:webHidden/>
            <w:sz w:val="22"/>
            <w:szCs w:val="22"/>
          </w:rPr>
          <w:fldChar w:fldCharType="end"/>
        </w:r>
      </w:hyperlink>
    </w:p>
    <w:p w14:paraId="15991F76" w14:textId="30F8A773"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7" w:history="1">
        <w:r w:rsidRPr="00E02A7B">
          <w:rPr>
            <w:rStyle w:val="Hyperlink"/>
            <w:rFonts w:ascii="Times New Roman" w:hAnsi="Times New Roman"/>
            <w:noProof/>
            <w:sz w:val="22"/>
            <w:szCs w:val="22"/>
          </w:rPr>
          <w:t>3.1.3</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Master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7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6</w:t>
        </w:r>
        <w:r w:rsidRPr="00E02A7B">
          <w:rPr>
            <w:rFonts w:ascii="Times New Roman" w:hAnsi="Times New Roman"/>
            <w:noProof/>
            <w:webHidden/>
            <w:sz w:val="22"/>
            <w:szCs w:val="22"/>
          </w:rPr>
          <w:fldChar w:fldCharType="end"/>
        </w:r>
      </w:hyperlink>
    </w:p>
    <w:p w14:paraId="2E58A007" w14:textId="7D7D2350"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8" w:history="1">
        <w:r w:rsidRPr="00E02A7B">
          <w:rPr>
            <w:rStyle w:val="Hyperlink"/>
            <w:rFonts w:ascii="Times New Roman" w:hAnsi="Times New Roman"/>
            <w:noProof/>
            <w:sz w:val="22"/>
            <w:szCs w:val="22"/>
          </w:rPr>
          <w:t>3.1.4</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Modified (Question) Difficult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8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6</w:t>
        </w:r>
        <w:r w:rsidRPr="00E02A7B">
          <w:rPr>
            <w:rFonts w:ascii="Times New Roman" w:hAnsi="Times New Roman"/>
            <w:noProof/>
            <w:webHidden/>
            <w:sz w:val="22"/>
            <w:szCs w:val="22"/>
          </w:rPr>
          <w:fldChar w:fldCharType="end"/>
        </w:r>
      </w:hyperlink>
    </w:p>
    <w:p w14:paraId="18FFF2D4" w14:textId="14825B0A"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69" w:history="1">
        <w:r w:rsidRPr="00E02A7B">
          <w:rPr>
            <w:rStyle w:val="Hyperlink"/>
            <w:rFonts w:ascii="Times New Roman" w:hAnsi="Times New Roman"/>
            <w:noProof/>
            <w:sz w:val="22"/>
            <w:szCs w:val="22"/>
          </w:rPr>
          <w:t>3.1.5</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Difficulty Offset</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69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7</w:t>
        </w:r>
        <w:r w:rsidRPr="00E02A7B">
          <w:rPr>
            <w:rFonts w:ascii="Times New Roman" w:hAnsi="Times New Roman"/>
            <w:noProof/>
            <w:webHidden/>
            <w:sz w:val="22"/>
            <w:szCs w:val="22"/>
          </w:rPr>
          <w:fldChar w:fldCharType="end"/>
        </w:r>
      </w:hyperlink>
    </w:p>
    <w:p w14:paraId="2E137107" w14:textId="79DAC85D"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70" w:history="1">
        <w:r w:rsidRPr="00E02A7B">
          <w:rPr>
            <w:rStyle w:val="Hyperlink"/>
            <w:rFonts w:ascii="Times New Roman" w:hAnsi="Times New Roman"/>
            <w:noProof/>
            <w:sz w:val="22"/>
            <w:szCs w:val="22"/>
          </w:rPr>
          <w:t>3.1.6</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Bounding Range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0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7</w:t>
        </w:r>
        <w:r w:rsidRPr="00E02A7B">
          <w:rPr>
            <w:rFonts w:ascii="Times New Roman" w:hAnsi="Times New Roman"/>
            <w:noProof/>
            <w:webHidden/>
            <w:sz w:val="22"/>
            <w:szCs w:val="22"/>
          </w:rPr>
          <w:fldChar w:fldCharType="end"/>
        </w:r>
      </w:hyperlink>
    </w:p>
    <w:p w14:paraId="3AE3F45B" w14:textId="3B3743F8" w:rsidR="00E02A7B" w:rsidRPr="00E02A7B" w:rsidRDefault="00E02A7B">
      <w:pPr>
        <w:pStyle w:val="TOC3"/>
        <w:tabs>
          <w:tab w:val="left" w:pos="1200"/>
          <w:tab w:val="right" w:leader="dot" w:pos="8636"/>
        </w:tabs>
        <w:rPr>
          <w:rFonts w:ascii="Times New Roman" w:eastAsiaTheme="minorEastAsia" w:hAnsi="Times New Roman"/>
          <w:i w:val="0"/>
          <w:iCs w:val="0"/>
          <w:noProof/>
          <w:sz w:val="22"/>
          <w:szCs w:val="22"/>
        </w:rPr>
      </w:pPr>
      <w:hyperlink w:anchor="_Toc165293371" w:history="1">
        <w:r w:rsidRPr="00E02A7B">
          <w:rPr>
            <w:rStyle w:val="Hyperlink"/>
            <w:rFonts w:ascii="Times New Roman" w:hAnsi="Times New Roman"/>
            <w:noProof/>
            <w:sz w:val="22"/>
            <w:szCs w:val="22"/>
          </w:rPr>
          <w:t>3.1.7</w:t>
        </w:r>
        <w:r w:rsidRPr="00E02A7B">
          <w:rPr>
            <w:rFonts w:ascii="Times New Roman" w:eastAsiaTheme="minorEastAsia" w:hAnsi="Times New Roman"/>
            <w:i w:val="0"/>
            <w:iCs w:val="0"/>
            <w:noProof/>
            <w:sz w:val="22"/>
            <w:szCs w:val="22"/>
          </w:rPr>
          <w:tab/>
        </w:r>
        <w:r w:rsidRPr="00E02A7B">
          <w:rPr>
            <w:rStyle w:val="Hyperlink"/>
            <w:rFonts w:ascii="Times New Roman" w:hAnsi="Times New Roman"/>
            <w:noProof/>
            <w:sz w:val="22"/>
            <w:szCs w:val="22"/>
          </w:rPr>
          <w:t>The Model</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1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8</w:t>
        </w:r>
        <w:r w:rsidRPr="00E02A7B">
          <w:rPr>
            <w:rFonts w:ascii="Times New Roman" w:hAnsi="Times New Roman"/>
            <w:noProof/>
            <w:webHidden/>
            <w:sz w:val="22"/>
            <w:szCs w:val="22"/>
          </w:rPr>
          <w:fldChar w:fldCharType="end"/>
        </w:r>
      </w:hyperlink>
    </w:p>
    <w:p w14:paraId="56222697" w14:textId="79CC0ABE"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2" w:history="1">
        <w:r w:rsidRPr="00E02A7B">
          <w:rPr>
            <w:rStyle w:val="Hyperlink"/>
            <w:rFonts w:ascii="Times New Roman" w:hAnsi="Times New Roman"/>
            <w:noProof/>
            <w:sz w:val="22"/>
            <w:szCs w:val="22"/>
          </w:rPr>
          <w:t>3.2</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Implementatio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2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9</w:t>
        </w:r>
        <w:r w:rsidRPr="00E02A7B">
          <w:rPr>
            <w:rFonts w:ascii="Times New Roman" w:hAnsi="Times New Roman"/>
            <w:noProof/>
            <w:webHidden/>
            <w:sz w:val="22"/>
            <w:szCs w:val="22"/>
          </w:rPr>
          <w:fldChar w:fldCharType="end"/>
        </w:r>
      </w:hyperlink>
    </w:p>
    <w:p w14:paraId="772F5F65" w14:textId="279E9C35"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73" w:history="1">
        <w:r w:rsidRPr="00E02A7B">
          <w:rPr>
            <w:rStyle w:val="Hyperlink"/>
            <w:rFonts w:ascii="Times New Roman" w:hAnsi="Times New Roman"/>
            <w:noProof/>
            <w:sz w:val="22"/>
            <w:szCs w:val="22"/>
          </w:rPr>
          <w:t>4.</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Case Study</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3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9</w:t>
        </w:r>
        <w:r w:rsidRPr="00E02A7B">
          <w:rPr>
            <w:rFonts w:ascii="Times New Roman" w:hAnsi="Times New Roman"/>
            <w:noProof/>
            <w:webHidden/>
            <w:sz w:val="22"/>
            <w:szCs w:val="22"/>
          </w:rPr>
          <w:fldChar w:fldCharType="end"/>
        </w:r>
      </w:hyperlink>
    </w:p>
    <w:p w14:paraId="6F6B9F26" w14:textId="596CF2EF"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4" w:history="1">
        <w:r w:rsidRPr="00E02A7B">
          <w:rPr>
            <w:rStyle w:val="Hyperlink"/>
            <w:rFonts w:ascii="Times New Roman" w:hAnsi="Times New Roman"/>
            <w:noProof/>
            <w:sz w:val="22"/>
            <w:szCs w:val="22"/>
          </w:rPr>
          <w:t>4.1</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Study Setting</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4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9</w:t>
        </w:r>
        <w:r w:rsidRPr="00E02A7B">
          <w:rPr>
            <w:rFonts w:ascii="Times New Roman" w:hAnsi="Times New Roman"/>
            <w:noProof/>
            <w:webHidden/>
            <w:sz w:val="22"/>
            <w:szCs w:val="22"/>
          </w:rPr>
          <w:fldChar w:fldCharType="end"/>
        </w:r>
      </w:hyperlink>
    </w:p>
    <w:p w14:paraId="0EC55F95" w14:textId="0F82506A"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5" w:history="1">
        <w:r w:rsidRPr="00E02A7B">
          <w:rPr>
            <w:rStyle w:val="Hyperlink"/>
            <w:rFonts w:ascii="Times New Roman" w:hAnsi="Times New Roman"/>
            <w:noProof/>
            <w:sz w:val="22"/>
            <w:szCs w:val="22"/>
          </w:rPr>
          <w:t>4.2</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Results &amp; Finding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5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0</w:t>
        </w:r>
        <w:r w:rsidRPr="00E02A7B">
          <w:rPr>
            <w:rFonts w:ascii="Times New Roman" w:hAnsi="Times New Roman"/>
            <w:noProof/>
            <w:webHidden/>
            <w:sz w:val="22"/>
            <w:szCs w:val="22"/>
          </w:rPr>
          <w:fldChar w:fldCharType="end"/>
        </w:r>
      </w:hyperlink>
    </w:p>
    <w:p w14:paraId="44F08476" w14:textId="0D2B1EED"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76" w:history="1">
        <w:r w:rsidRPr="00E02A7B">
          <w:rPr>
            <w:rStyle w:val="Hyperlink"/>
            <w:rFonts w:ascii="Times New Roman" w:hAnsi="Times New Roman"/>
            <w:noProof/>
            <w:sz w:val="22"/>
            <w:szCs w:val="22"/>
          </w:rPr>
          <w:t>5.</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Discussio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6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2</w:t>
        </w:r>
        <w:r w:rsidRPr="00E02A7B">
          <w:rPr>
            <w:rFonts w:ascii="Times New Roman" w:hAnsi="Times New Roman"/>
            <w:noProof/>
            <w:webHidden/>
            <w:sz w:val="22"/>
            <w:szCs w:val="22"/>
          </w:rPr>
          <w:fldChar w:fldCharType="end"/>
        </w:r>
      </w:hyperlink>
    </w:p>
    <w:p w14:paraId="5A167895" w14:textId="488D2F2F"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7" w:history="1">
        <w:r w:rsidRPr="00E02A7B">
          <w:rPr>
            <w:rStyle w:val="Hyperlink"/>
            <w:rFonts w:ascii="Times New Roman" w:hAnsi="Times New Roman"/>
            <w:noProof/>
            <w:sz w:val="22"/>
            <w:szCs w:val="22"/>
          </w:rPr>
          <w:t>5.1</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Significance of the System</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7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2</w:t>
        </w:r>
        <w:r w:rsidRPr="00E02A7B">
          <w:rPr>
            <w:rFonts w:ascii="Times New Roman" w:hAnsi="Times New Roman"/>
            <w:noProof/>
            <w:webHidden/>
            <w:sz w:val="22"/>
            <w:szCs w:val="22"/>
          </w:rPr>
          <w:fldChar w:fldCharType="end"/>
        </w:r>
      </w:hyperlink>
    </w:p>
    <w:p w14:paraId="2B1CE48A" w14:textId="54464703"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8" w:history="1">
        <w:r w:rsidRPr="00E02A7B">
          <w:rPr>
            <w:rStyle w:val="Hyperlink"/>
            <w:rFonts w:ascii="Times New Roman" w:hAnsi="Times New Roman"/>
            <w:noProof/>
            <w:sz w:val="22"/>
            <w:szCs w:val="22"/>
          </w:rPr>
          <w:t>5.2</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Analyzing Finding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8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2</w:t>
        </w:r>
        <w:r w:rsidRPr="00E02A7B">
          <w:rPr>
            <w:rFonts w:ascii="Times New Roman" w:hAnsi="Times New Roman"/>
            <w:noProof/>
            <w:webHidden/>
            <w:sz w:val="22"/>
            <w:szCs w:val="22"/>
          </w:rPr>
          <w:fldChar w:fldCharType="end"/>
        </w:r>
      </w:hyperlink>
    </w:p>
    <w:p w14:paraId="0E785801" w14:textId="56D0BEBB"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79" w:history="1">
        <w:r w:rsidRPr="00E02A7B">
          <w:rPr>
            <w:rStyle w:val="Hyperlink"/>
            <w:rFonts w:ascii="Times New Roman" w:hAnsi="Times New Roman"/>
            <w:noProof/>
            <w:sz w:val="22"/>
            <w:szCs w:val="22"/>
          </w:rPr>
          <w:t>5.3</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Limitations of the System</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79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5</w:t>
        </w:r>
        <w:r w:rsidRPr="00E02A7B">
          <w:rPr>
            <w:rFonts w:ascii="Times New Roman" w:hAnsi="Times New Roman"/>
            <w:noProof/>
            <w:webHidden/>
            <w:sz w:val="22"/>
            <w:szCs w:val="22"/>
          </w:rPr>
          <w:fldChar w:fldCharType="end"/>
        </w:r>
      </w:hyperlink>
    </w:p>
    <w:p w14:paraId="39D4D7FC" w14:textId="5D95B838"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80" w:history="1">
        <w:r w:rsidRPr="00E02A7B">
          <w:rPr>
            <w:rStyle w:val="Hyperlink"/>
            <w:rFonts w:ascii="Times New Roman" w:hAnsi="Times New Roman"/>
            <w:noProof/>
            <w:sz w:val="22"/>
            <w:szCs w:val="22"/>
          </w:rPr>
          <w:t>6.</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Conclusion &amp; Future Work</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80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5</w:t>
        </w:r>
        <w:r w:rsidRPr="00E02A7B">
          <w:rPr>
            <w:rFonts w:ascii="Times New Roman" w:hAnsi="Times New Roman"/>
            <w:noProof/>
            <w:webHidden/>
            <w:sz w:val="22"/>
            <w:szCs w:val="22"/>
          </w:rPr>
          <w:fldChar w:fldCharType="end"/>
        </w:r>
      </w:hyperlink>
    </w:p>
    <w:p w14:paraId="356EAC2C" w14:textId="52EFE61B"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81" w:history="1">
        <w:r w:rsidRPr="00E02A7B">
          <w:rPr>
            <w:rStyle w:val="Hyperlink"/>
            <w:rFonts w:ascii="Times New Roman" w:hAnsi="Times New Roman"/>
            <w:noProof/>
            <w:sz w:val="22"/>
            <w:szCs w:val="22"/>
          </w:rPr>
          <w:t>7.</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Reference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81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7</w:t>
        </w:r>
        <w:r w:rsidRPr="00E02A7B">
          <w:rPr>
            <w:rFonts w:ascii="Times New Roman" w:hAnsi="Times New Roman"/>
            <w:noProof/>
            <w:webHidden/>
            <w:sz w:val="22"/>
            <w:szCs w:val="22"/>
          </w:rPr>
          <w:fldChar w:fldCharType="end"/>
        </w:r>
      </w:hyperlink>
    </w:p>
    <w:p w14:paraId="71CFF4B7" w14:textId="5E1FF3CF" w:rsidR="00E02A7B" w:rsidRPr="00E02A7B" w:rsidRDefault="00E02A7B">
      <w:pPr>
        <w:pStyle w:val="TOC1"/>
        <w:tabs>
          <w:tab w:val="left" w:pos="1200"/>
        </w:tabs>
        <w:rPr>
          <w:rFonts w:ascii="Times New Roman" w:eastAsiaTheme="minorEastAsia" w:hAnsi="Times New Roman"/>
          <w:b w:val="0"/>
          <w:bCs w:val="0"/>
          <w:caps w:val="0"/>
          <w:noProof/>
          <w:sz w:val="22"/>
          <w:szCs w:val="22"/>
        </w:rPr>
      </w:pPr>
      <w:hyperlink w:anchor="_Toc165293382" w:history="1">
        <w:r w:rsidRPr="00E02A7B">
          <w:rPr>
            <w:rStyle w:val="Hyperlink"/>
            <w:rFonts w:ascii="Times New Roman" w:hAnsi="Times New Roman"/>
            <w:noProof/>
            <w:sz w:val="22"/>
            <w:szCs w:val="22"/>
          </w:rPr>
          <w:t>8.</w:t>
        </w:r>
        <w:r w:rsidRPr="00E02A7B">
          <w:rPr>
            <w:rFonts w:ascii="Times New Roman" w:eastAsiaTheme="minorEastAsia" w:hAnsi="Times New Roman"/>
            <w:b w:val="0"/>
            <w:bCs w:val="0"/>
            <w:caps w:val="0"/>
            <w:noProof/>
            <w:sz w:val="22"/>
            <w:szCs w:val="22"/>
          </w:rPr>
          <w:tab/>
        </w:r>
        <w:r w:rsidRPr="00E02A7B">
          <w:rPr>
            <w:rStyle w:val="Hyperlink"/>
            <w:rFonts w:ascii="Times New Roman" w:hAnsi="Times New Roman"/>
            <w:noProof/>
            <w:sz w:val="22"/>
            <w:szCs w:val="22"/>
          </w:rPr>
          <w:t>Appendices</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82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8</w:t>
        </w:r>
        <w:r w:rsidRPr="00E02A7B">
          <w:rPr>
            <w:rFonts w:ascii="Times New Roman" w:hAnsi="Times New Roman"/>
            <w:noProof/>
            <w:webHidden/>
            <w:sz w:val="22"/>
            <w:szCs w:val="22"/>
          </w:rPr>
          <w:fldChar w:fldCharType="end"/>
        </w:r>
      </w:hyperlink>
    </w:p>
    <w:p w14:paraId="51EBFD6D" w14:textId="7FB321A6"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83" w:history="1">
        <w:r w:rsidRPr="00E02A7B">
          <w:rPr>
            <w:rStyle w:val="Hyperlink"/>
            <w:rFonts w:ascii="Times New Roman" w:hAnsi="Times New Roman"/>
            <w:noProof/>
            <w:sz w:val="22"/>
            <w:szCs w:val="22"/>
          </w:rPr>
          <w:t>8.1</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Individual Mastery Progressio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83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18</w:t>
        </w:r>
        <w:r w:rsidRPr="00E02A7B">
          <w:rPr>
            <w:rFonts w:ascii="Times New Roman" w:hAnsi="Times New Roman"/>
            <w:noProof/>
            <w:webHidden/>
            <w:sz w:val="22"/>
            <w:szCs w:val="22"/>
          </w:rPr>
          <w:fldChar w:fldCharType="end"/>
        </w:r>
      </w:hyperlink>
    </w:p>
    <w:p w14:paraId="65661CA1" w14:textId="3E4A155E" w:rsidR="00E02A7B" w:rsidRPr="00E02A7B" w:rsidRDefault="00E02A7B">
      <w:pPr>
        <w:pStyle w:val="TOC2"/>
        <w:tabs>
          <w:tab w:val="left" w:pos="960"/>
          <w:tab w:val="right" w:leader="dot" w:pos="8636"/>
        </w:tabs>
        <w:rPr>
          <w:rFonts w:ascii="Times New Roman" w:eastAsiaTheme="minorEastAsia" w:hAnsi="Times New Roman"/>
          <w:smallCaps w:val="0"/>
          <w:noProof/>
          <w:sz w:val="22"/>
          <w:szCs w:val="22"/>
        </w:rPr>
      </w:pPr>
      <w:hyperlink w:anchor="_Toc165293384" w:history="1">
        <w:r w:rsidRPr="00E02A7B">
          <w:rPr>
            <w:rStyle w:val="Hyperlink"/>
            <w:rFonts w:ascii="Times New Roman" w:hAnsi="Times New Roman"/>
            <w:noProof/>
            <w:sz w:val="22"/>
            <w:szCs w:val="22"/>
          </w:rPr>
          <w:t>8.2</w:t>
        </w:r>
        <w:r w:rsidRPr="00E02A7B">
          <w:rPr>
            <w:rFonts w:ascii="Times New Roman" w:eastAsiaTheme="minorEastAsia" w:hAnsi="Times New Roman"/>
            <w:smallCaps w:val="0"/>
            <w:noProof/>
            <w:sz w:val="22"/>
            <w:szCs w:val="22"/>
          </w:rPr>
          <w:tab/>
        </w:r>
        <w:r w:rsidRPr="00E02A7B">
          <w:rPr>
            <w:rStyle w:val="Hyperlink"/>
            <w:rFonts w:ascii="Times New Roman" w:hAnsi="Times New Roman"/>
            <w:noProof/>
            <w:sz w:val="22"/>
            <w:szCs w:val="22"/>
          </w:rPr>
          <w:t>Individual Difficulty Offset Progression</w:t>
        </w:r>
        <w:r w:rsidRPr="00E02A7B">
          <w:rPr>
            <w:rFonts w:ascii="Times New Roman" w:hAnsi="Times New Roman"/>
            <w:noProof/>
            <w:webHidden/>
            <w:sz w:val="22"/>
            <w:szCs w:val="22"/>
          </w:rPr>
          <w:tab/>
        </w:r>
        <w:r w:rsidRPr="00E02A7B">
          <w:rPr>
            <w:rFonts w:ascii="Times New Roman" w:hAnsi="Times New Roman"/>
            <w:noProof/>
            <w:webHidden/>
            <w:sz w:val="22"/>
            <w:szCs w:val="22"/>
          </w:rPr>
          <w:fldChar w:fldCharType="begin"/>
        </w:r>
        <w:r w:rsidRPr="00E02A7B">
          <w:rPr>
            <w:rFonts w:ascii="Times New Roman" w:hAnsi="Times New Roman"/>
            <w:noProof/>
            <w:webHidden/>
            <w:sz w:val="22"/>
            <w:szCs w:val="22"/>
          </w:rPr>
          <w:instrText xml:space="preserve"> PAGEREF _Toc165293384 \h </w:instrText>
        </w:r>
        <w:r w:rsidRPr="00E02A7B">
          <w:rPr>
            <w:rFonts w:ascii="Times New Roman" w:hAnsi="Times New Roman"/>
            <w:noProof/>
            <w:webHidden/>
            <w:sz w:val="22"/>
            <w:szCs w:val="22"/>
          </w:rPr>
        </w:r>
        <w:r w:rsidRPr="00E02A7B">
          <w:rPr>
            <w:rFonts w:ascii="Times New Roman" w:hAnsi="Times New Roman"/>
            <w:noProof/>
            <w:webHidden/>
            <w:sz w:val="22"/>
            <w:szCs w:val="22"/>
          </w:rPr>
          <w:fldChar w:fldCharType="separate"/>
        </w:r>
        <w:r w:rsidRPr="00E02A7B">
          <w:rPr>
            <w:rFonts w:ascii="Times New Roman" w:hAnsi="Times New Roman"/>
            <w:noProof/>
            <w:webHidden/>
            <w:sz w:val="22"/>
            <w:szCs w:val="22"/>
          </w:rPr>
          <w:t>20</w:t>
        </w:r>
        <w:r w:rsidRPr="00E02A7B">
          <w:rPr>
            <w:rFonts w:ascii="Times New Roman" w:hAnsi="Times New Roman"/>
            <w:noProof/>
            <w:webHidden/>
            <w:sz w:val="22"/>
            <w:szCs w:val="22"/>
          </w:rPr>
          <w:fldChar w:fldCharType="end"/>
        </w:r>
      </w:hyperlink>
    </w:p>
    <w:p w14:paraId="63FD61F0" w14:textId="19654B1F" w:rsidR="0045426E" w:rsidRPr="00767443" w:rsidRDefault="00B07A1D" w:rsidP="000125CC">
      <w:pPr>
        <w:rPr>
          <w:b/>
          <w:bCs/>
          <w:noProof/>
          <w:sz w:val="40"/>
          <w:szCs w:val="40"/>
        </w:rPr>
      </w:pPr>
      <w:r w:rsidRPr="00E02A7B">
        <w:rPr>
          <w:noProof/>
        </w:rPr>
        <w:fldChar w:fldCharType="end"/>
      </w:r>
      <w:r w:rsidRPr="00767443">
        <w:rPr>
          <w:noProof/>
        </w:rPr>
        <w:br w:type="page"/>
      </w:r>
      <w:r w:rsidR="0089493E" w:rsidRPr="00767443">
        <w:rPr>
          <w:b/>
          <w:bCs/>
          <w:noProof/>
          <w:sz w:val="40"/>
          <w:szCs w:val="40"/>
        </w:rPr>
        <w:t>List of Tables</w:t>
      </w:r>
      <w:bookmarkEnd w:id="6"/>
      <w:bookmarkEnd w:id="7"/>
    </w:p>
    <w:p w14:paraId="3BF435F0" w14:textId="77777777" w:rsidR="0045426E" w:rsidRPr="00767443" w:rsidRDefault="0045426E" w:rsidP="000125CC">
      <w:pPr>
        <w:rPr>
          <w:b/>
          <w:bCs/>
          <w:noProof/>
        </w:rPr>
      </w:pPr>
    </w:p>
    <w:p w14:paraId="1EFB6C21" w14:textId="64087605" w:rsidR="001F3322" w:rsidRPr="001F3322" w:rsidRDefault="008208B1">
      <w:pPr>
        <w:pStyle w:val="TableofFigures"/>
        <w:tabs>
          <w:tab w:val="right" w:leader="dot" w:pos="8636"/>
        </w:tabs>
        <w:rPr>
          <w:rFonts w:ascii="Times New Roman" w:eastAsiaTheme="minorEastAsia" w:hAnsi="Times New Roman"/>
          <w:smallCaps w:val="0"/>
          <w:sz w:val="28"/>
          <w:szCs w:val="28"/>
          <w:lang/>
        </w:rPr>
      </w:pPr>
      <w:r w:rsidRPr="00767443">
        <w:rPr>
          <w:rFonts w:ascii="Times New Roman" w:hAnsi="Times New Roman"/>
          <w:sz w:val="22"/>
          <w:szCs w:val="22"/>
        </w:rPr>
        <w:fldChar w:fldCharType="begin"/>
      </w:r>
      <w:r w:rsidRPr="00767443">
        <w:rPr>
          <w:rFonts w:ascii="Times New Roman" w:hAnsi="Times New Roman"/>
          <w:sz w:val="22"/>
          <w:szCs w:val="22"/>
        </w:rPr>
        <w:instrText xml:space="preserve"> TOC \h \z \c "Table" </w:instrText>
      </w:r>
      <w:r w:rsidRPr="00767443">
        <w:rPr>
          <w:rFonts w:ascii="Times New Roman" w:hAnsi="Times New Roman"/>
          <w:sz w:val="22"/>
          <w:szCs w:val="22"/>
        </w:rPr>
        <w:fldChar w:fldCharType="separate"/>
      </w:r>
      <w:hyperlink w:anchor="_Toc165266438" w:history="1">
        <w:r w:rsidR="001F3322" w:rsidRPr="001F3322">
          <w:rPr>
            <w:rStyle w:val="Hyperlink"/>
            <w:rFonts w:ascii="Times New Roman" w:hAnsi="Times New Roman"/>
            <w:b/>
            <w:bCs/>
            <w:i/>
            <w:iCs/>
            <w:noProof/>
            <w:sz w:val="22"/>
            <w:szCs w:val="22"/>
          </w:rPr>
          <w:t>Table 3.1 Structure of the studentKnowledge relation</w:t>
        </w:r>
        <w:r w:rsidR="001F3322" w:rsidRPr="001F3322">
          <w:rPr>
            <w:rStyle w:val="Hyperlink"/>
            <w:rFonts w:ascii="Times New Roman" w:hAnsi="Times New Roman"/>
            <w:i/>
            <w:iCs/>
            <w:noProof/>
            <w:sz w:val="22"/>
            <w:szCs w:val="22"/>
          </w:rPr>
          <w:t>. This relation is critical for the ML model. Only relevant columns are shown.</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38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6</w:t>
        </w:r>
        <w:r w:rsidR="001F3322" w:rsidRPr="001F3322">
          <w:rPr>
            <w:rFonts w:ascii="Times New Roman" w:hAnsi="Times New Roman"/>
            <w:noProof/>
            <w:webHidden/>
            <w:sz w:val="22"/>
            <w:szCs w:val="22"/>
          </w:rPr>
          <w:fldChar w:fldCharType="end"/>
        </w:r>
      </w:hyperlink>
    </w:p>
    <w:p w14:paraId="2E6FEAFB" w14:textId="5C674D91" w:rsidR="001F3322" w:rsidRDefault="007806A0">
      <w:pPr>
        <w:pStyle w:val="TableofFigures"/>
        <w:tabs>
          <w:tab w:val="right" w:leader="dot" w:pos="8636"/>
        </w:tabs>
        <w:rPr>
          <w:rFonts w:eastAsiaTheme="minorEastAsia" w:cstheme="minorBidi"/>
          <w:smallCaps w:val="0"/>
          <w:sz w:val="24"/>
          <w:szCs w:val="24"/>
          <w:lang/>
        </w:rPr>
      </w:pPr>
      <w:hyperlink w:anchor="_Toc165266439" w:history="1">
        <w:r w:rsidR="001F3322" w:rsidRPr="001F3322">
          <w:rPr>
            <w:rStyle w:val="Hyperlink"/>
            <w:rFonts w:ascii="Times New Roman" w:hAnsi="Times New Roman"/>
            <w:b/>
            <w:bCs/>
            <w:noProof/>
            <w:sz w:val="22"/>
            <w:szCs w:val="22"/>
          </w:rPr>
          <w:t>Table 3.2:</w:t>
        </w:r>
        <w:r w:rsidR="001F3322" w:rsidRPr="001F3322">
          <w:rPr>
            <w:rStyle w:val="Hyperlink"/>
            <w:rFonts w:ascii="Times New Roman" w:hAnsi="Times New Roman"/>
            <w:noProof/>
            <w:sz w:val="22"/>
            <w:szCs w:val="22"/>
          </w:rPr>
          <w:t xml:space="preserve"> </w:t>
        </w:r>
        <w:r w:rsidR="001F3322" w:rsidRPr="001F3322">
          <w:rPr>
            <w:rStyle w:val="Hyperlink"/>
            <w:rFonts w:ascii="Times New Roman" w:hAnsi="Times New Roman"/>
            <w:b/>
            <w:bCs/>
            <w:noProof/>
            <w:sz w:val="22"/>
            <w:szCs w:val="22"/>
          </w:rPr>
          <w:t>Structure of question relation.</w:t>
        </w:r>
        <w:r w:rsidR="001F3322" w:rsidRPr="001F3322">
          <w:rPr>
            <w:rStyle w:val="Hyperlink"/>
            <w:rFonts w:ascii="Times New Roman" w:hAnsi="Times New Roman"/>
            <w:noProof/>
            <w:sz w:val="22"/>
            <w:szCs w:val="22"/>
          </w:rPr>
          <w:t xml:space="preserve"> This relation also holds critical information about each question used for the ML model. Only relevant columns are shown.</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39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6</w:t>
        </w:r>
        <w:r w:rsidR="001F3322" w:rsidRPr="001F3322">
          <w:rPr>
            <w:rFonts w:ascii="Times New Roman" w:hAnsi="Times New Roman"/>
            <w:noProof/>
            <w:webHidden/>
            <w:sz w:val="22"/>
            <w:szCs w:val="22"/>
          </w:rPr>
          <w:fldChar w:fldCharType="end"/>
        </w:r>
      </w:hyperlink>
    </w:p>
    <w:p w14:paraId="3D29694A" w14:textId="1696737B" w:rsidR="00B04C74" w:rsidRPr="00767443" w:rsidRDefault="008208B1" w:rsidP="004120AA">
      <w:r w:rsidRPr="00767443">
        <w:fldChar w:fldCharType="end"/>
      </w:r>
      <w:r w:rsidR="00B04C74" w:rsidRPr="00767443">
        <w:br w:type="page"/>
      </w:r>
    </w:p>
    <w:p w14:paraId="01DFC867" w14:textId="77777777" w:rsidR="004F5BCB" w:rsidRPr="00767443" w:rsidRDefault="00EF1F63" w:rsidP="000125CC">
      <w:bookmarkStart w:id="8" w:name="_Toc163221084"/>
      <w:bookmarkStart w:id="9" w:name="_Toc163221152"/>
      <w:r w:rsidRPr="00767443">
        <w:rPr>
          <w:b/>
          <w:bCs/>
          <w:sz w:val="40"/>
          <w:szCs w:val="40"/>
        </w:rPr>
        <w:lastRenderedPageBreak/>
        <w:t>List of Figures</w:t>
      </w:r>
      <w:bookmarkEnd w:id="8"/>
      <w:bookmarkEnd w:id="9"/>
    </w:p>
    <w:p w14:paraId="68BBAD86" w14:textId="6B4787D3" w:rsidR="001F3322" w:rsidRPr="001F3322" w:rsidRDefault="004F5BCB">
      <w:pPr>
        <w:pStyle w:val="TableofFigures"/>
        <w:tabs>
          <w:tab w:val="right" w:leader="dot" w:pos="8636"/>
        </w:tabs>
        <w:rPr>
          <w:rFonts w:ascii="Times New Roman" w:eastAsiaTheme="minorEastAsia" w:hAnsi="Times New Roman"/>
          <w:smallCaps w:val="0"/>
          <w:sz w:val="28"/>
          <w:szCs w:val="28"/>
          <w:lang/>
        </w:rPr>
      </w:pPr>
      <w:r w:rsidRPr="00767443">
        <w:rPr>
          <w:rFonts w:ascii="Times New Roman" w:hAnsi="Times New Roman"/>
          <w:sz w:val="22"/>
          <w:szCs w:val="22"/>
        </w:rPr>
        <w:fldChar w:fldCharType="begin"/>
      </w:r>
      <w:r w:rsidRPr="00767443">
        <w:rPr>
          <w:rFonts w:ascii="Times New Roman" w:hAnsi="Times New Roman"/>
          <w:sz w:val="22"/>
          <w:szCs w:val="22"/>
        </w:rPr>
        <w:instrText xml:space="preserve"> TOC \h \z \c "Figure" </w:instrText>
      </w:r>
      <w:r w:rsidRPr="00767443">
        <w:rPr>
          <w:rFonts w:ascii="Times New Roman" w:hAnsi="Times New Roman"/>
          <w:sz w:val="22"/>
          <w:szCs w:val="22"/>
        </w:rPr>
        <w:fldChar w:fldCharType="separate"/>
      </w:r>
      <w:hyperlink w:anchor="_Toc165266450" w:history="1">
        <w:r w:rsidR="001F3322" w:rsidRPr="001F3322">
          <w:rPr>
            <w:rStyle w:val="Hyperlink"/>
            <w:rFonts w:ascii="Times New Roman" w:hAnsi="Times New Roman"/>
            <w:b/>
            <w:bCs/>
            <w:noProof/>
            <w:sz w:val="22"/>
            <w:szCs w:val="22"/>
          </w:rPr>
          <w:t>Figure 2.1: Graph representing the Item Response Function and the Item Characteristic Curve.</w:t>
        </w:r>
        <w:r w:rsidR="001F3322" w:rsidRPr="001F3322">
          <w:rPr>
            <w:rStyle w:val="Hyperlink"/>
            <w:rFonts w:ascii="Times New Roman" w:hAnsi="Times New Roman"/>
            <w:noProof/>
            <w:sz w:val="22"/>
            <w:szCs w:val="22"/>
          </w:rPr>
          <w:t xml:space="preserve"> Plots the Respondents Ability vs the Probability of endorsing a correct response.</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0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2</w:t>
        </w:r>
        <w:r w:rsidR="001F3322" w:rsidRPr="001F3322">
          <w:rPr>
            <w:rFonts w:ascii="Times New Roman" w:hAnsi="Times New Roman"/>
            <w:noProof/>
            <w:webHidden/>
            <w:sz w:val="22"/>
            <w:szCs w:val="22"/>
          </w:rPr>
          <w:fldChar w:fldCharType="end"/>
        </w:r>
      </w:hyperlink>
    </w:p>
    <w:p w14:paraId="02FCE246" w14:textId="3E712B3B"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1" w:history="1">
        <w:r w:rsidR="001F3322" w:rsidRPr="001F3322">
          <w:rPr>
            <w:rStyle w:val="Hyperlink"/>
            <w:rFonts w:ascii="Times New Roman" w:hAnsi="Times New Roman"/>
            <w:b/>
            <w:bCs/>
            <w:noProof/>
            <w:sz w:val="22"/>
            <w:szCs w:val="22"/>
          </w:rPr>
          <w:t>Figure 2.2:</w:t>
        </w:r>
        <w:r w:rsidR="001F3322" w:rsidRPr="001F3322">
          <w:rPr>
            <w:rStyle w:val="Hyperlink"/>
            <w:rFonts w:ascii="Times New Roman" w:hAnsi="Times New Roman"/>
            <w:noProof/>
            <w:sz w:val="22"/>
            <w:szCs w:val="22"/>
          </w:rPr>
          <w:t xml:space="preserve"> </w:t>
        </w:r>
        <w:r w:rsidR="001F3322" w:rsidRPr="001F3322">
          <w:rPr>
            <w:rStyle w:val="Hyperlink"/>
            <w:rFonts w:ascii="Times New Roman" w:hAnsi="Times New Roman"/>
            <w:b/>
            <w:bCs/>
            <w:noProof/>
            <w:sz w:val="22"/>
            <w:szCs w:val="22"/>
          </w:rPr>
          <w:t>Graphs representing the transformations to ICC curve with changes to Item parameters.</w:t>
        </w:r>
        <w:r w:rsidR="001F3322" w:rsidRPr="001F3322">
          <w:rPr>
            <w:rStyle w:val="Hyperlink"/>
            <w:rFonts w:ascii="Times New Roman" w:hAnsi="Times New Roman"/>
            <w:noProof/>
            <w:sz w:val="22"/>
            <w:szCs w:val="22"/>
          </w:rPr>
          <w:t xml:space="preserve"> Graph A represents changes with difficulty. Graph B represents changes with varying discrimination.</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1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3</w:t>
        </w:r>
        <w:r w:rsidR="001F3322" w:rsidRPr="001F3322">
          <w:rPr>
            <w:rFonts w:ascii="Times New Roman" w:hAnsi="Times New Roman"/>
            <w:noProof/>
            <w:webHidden/>
            <w:sz w:val="22"/>
            <w:szCs w:val="22"/>
          </w:rPr>
          <w:fldChar w:fldCharType="end"/>
        </w:r>
      </w:hyperlink>
    </w:p>
    <w:p w14:paraId="3A813CD2" w14:textId="329C522C"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2" w:history="1">
        <w:r w:rsidR="001F3322" w:rsidRPr="001F3322">
          <w:rPr>
            <w:rStyle w:val="Hyperlink"/>
            <w:rFonts w:ascii="Times New Roman" w:hAnsi="Times New Roman"/>
            <w:b/>
            <w:bCs/>
            <w:noProof/>
            <w:sz w:val="22"/>
            <w:szCs w:val="22"/>
          </w:rPr>
          <w:t>Figure 2.3:</w:t>
        </w:r>
        <w:r w:rsidR="001F3322" w:rsidRPr="001F3322">
          <w:rPr>
            <w:rStyle w:val="Hyperlink"/>
            <w:rFonts w:ascii="Times New Roman" w:hAnsi="Times New Roman"/>
            <w:noProof/>
            <w:sz w:val="22"/>
            <w:szCs w:val="22"/>
          </w:rPr>
          <w:t xml:space="preserve"> </w:t>
        </w:r>
        <w:r w:rsidR="001F3322" w:rsidRPr="001F3322">
          <w:rPr>
            <w:rStyle w:val="Hyperlink"/>
            <w:rFonts w:ascii="Times New Roman" w:hAnsi="Times New Roman"/>
            <w:b/>
            <w:bCs/>
            <w:noProof/>
            <w:sz w:val="22"/>
            <w:szCs w:val="22"/>
          </w:rPr>
          <w:t>Item Characteristic Curves for 2-Parameter Logistical Model with Varying Item Parameters.</w:t>
        </w:r>
        <w:r w:rsidR="001F3322" w:rsidRPr="001F3322">
          <w:rPr>
            <w:rStyle w:val="Hyperlink"/>
            <w:rFonts w:ascii="Times New Roman" w:hAnsi="Times New Roman"/>
            <w:noProof/>
            <w:sz w:val="22"/>
            <w:szCs w:val="22"/>
          </w:rPr>
          <w:t xml:space="preserve"> The Green curve acts as the base curve for this plot. The Blue curve shows the effect of increasing the Discrimination parameter. The Red Curve shows the effect of increasing the Difficulty parameter.</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2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4</w:t>
        </w:r>
        <w:r w:rsidR="001F3322" w:rsidRPr="001F3322">
          <w:rPr>
            <w:rFonts w:ascii="Times New Roman" w:hAnsi="Times New Roman"/>
            <w:noProof/>
            <w:webHidden/>
            <w:sz w:val="22"/>
            <w:szCs w:val="22"/>
          </w:rPr>
          <w:fldChar w:fldCharType="end"/>
        </w:r>
      </w:hyperlink>
    </w:p>
    <w:p w14:paraId="0B071046" w14:textId="6AE51136"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3" w:history="1">
        <w:r w:rsidR="001F3322" w:rsidRPr="001F3322">
          <w:rPr>
            <w:rStyle w:val="Hyperlink"/>
            <w:rFonts w:ascii="Times New Roman" w:hAnsi="Times New Roman"/>
            <w:b/>
            <w:bCs/>
            <w:noProof/>
            <w:sz w:val="22"/>
            <w:szCs w:val="22"/>
          </w:rPr>
          <w:t>Figure 3.1: Model Overview visualization</w:t>
        </w:r>
        <w:r w:rsidR="001F3322" w:rsidRPr="001F3322">
          <w:rPr>
            <w:rStyle w:val="Hyperlink"/>
            <w:rFonts w:ascii="Times New Roman" w:hAnsi="Times New Roman"/>
            <w:noProof/>
            <w:sz w:val="22"/>
            <w:szCs w:val="22"/>
          </w:rPr>
          <w:t>. This figure shows the different scales and the default window for question selection (blue).</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3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8</w:t>
        </w:r>
        <w:r w:rsidR="001F3322" w:rsidRPr="001F3322">
          <w:rPr>
            <w:rFonts w:ascii="Times New Roman" w:hAnsi="Times New Roman"/>
            <w:noProof/>
            <w:webHidden/>
            <w:sz w:val="22"/>
            <w:szCs w:val="22"/>
          </w:rPr>
          <w:fldChar w:fldCharType="end"/>
        </w:r>
      </w:hyperlink>
    </w:p>
    <w:p w14:paraId="2907F897" w14:textId="73E639FF"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4" w:history="1">
        <w:r w:rsidR="001F3322" w:rsidRPr="001F3322">
          <w:rPr>
            <w:rStyle w:val="Hyperlink"/>
            <w:rFonts w:ascii="Times New Roman" w:hAnsi="Times New Roman"/>
            <w:b/>
            <w:bCs/>
            <w:noProof/>
            <w:sz w:val="22"/>
            <w:szCs w:val="22"/>
          </w:rPr>
          <w:t xml:space="preserve">Figure 3.2: DFD-1 System Architecture Diagram. </w:t>
        </w:r>
        <w:r w:rsidR="001F3322" w:rsidRPr="001F3322">
          <w:rPr>
            <w:rStyle w:val="Hyperlink"/>
            <w:rFonts w:ascii="Times New Roman" w:hAnsi="Times New Roman"/>
            <w:noProof/>
            <w:sz w:val="22"/>
            <w:szCs w:val="22"/>
          </w:rPr>
          <w:t>This figure shows the data flow for the ML model.</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4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8</w:t>
        </w:r>
        <w:r w:rsidR="001F3322" w:rsidRPr="001F3322">
          <w:rPr>
            <w:rFonts w:ascii="Times New Roman" w:hAnsi="Times New Roman"/>
            <w:noProof/>
            <w:webHidden/>
            <w:sz w:val="22"/>
            <w:szCs w:val="22"/>
          </w:rPr>
          <w:fldChar w:fldCharType="end"/>
        </w:r>
      </w:hyperlink>
    </w:p>
    <w:p w14:paraId="31D8844F" w14:textId="457E91C5"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5" w:history="1">
        <w:r w:rsidR="001F3322" w:rsidRPr="001F3322">
          <w:rPr>
            <w:rStyle w:val="Hyperlink"/>
            <w:rFonts w:ascii="Times New Roman" w:hAnsi="Times New Roman"/>
            <w:b/>
            <w:bCs/>
            <w:noProof/>
            <w:sz w:val="22"/>
            <w:szCs w:val="22"/>
          </w:rPr>
          <w:t>Figure 4.1: Mastery Progression over Attempts (Overall Trend)</w:t>
        </w:r>
        <w:r w:rsidR="001F3322" w:rsidRPr="001F3322">
          <w:rPr>
            <w:rStyle w:val="Hyperlink"/>
            <w:rFonts w:ascii="Times New Roman" w:hAnsi="Times New Roman"/>
            <w:noProof/>
            <w:sz w:val="22"/>
            <w:szCs w:val="22"/>
          </w:rPr>
          <w:t>. This figure shows the over all trend for mastery all the categories combined into a single graph for each topic.</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5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0</w:t>
        </w:r>
        <w:r w:rsidR="001F3322" w:rsidRPr="001F3322">
          <w:rPr>
            <w:rFonts w:ascii="Times New Roman" w:hAnsi="Times New Roman"/>
            <w:noProof/>
            <w:webHidden/>
            <w:sz w:val="22"/>
            <w:szCs w:val="22"/>
          </w:rPr>
          <w:fldChar w:fldCharType="end"/>
        </w:r>
      </w:hyperlink>
    </w:p>
    <w:p w14:paraId="5A58A12A" w14:textId="33D46D4F"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6" w:history="1">
        <w:r w:rsidR="001F3322" w:rsidRPr="001F3322">
          <w:rPr>
            <w:rStyle w:val="Hyperlink"/>
            <w:rFonts w:ascii="Times New Roman" w:hAnsi="Times New Roman"/>
            <w:b/>
            <w:bCs/>
            <w:noProof/>
            <w:sz w:val="22"/>
            <w:szCs w:val="22"/>
          </w:rPr>
          <w:t>Figure 4.2: Difficulty Offset Progression Over Attempts (Overall Trend</w:t>
        </w:r>
        <w:r w:rsidR="001F3322" w:rsidRPr="001F3322">
          <w:rPr>
            <w:rStyle w:val="Hyperlink"/>
            <w:rFonts w:ascii="Times New Roman" w:hAnsi="Times New Roman"/>
            <w:noProof/>
            <w:sz w:val="22"/>
            <w:szCs w:val="22"/>
          </w:rPr>
          <w:t>). This figure shows the over all trend for difficulty offset all the categories combined into a single graph for each topic.</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6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0</w:t>
        </w:r>
        <w:r w:rsidR="001F3322" w:rsidRPr="001F3322">
          <w:rPr>
            <w:rFonts w:ascii="Times New Roman" w:hAnsi="Times New Roman"/>
            <w:noProof/>
            <w:webHidden/>
            <w:sz w:val="22"/>
            <w:szCs w:val="22"/>
          </w:rPr>
          <w:fldChar w:fldCharType="end"/>
        </w:r>
      </w:hyperlink>
    </w:p>
    <w:p w14:paraId="152BB9A1" w14:textId="3C050721"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7" w:history="1">
        <w:r w:rsidR="001F3322" w:rsidRPr="001F3322">
          <w:rPr>
            <w:rStyle w:val="Hyperlink"/>
            <w:rFonts w:ascii="Times New Roman" w:hAnsi="Times New Roman"/>
            <w:b/>
            <w:bCs/>
            <w:noProof/>
            <w:sz w:val="22"/>
            <w:szCs w:val="22"/>
          </w:rPr>
          <w:t>Figure 4.3: Cumulative Question Difficulty over Attempts</w:t>
        </w:r>
        <w:r w:rsidR="001F3322" w:rsidRPr="001F3322">
          <w:rPr>
            <w:rStyle w:val="Hyperlink"/>
            <w:rFonts w:ascii="Times New Roman" w:hAnsi="Times New Roman"/>
            <w:noProof/>
            <w:sz w:val="22"/>
            <w:szCs w:val="22"/>
          </w:rPr>
          <w:t>. This figure shows how the question difficulties across all topics as attempts increase focusing on the period after 14 attempts.</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7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1</w:t>
        </w:r>
        <w:r w:rsidR="001F3322" w:rsidRPr="001F3322">
          <w:rPr>
            <w:rFonts w:ascii="Times New Roman" w:hAnsi="Times New Roman"/>
            <w:noProof/>
            <w:webHidden/>
            <w:sz w:val="22"/>
            <w:szCs w:val="22"/>
          </w:rPr>
          <w:fldChar w:fldCharType="end"/>
        </w:r>
      </w:hyperlink>
    </w:p>
    <w:p w14:paraId="497D0225" w14:textId="6E02F791"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8" w:history="1">
        <w:r w:rsidR="001F3322" w:rsidRPr="001F3322">
          <w:rPr>
            <w:rStyle w:val="Hyperlink"/>
            <w:rFonts w:ascii="Times New Roman" w:hAnsi="Times New Roman"/>
            <w:b/>
            <w:bCs/>
            <w:noProof/>
            <w:sz w:val="22"/>
            <w:szCs w:val="22"/>
          </w:rPr>
          <w:t>Figure 5.1: Mastery Progression (Attempts &gt; 25).</w:t>
        </w:r>
        <w:r w:rsidR="001F3322" w:rsidRPr="001F3322">
          <w:rPr>
            <w:rStyle w:val="Hyperlink"/>
            <w:rFonts w:ascii="Times New Roman" w:hAnsi="Times New Roman"/>
            <w:noProof/>
            <w:sz w:val="22"/>
            <w:szCs w:val="22"/>
          </w:rPr>
          <w:t xml:space="preserve"> This graph shows the mastery progression for the topic-category pairs with the most attempts to highlight the preliminary findings from the results.</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8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2</w:t>
        </w:r>
        <w:r w:rsidR="001F3322" w:rsidRPr="001F3322">
          <w:rPr>
            <w:rFonts w:ascii="Times New Roman" w:hAnsi="Times New Roman"/>
            <w:noProof/>
            <w:webHidden/>
            <w:sz w:val="22"/>
            <w:szCs w:val="22"/>
          </w:rPr>
          <w:fldChar w:fldCharType="end"/>
        </w:r>
      </w:hyperlink>
    </w:p>
    <w:p w14:paraId="5BC8292B" w14:textId="11EC4DBB"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59" w:history="1">
        <w:r w:rsidR="001F3322" w:rsidRPr="001F3322">
          <w:rPr>
            <w:rStyle w:val="Hyperlink"/>
            <w:rFonts w:ascii="Times New Roman" w:hAnsi="Times New Roman"/>
            <w:b/>
            <w:bCs/>
            <w:noProof/>
            <w:sz w:val="22"/>
            <w:szCs w:val="22"/>
          </w:rPr>
          <w:t>Figure 5.2: System Effectiveness and Future Preference</w:t>
        </w:r>
        <w:r w:rsidR="001F3322" w:rsidRPr="001F3322">
          <w:rPr>
            <w:rStyle w:val="Hyperlink"/>
            <w:rFonts w:ascii="Times New Roman" w:hAnsi="Times New Roman"/>
            <w:noProof/>
            <w:sz w:val="22"/>
            <w:szCs w:val="22"/>
          </w:rPr>
          <w:t>. This figure shows the qualitative feedback received from students after they used the tool highlighting their opinion of the tool’s effectiveness and their future preferences with Adaptive Learning tools.</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59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3</w:t>
        </w:r>
        <w:r w:rsidR="001F3322" w:rsidRPr="001F3322">
          <w:rPr>
            <w:rFonts w:ascii="Times New Roman" w:hAnsi="Times New Roman"/>
            <w:noProof/>
            <w:webHidden/>
            <w:sz w:val="22"/>
            <w:szCs w:val="22"/>
          </w:rPr>
          <w:fldChar w:fldCharType="end"/>
        </w:r>
      </w:hyperlink>
    </w:p>
    <w:p w14:paraId="28E04DC2" w14:textId="2E273699"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0" w:history="1">
        <w:r w:rsidR="001F3322" w:rsidRPr="001F3322">
          <w:rPr>
            <w:rStyle w:val="Hyperlink"/>
            <w:rFonts w:ascii="Times New Roman" w:hAnsi="Times New Roman"/>
            <w:b/>
            <w:bCs/>
            <w:noProof/>
            <w:sz w:val="22"/>
            <w:szCs w:val="22"/>
          </w:rPr>
          <w:t>Figure 5.3: User Experience and Engagement</w:t>
        </w:r>
        <w:r w:rsidR="001F3322" w:rsidRPr="001F3322">
          <w:rPr>
            <w:rStyle w:val="Hyperlink"/>
            <w:rFonts w:ascii="Times New Roman" w:hAnsi="Times New Roman"/>
            <w:noProof/>
            <w:sz w:val="22"/>
            <w:szCs w:val="22"/>
          </w:rPr>
          <w:t>. This figure shows the qualitative feedback received from students after they used the tool highlighting their opinion using the tool and its impact.</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0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4</w:t>
        </w:r>
        <w:r w:rsidR="001F3322" w:rsidRPr="001F3322">
          <w:rPr>
            <w:rFonts w:ascii="Times New Roman" w:hAnsi="Times New Roman"/>
            <w:noProof/>
            <w:webHidden/>
            <w:sz w:val="22"/>
            <w:szCs w:val="22"/>
          </w:rPr>
          <w:fldChar w:fldCharType="end"/>
        </w:r>
      </w:hyperlink>
    </w:p>
    <w:p w14:paraId="4013DDF9" w14:textId="641588EB"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1" w:history="1">
        <w:r w:rsidR="001F3322" w:rsidRPr="001F3322">
          <w:rPr>
            <w:rStyle w:val="Hyperlink"/>
            <w:rFonts w:ascii="Times New Roman" w:hAnsi="Times New Roman"/>
            <w:b/>
            <w:bCs/>
            <w:noProof/>
            <w:sz w:val="22"/>
            <w:szCs w:val="22"/>
          </w:rPr>
          <w:t>Figure 8.1: Mastery Progression over Attempts for each Category in Error Handling.</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1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7</w:t>
        </w:r>
        <w:r w:rsidR="001F3322" w:rsidRPr="001F3322">
          <w:rPr>
            <w:rFonts w:ascii="Times New Roman" w:hAnsi="Times New Roman"/>
            <w:noProof/>
            <w:webHidden/>
            <w:sz w:val="22"/>
            <w:szCs w:val="22"/>
          </w:rPr>
          <w:fldChar w:fldCharType="end"/>
        </w:r>
      </w:hyperlink>
    </w:p>
    <w:p w14:paraId="553772C5" w14:textId="2D6F587E"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2" w:history="1">
        <w:r w:rsidR="001F3322" w:rsidRPr="001F3322">
          <w:rPr>
            <w:rStyle w:val="Hyperlink"/>
            <w:rFonts w:ascii="Times New Roman" w:hAnsi="Times New Roman"/>
            <w:b/>
            <w:bCs/>
            <w:noProof/>
            <w:sz w:val="22"/>
            <w:szCs w:val="22"/>
          </w:rPr>
          <w:t>Figure 8.2: Mastery Progression over Attempts for each Category in I/O.</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2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7</w:t>
        </w:r>
        <w:r w:rsidR="001F3322" w:rsidRPr="001F3322">
          <w:rPr>
            <w:rFonts w:ascii="Times New Roman" w:hAnsi="Times New Roman"/>
            <w:noProof/>
            <w:webHidden/>
            <w:sz w:val="22"/>
            <w:szCs w:val="22"/>
          </w:rPr>
          <w:fldChar w:fldCharType="end"/>
        </w:r>
      </w:hyperlink>
    </w:p>
    <w:p w14:paraId="4B3ADD30" w14:textId="415E0A1D"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3" w:history="1">
        <w:r w:rsidR="001F3322" w:rsidRPr="001F3322">
          <w:rPr>
            <w:rStyle w:val="Hyperlink"/>
            <w:rFonts w:ascii="Times New Roman" w:hAnsi="Times New Roman"/>
            <w:b/>
            <w:bCs/>
            <w:noProof/>
            <w:sz w:val="22"/>
            <w:szCs w:val="22"/>
          </w:rPr>
          <w:t>Figure 8.3: Mastery Progression over Attempts for each Category in Recursion.</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3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8</w:t>
        </w:r>
        <w:r w:rsidR="001F3322" w:rsidRPr="001F3322">
          <w:rPr>
            <w:rFonts w:ascii="Times New Roman" w:hAnsi="Times New Roman"/>
            <w:noProof/>
            <w:webHidden/>
            <w:sz w:val="22"/>
            <w:szCs w:val="22"/>
          </w:rPr>
          <w:fldChar w:fldCharType="end"/>
        </w:r>
      </w:hyperlink>
    </w:p>
    <w:p w14:paraId="2C444A50" w14:textId="3168D50A"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4" w:history="1">
        <w:r w:rsidR="001F3322" w:rsidRPr="001F3322">
          <w:rPr>
            <w:rStyle w:val="Hyperlink"/>
            <w:rFonts w:ascii="Times New Roman" w:hAnsi="Times New Roman"/>
            <w:b/>
            <w:bCs/>
            <w:noProof/>
            <w:sz w:val="22"/>
            <w:szCs w:val="22"/>
          </w:rPr>
          <w:t>Figure 8.4: Mastery Progression over Attempts for each Category in Lists, Stacks &amp; Queues.</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4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8</w:t>
        </w:r>
        <w:r w:rsidR="001F3322" w:rsidRPr="001F3322">
          <w:rPr>
            <w:rFonts w:ascii="Times New Roman" w:hAnsi="Times New Roman"/>
            <w:noProof/>
            <w:webHidden/>
            <w:sz w:val="22"/>
            <w:szCs w:val="22"/>
          </w:rPr>
          <w:fldChar w:fldCharType="end"/>
        </w:r>
      </w:hyperlink>
    </w:p>
    <w:p w14:paraId="52E3AAAA" w14:textId="5CF709CD"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5" w:history="1">
        <w:r w:rsidR="001F3322" w:rsidRPr="001F3322">
          <w:rPr>
            <w:rStyle w:val="Hyperlink"/>
            <w:rFonts w:ascii="Times New Roman" w:hAnsi="Times New Roman"/>
            <w:b/>
            <w:bCs/>
            <w:noProof/>
            <w:sz w:val="22"/>
            <w:szCs w:val="22"/>
          </w:rPr>
          <w:t>Figure 8.5: Difficulty Offset Progression over Attempts for each Category in Error Handling.</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5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9</w:t>
        </w:r>
        <w:r w:rsidR="001F3322" w:rsidRPr="001F3322">
          <w:rPr>
            <w:rFonts w:ascii="Times New Roman" w:hAnsi="Times New Roman"/>
            <w:noProof/>
            <w:webHidden/>
            <w:sz w:val="22"/>
            <w:szCs w:val="22"/>
          </w:rPr>
          <w:fldChar w:fldCharType="end"/>
        </w:r>
      </w:hyperlink>
    </w:p>
    <w:p w14:paraId="0317202A" w14:textId="77AF6854"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6" w:history="1">
        <w:r w:rsidR="001F3322" w:rsidRPr="001F3322">
          <w:rPr>
            <w:rStyle w:val="Hyperlink"/>
            <w:rFonts w:ascii="Times New Roman" w:hAnsi="Times New Roman"/>
            <w:b/>
            <w:bCs/>
            <w:noProof/>
            <w:sz w:val="22"/>
            <w:szCs w:val="22"/>
          </w:rPr>
          <w:t>Figure 8.6: Difficulty Offset Progression over Attempts for each Category in Lists, Stacks &amp; Queues.</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6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19</w:t>
        </w:r>
        <w:r w:rsidR="001F3322" w:rsidRPr="001F3322">
          <w:rPr>
            <w:rFonts w:ascii="Times New Roman" w:hAnsi="Times New Roman"/>
            <w:noProof/>
            <w:webHidden/>
            <w:sz w:val="22"/>
            <w:szCs w:val="22"/>
          </w:rPr>
          <w:fldChar w:fldCharType="end"/>
        </w:r>
      </w:hyperlink>
    </w:p>
    <w:p w14:paraId="2939AE05" w14:textId="341B725E"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7" w:history="1">
        <w:r w:rsidR="001F3322" w:rsidRPr="001F3322">
          <w:rPr>
            <w:rStyle w:val="Hyperlink"/>
            <w:rFonts w:ascii="Times New Roman" w:hAnsi="Times New Roman"/>
            <w:b/>
            <w:bCs/>
            <w:noProof/>
            <w:sz w:val="22"/>
            <w:szCs w:val="22"/>
          </w:rPr>
          <w:t>Figure 8.7: Difficulty Offset Progression over Attempts for each Category in Recursion.</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7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20</w:t>
        </w:r>
        <w:r w:rsidR="001F3322" w:rsidRPr="001F3322">
          <w:rPr>
            <w:rFonts w:ascii="Times New Roman" w:hAnsi="Times New Roman"/>
            <w:noProof/>
            <w:webHidden/>
            <w:sz w:val="22"/>
            <w:szCs w:val="22"/>
          </w:rPr>
          <w:fldChar w:fldCharType="end"/>
        </w:r>
      </w:hyperlink>
    </w:p>
    <w:p w14:paraId="24D5C997" w14:textId="524EF442" w:rsidR="001F3322" w:rsidRPr="001F3322" w:rsidRDefault="007806A0">
      <w:pPr>
        <w:pStyle w:val="TableofFigures"/>
        <w:tabs>
          <w:tab w:val="right" w:leader="dot" w:pos="8636"/>
        </w:tabs>
        <w:rPr>
          <w:rFonts w:ascii="Times New Roman" w:eastAsiaTheme="minorEastAsia" w:hAnsi="Times New Roman"/>
          <w:smallCaps w:val="0"/>
          <w:sz w:val="28"/>
          <w:szCs w:val="28"/>
          <w:lang/>
        </w:rPr>
      </w:pPr>
      <w:hyperlink w:anchor="_Toc165266468" w:history="1">
        <w:r w:rsidR="001F3322" w:rsidRPr="001F3322">
          <w:rPr>
            <w:rStyle w:val="Hyperlink"/>
            <w:rFonts w:ascii="Times New Roman" w:hAnsi="Times New Roman"/>
            <w:b/>
            <w:bCs/>
            <w:noProof/>
            <w:sz w:val="22"/>
            <w:szCs w:val="22"/>
          </w:rPr>
          <w:t>Figure 8.8: Difficulty Offset Progression over Attempts for each Category in I/O.</w:t>
        </w:r>
        <w:r w:rsidR="001F3322" w:rsidRPr="001F3322">
          <w:rPr>
            <w:rFonts w:ascii="Times New Roman" w:hAnsi="Times New Roman"/>
            <w:noProof/>
            <w:webHidden/>
            <w:sz w:val="22"/>
            <w:szCs w:val="22"/>
          </w:rPr>
          <w:tab/>
        </w:r>
        <w:r w:rsidR="001F3322" w:rsidRPr="001F3322">
          <w:rPr>
            <w:rFonts w:ascii="Times New Roman" w:hAnsi="Times New Roman"/>
            <w:noProof/>
            <w:webHidden/>
            <w:sz w:val="22"/>
            <w:szCs w:val="22"/>
          </w:rPr>
          <w:fldChar w:fldCharType="begin"/>
        </w:r>
        <w:r w:rsidR="001F3322" w:rsidRPr="001F3322">
          <w:rPr>
            <w:rFonts w:ascii="Times New Roman" w:hAnsi="Times New Roman"/>
            <w:noProof/>
            <w:webHidden/>
            <w:sz w:val="22"/>
            <w:szCs w:val="22"/>
          </w:rPr>
          <w:instrText xml:space="preserve"> PAGEREF _Toc165266468 \h </w:instrText>
        </w:r>
        <w:r w:rsidR="001F3322" w:rsidRPr="001F3322">
          <w:rPr>
            <w:rFonts w:ascii="Times New Roman" w:hAnsi="Times New Roman"/>
            <w:noProof/>
            <w:webHidden/>
            <w:sz w:val="22"/>
            <w:szCs w:val="22"/>
          </w:rPr>
        </w:r>
        <w:r w:rsidR="001F3322" w:rsidRPr="001F3322">
          <w:rPr>
            <w:rFonts w:ascii="Times New Roman" w:hAnsi="Times New Roman"/>
            <w:noProof/>
            <w:webHidden/>
            <w:sz w:val="22"/>
            <w:szCs w:val="22"/>
          </w:rPr>
          <w:fldChar w:fldCharType="separate"/>
        </w:r>
        <w:r w:rsidR="001F3322" w:rsidRPr="001F3322">
          <w:rPr>
            <w:rFonts w:ascii="Times New Roman" w:hAnsi="Times New Roman"/>
            <w:noProof/>
            <w:webHidden/>
            <w:sz w:val="22"/>
            <w:szCs w:val="22"/>
          </w:rPr>
          <w:t>20</w:t>
        </w:r>
        <w:r w:rsidR="001F3322" w:rsidRPr="001F3322">
          <w:rPr>
            <w:rFonts w:ascii="Times New Roman" w:hAnsi="Times New Roman"/>
            <w:noProof/>
            <w:webHidden/>
            <w:sz w:val="22"/>
            <w:szCs w:val="22"/>
          </w:rPr>
          <w:fldChar w:fldCharType="end"/>
        </w:r>
      </w:hyperlink>
    </w:p>
    <w:p w14:paraId="2B5AD130" w14:textId="38A3732F" w:rsidR="00EF1F63" w:rsidRPr="00767443" w:rsidRDefault="004F5BCB" w:rsidP="004120AA">
      <w:r w:rsidRPr="00767443">
        <w:fldChar w:fldCharType="end"/>
      </w:r>
      <w:r w:rsidRPr="00767443">
        <w:br w:type="page"/>
      </w:r>
    </w:p>
    <w:p w14:paraId="16624122" w14:textId="5BDE31FA" w:rsidR="00EF1F63" w:rsidRPr="00767443" w:rsidRDefault="00CA008C" w:rsidP="00C1551A">
      <w:pPr>
        <w:pStyle w:val="Heading1"/>
        <w:numPr>
          <w:ilvl w:val="0"/>
          <w:numId w:val="0"/>
        </w:numPr>
        <w:ind w:left="-11"/>
      </w:pPr>
      <w:bookmarkStart w:id="10" w:name="_Toc163221085"/>
      <w:bookmarkStart w:id="11" w:name="_Toc163221153"/>
      <w:bookmarkStart w:id="12" w:name="_Toc165293350"/>
      <w:r w:rsidRPr="00767443">
        <w:lastRenderedPageBreak/>
        <w:t>List</w:t>
      </w:r>
      <w:bookmarkEnd w:id="10"/>
      <w:bookmarkEnd w:id="11"/>
      <w:r w:rsidR="00773051" w:rsidRPr="00767443">
        <w:t xml:space="preserve"> of Symbols and Abbreviations</w:t>
      </w:r>
      <w:bookmarkEnd w:id="12"/>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509"/>
      </w:tblGrid>
      <w:tr w:rsidR="00767443" w:rsidRPr="00767443" w14:paraId="3351D14C" w14:textId="77777777" w:rsidTr="00366C7F">
        <w:tc>
          <w:tcPr>
            <w:tcW w:w="2127" w:type="dxa"/>
          </w:tcPr>
          <w:p w14:paraId="4D4FD5A9" w14:textId="34E077F5" w:rsidR="00F835F1" w:rsidRPr="00767443" w:rsidRDefault="00F835F1" w:rsidP="004120AA">
            <w:r w:rsidRPr="00767443">
              <w:t>1-PL</w:t>
            </w:r>
          </w:p>
        </w:tc>
        <w:tc>
          <w:tcPr>
            <w:tcW w:w="6509" w:type="dxa"/>
          </w:tcPr>
          <w:p w14:paraId="0AC499ED" w14:textId="5F728C97" w:rsidR="00F835F1" w:rsidRPr="00767443" w:rsidRDefault="00F835F1" w:rsidP="004120AA">
            <w:r w:rsidRPr="00767443">
              <w:t>The 1-Parameter Logistic Model</w:t>
            </w:r>
          </w:p>
        </w:tc>
      </w:tr>
      <w:tr w:rsidR="00767443" w:rsidRPr="00767443" w14:paraId="7F6DD788" w14:textId="77777777" w:rsidTr="00366C7F">
        <w:tc>
          <w:tcPr>
            <w:tcW w:w="2127" w:type="dxa"/>
          </w:tcPr>
          <w:p w14:paraId="1F63CB81" w14:textId="24100224" w:rsidR="00F835F1" w:rsidRPr="00767443" w:rsidRDefault="00F835F1" w:rsidP="004120AA">
            <w:r w:rsidRPr="00767443">
              <w:t>2-PL</w:t>
            </w:r>
          </w:p>
        </w:tc>
        <w:tc>
          <w:tcPr>
            <w:tcW w:w="6509" w:type="dxa"/>
          </w:tcPr>
          <w:p w14:paraId="5282CFE1" w14:textId="066C633D" w:rsidR="00F835F1" w:rsidRPr="00767443" w:rsidRDefault="00F835F1" w:rsidP="004120AA">
            <w:r w:rsidRPr="00767443">
              <w:t>The 2-Parameter Logistic Model</w:t>
            </w:r>
          </w:p>
        </w:tc>
      </w:tr>
      <w:tr w:rsidR="00767443" w:rsidRPr="00767443" w14:paraId="7FEF7B50" w14:textId="77777777" w:rsidTr="00366C7F">
        <w:tc>
          <w:tcPr>
            <w:tcW w:w="2127" w:type="dxa"/>
          </w:tcPr>
          <w:p w14:paraId="7CA18088" w14:textId="69A079EC" w:rsidR="00082BBC" w:rsidRPr="00767443" w:rsidRDefault="00366C7F" w:rsidP="004120AA">
            <w:r w:rsidRPr="00767443">
              <w:t>ALS</w:t>
            </w:r>
          </w:p>
        </w:tc>
        <w:tc>
          <w:tcPr>
            <w:tcW w:w="6509" w:type="dxa"/>
          </w:tcPr>
          <w:p w14:paraId="5ACCDAB7" w14:textId="3112AE38" w:rsidR="00082BBC" w:rsidRPr="00767443" w:rsidRDefault="00366C7F" w:rsidP="004120AA">
            <w:r w:rsidRPr="00767443">
              <w:t>Adaptive Learning System</w:t>
            </w:r>
          </w:p>
        </w:tc>
      </w:tr>
      <w:tr w:rsidR="00767443" w:rsidRPr="00767443" w14:paraId="3130C0A8" w14:textId="77777777" w:rsidTr="00366C7F">
        <w:tc>
          <w:tcPr>
            <w:tcW w:w="2127" w:type="dxa"/>
          </w:tcPr>
          <w:p w14:paraId="242F983F" w14:textId="49663CC5" w:rsidR="00852BE9" w:rsidRPr="00767443" w:rsidRDefault="00852BE9" w:rsidP="004120AA">
            <w:r w:rsidRPr="00767443">
              <w:t>ALT</w:t>
            </w:r>
          </w:p>
        </w:tc>
        <w:tc>
          <w:tcPr>
            <w:tcW w:w="6509" w:type="dxa"/>
          </w:tcPr>
          <w:p w14:paraId="50F063C8" w14:textId="1DCDFE6B" w:rsidR="00852BE9" w:rsidRPr="00767443" w:rsidRDefault="00852BE9" w:rsidP="004120AA">
            <w:r w:rsidRPr="00767443">
              <w:t>Adaptive Learning Tool</w:t>
            </w:r>
          </w:p>
        </w:tc>
      </w:tr>
      <w:tr w:rsidR="003857D4" w:rsidRPr="00767443" w14:paraId="5334C6FC" w14:textId="77777777" w:rsidTr="00366C7F">
        <w:tc>
          <w:tcPr>
            <w:tcW w:w="2127" w:type="dxa"/>
          </w:tcPr>
          <w:p w14:paraId="741D6CB2" w14:textId="057B3A5B" w:rsidR="003857D4" w:rsidRPr="00767443" w:rsidRDefault="003857D4" w:rsidP="004120AA">
            <w:r>
              <w:t>CS</w:t>
            </w:r>
          </w:p>
        </w:tc>
        <w:tc>
          <w:tcPr>
            <w:tcW w:w="6509" w:type="dxa"/>
          </w:tcPr>
          <w:p w14:paraId="27DFE3D9" w14:textId="0C23676B" w:rsidR="003857D4" w:rsidRPr="00767443" w:rsidRDefault="003857D4" w:rsidP="004120AA">
            <w:r>
              <w:t>Computer Science</w:t>
            </w:r>
          </w:p>
        </w:tc>
      </w:tr>
      <w:tr w:rsidR="00767443" w:rsidRPr="00767443" w14:paraId="1676A41D" w14:textId="77777777" w:rsidTr="00366C7F">
        <w:tc>
          <w:tcPr>
            <w:tcW w:w="2127" w:type="dxa"/>
          </w:tcPr>
          <w:p w14:paraId="4A2E35EE" w14:textId="1775E3EB" w:rsidR="00CA0B71" w:rsidRPr="00767443" w:rsidRDefault="00CA0B71" w:rsidP="004120AA">
            <w:r w:rsidRPr="00767443">
              <w:t>CS1</w:t>
            </w:r>
          </w:p>
        </w:tc>
        <w:tc>
          <w:tcPr>
            <w:tcW w:w="6509" w:type="dxa"/>
          </w:tcPr>
          <w:p w14:paraId="69D7CA3E" w14:textId="2CC864D7" w:rsidR="00CA0B71" w:rsidRPr="00767443" w:rsidRDefault="00CA0B71" w:rsidP="004120AA">
            <w:r w:rsidRPr="00767443">
              <w:t xml:space="preserve">First Year Computer Science </w:t>
            </w:r>
            <w:r w:rsidR="00440136" w:rsidRPr="00767443">
              <w:t>Programming Course</w:t>
            </w:r>
          </w:p>
        </w:tc>
      </w:tr>
      <w:tr w:rsidR="00767443" w:rsidRPr="00767443" w14:paraId="7CAC7B16" w14:textId="77777777" w:rsidTr="00366C7F">
        <w:tc>
          <w:tcPr>
            <w:tcW w:w="2127" w:type="dxa"/>
          </w:tcPr>
          <w:p w14:paraId="69DCF547" w14:textId="2604CB33" w:rsidR="00165579" w:rsidRPr="00767443" w:rsidRDefault="00165579" w:rsidP="004120AA">
            <w:r w:rsidRPr="00767443">
              <w:t>CTT</w:t>
            </w:r>
          </w:p>
        </w:tc>
        <w:tc>
          <w:tcPr>
            <w:tcW w:w="6509" w:type="dxa"/>
          </w:tcPr>
          <w:p w14:paraId="5CBA9329" w14:textId="20F42731" w:rsidR="00165579" w:rsidRPr="00767443" w:rsidRDefault="00165579" w:rsidP="004120AA">
            <w:r w:rsidRPr="00767443">
              <w:t xml:space="preserve">Classical Test Theory </w:t>
            </w:r>
          </w:p>
        </w:tc>
      </w:tr>
      <w:tr w:rsidR="00814201" w:rsidRPr="00767443" w14:paraId="0023B32C" w14:textId="77777777" w:rsidTr="00366C7F">
        <w:tc>
          <w:tcPr>
            <w:tcW w:w="2127" w:type="dxa"/>
          </w:tcPr>
          <w:p w14:paraId="510D7B7C" w14:textId="57E821DE" w:rsidR="00814201" w:rsidRPr="00767443" w:rsidRDefault="00814201" w:rsidP="004120AA">
            <w:r>
              <w:t>DFD</w:t>
            </w:r>
          </w:p>
        </w:tc>
        <w:tc>
          <w:tcPr>
            <w:tcW w:w="6509" w:type="dxa"/>
          </w:tcPr>
          <w:p w14:paraId="0D47375D" w14:textId="46838DBD" w:rsidR="00814201" w:rsidRPr="00767443" w:rsidRDefault="00814201" w:rsidP="004120AA">
            <w:r>
              <w:t>Data Flow Diagram</w:t>
            </w:r>
          </w:p>
        </w:tc>
      </w:tr>
      <w:tr w:rsidR="00767443" w:rsidRPr="00767443" w14:paraId="253CB741" w14:textId="77777777" w:rsidTr="00366C7F">
        <w:tc>
          <w:tcPr>
            <w:tcW w:w="2127" w:type="dxa"/>
          </w:tcPr>
          <w:p w14:paraId="140AC3B9" w14:textId="0647E5D4" w:rsidR="008C0748" w:rsidRPr="00767443" w:rsidRDefault="008C0748" w:rsidP="004120AA">
            <w:r w:rsidRPr="00767443">
              <w:t>DSS</w:t>
            </w:r>
          </w:p>
        </w:tc>
        <w:tc>
          <w:tcPr>
            <w:tcW w:w="6509" w:type="dxa"/>
          </w:tcPr>
          <w:p w14:paraId="7C034A0C" w14:textId="0F48A945" w:rsidR="008C0748" w:rsidRPr="00767443" w:rsidRDefault="008C0748" w:rsidP="004120AA">
            <w:r w:rsidRPr="00767443">
              <w:t>Decision Support System</w:t>
            </w:r>
          </w:p>
        </w:tc>
      </w:tr>
      <w:tr w:rsidR="00767443" w:rsidRPr="00767443" w14:paraId="0177E8A3" w14:textId="77777777" w:rsidTr="00366C7F">
        <w:tc>
          <w:tcPr>
            <w:tcW w:w="2127" w:type="dxa"/>
          </w:tcPr>
          <w:p w14:paraId="28648692" w14:textId="30728A0C" w:rsidR="00165579" w:rsidRPr="00767443" w:rsidRDefault="00165579" w:rsidP="004120AA">
            <w:r w:rsidRPr="00767443">
              <w:t>ICC</w:t>
            </w:r>
          </w:p>
        </w:tc>
        <w:tc>
          <w:tcPr>
            <w:tcW w:w="6509" w:type="dxa"/>
          </w:tcPr>
          <w:p w14:paraId="338B48E3" w14:textId="3526AF9F" w:rsidR="00165579" w:rsidRPr="00767443" w:rsidRDefault="00165579" w:rsidP="004120AA">
            <w:r w:rsidRPr="00767443">
              <w:t>Item Characteristic Curve</w:t>
            </w:r>
          </w:p>
        </w:tc>
      </w:tr>
      <w:tr w:rsidR="00767443" w:rsidRPr="00767443" w14:paraId="65A689A8" w14:textId="77777777" w:rsidTr="00366C7F">
        <w:tc>
          <w:tcPr>
            <w:tcW w:w="2127" w:type="dxa"/>
          </w:tcPr>
          <w:p w14:paraId="0CDE7D14" w14:textId="40FBE57F" w:rsidR="00785573" w:rsidRPr="00767443" w:rsidRDefault="00785573" w:rsidP="004120AA">
            <w:r w:rsidRPr="00767443">
              <w:t>IRF</w:t>
            </w:r>
          </w:p>
        </w:tc>
        <w:tc>
          <w:tcPr>
            <w:tcW w:w="6509" w:type="dxa"/>
          </w:tcPr>
          <w:p w14:paraId="4E712508" w14:textId="14D03CF9" w:rsidR="00785573" w:rsidRPr="00767443" w:rsidRDefault="00785573" w:rsidP="004120AA">
            <w:r w:rsidRPr="00767443">
              <w:t>Item Response Function</w:t>
            </w:r>
          </w:p>
        </w:tc>
      </w:tr>
      <w:tr w:rsidR="00767443" w:rsidRPr="00767443" w14:paraId="39EF8C62" w14:textId="77777777" w:rsidTr="00366C7F">
        <w:tc>
          <w:tcPr>
            <w:tcW w:w="2127" w:type="dxa"/>
          </w:tcPr>
          <w:p w14:paraId="301ECA8D" w14:textId="022F007B" w:rsidR="00165579" w:rsidRPr="00767443" w:rsidRDefault="00165579" w:rsidP="004120AA">
            <w:r w:rsidRPr="00767443">
              <w:t>IRT</w:t>
            </w:r>
          </w:p>
        </w:tc>
        <w:tc>
          <w:tcPr>
            <w:tcW w:w="6509" w:type="dxa"/>
          </w:tcPr>
          <w:p w14:paraId="284D562C" w14:textId="6032320B" w:rsidR="00165579" w:rsidRPr="00767443" w:rsidRDefault="00165579" w:rsidP="004120AA">
            <w:r w:rsidRPr="00767443">
              <w:t>Item Response Theory</w:t>
            </w:r>
          </w:p>
        </w:tc>
      </w:tr>
      <w:tr w:rsidR="00767443" w:rsidRPr="00767443" w14:paraId="22B1CD21" w14:textId="77777777" w:rsidTr="00366C7F">
        <w:tc>
          <w:tcPr>
            <w:tcW w:w="2127" w:type="dxa"/>
          </w:tcPr>
          <w:p w14:paraId="0786BA77" w14:textId="043AA9EF" w:rsidR="003F65C2" w:rsidRPr="00767443" w:rsidRDefault="003F65C2" w:rsidP="004120AA">
            <w:r w:rsidRPr="00767443">
              <w:t>ML</w:t>
            </w:r>
          </w:p>
        </w:tc>
        <w:tc>
          <w:tcPr>
            <w:tcW w:w="6509" w:type="dxa"/>
          </w:tcPr>
          <w:p w14:paraId="56AC1516" w14:textId="0900FA9E" w:rsidR="003F65C2" w:rsidRPr="00767443" w:rsidRDefault="003F65C2" w:rsidP="004120AA">
            <w:r w:rsidRPr="00767443">
              <w:t>Machine Learning</w:t>
            </w:r>
          </w:p>
        </w:tc>
      </w:tr>
      <w:tr w:rsidR="00767443" w:rsidRPr="00767443" w14:paraId="29241D4D" w14:textId="77777777" w:rsidTr="00366C7F">
        <w:tc>
          <w:tcPr>
            <w:tcW w:w="2127" w:type="dxa"/>
          </w:tcPr>
          <w:p w14:paraId="3326B07C" w14:textId="172AF298" w:rsidR="0093097A" w:rsidRPr="00767443" w:rsidRDefault="0093097A" w:rsidP="004120AA">
            <w:r w:rsidRPr="00767443">
              <w:t>OOP</w:t>
            </w:r>
          </w:p>
        </w:tc>
        <w:tc>
          <w:tcPr>
            <w:tcW w:w="6509" w:type="dxa"/>
          </w:tcPr>
          <w:p w14:paraId="6E4D5E36" w14:textId="65A97733" w:rsidR="0093097A" w:rsidRPr="00767443" w:rsidRDefault="0093097A" w:rsidP="004120AA">
            <w:r w:rsidRPr="00767443">
              <w:t>Object-Oriented Programming</w:t>
            </w:r>
          </w:p>
        </w:tc>
      </w:tr>
      <w:tr w:rsidR="00767443" w:rsidRPr="00767443" w14:paraId="4EC9D14C" w14:textId="77777777" w:rsidTr="002C103B">
        <w:tc>
          <w:tcPr>
            <w:tcW w:w="2127" w:type="dxa"/>
            <w:tcBorders>
              <w:bottom w:val="nil"/>
            </w:tcBorders>
          </w:tcPr>
          <w:p w14:paraId="2306A88F" w14:textId="56C20F31" w:rsidR="00F65DCE" w:rsidRPr="00767443" w:rsidRDefault="00F65DCE" w:rsidP="004120AA">
            <w:r w:rsidRPr="00767443">
              <w:t>SD</w:t>
            </w:r>
          </w:p>
        </w:tc>
        <w:tc>
          <w:tcPr>
            <w:tcW w:w="6509" w:type="dxa"/>
            <w:tcBorders>
              <w:bottom w:val="nil"/>
            </w:tcBorders>
          </w:tcPr>
          <w:p w14:paraId="517D4B97" w14:textId="54474B37" w:rsidR="00F65DCE" w:rsidRPr="00767443" w:rsidRDefault="00F65DCE" w:rsidP="004120AA">
            <w:r w:rsidRPr="00767443">
              <w:t>Standard Deviation</w:t>
            </w:r>
          </w:p>
        </w:tc>
      </w:tr>
      <w:tr w:rsidR="003A1377" w:rsidRPr="00767443" w14:paraId="11AC8580" w14:textId="77777777" w:rsidTr="002C103B">
        <w:tc>
          <w:tcPr>
            <w:tcW w:w="2127" w:type="dxa"/>
            <w:tcBorders>
              <w:bottom w:val="nil"/>
            </w:tcBorders>
          </w:tcPr>
          <w:p w14:paraId="5A3416B3" w14:textId="0050BFF6" w:rsidR="003A1377" w:rsidRPr="00767443" w:rsidRDefault="003A1377" w:rsidP="004120AA">
            <w:r>
              <w:t>SOM</w:t>
            </w:r>
          </w:p>
        </w:tc>
        <w:tc>
          <w:tcPr>
            <w:tcW w:w="6509" w:type="dxa"/>
            <w:tcBorders>
              <w:bottom w:val="nil"/>
            </w:tcBorders>
          </w:tcPr>
          <w:p w14:paraId="1B57C851" w14:textId="70A6B1FB" w:rsidR="003A1377" w:rsidRPr="00767443" w:rsidRDefault="00F9455D" w:rsidP="004120AA">
            <w:r w:rsidRPr="00F9455D">
              <w:t>Self-Organizing Map</w:t>
            </w:r>
          </w:p>
        </w:tc>
      </w:tr>
      <w:tr w:rsidR="00767443" w:rsidRPr="00767443" w14:paraId="67211C1D" w14:textId="77777777" w:rsidTr="00687933">
        <w:tc>
          <w:tcPr>
            <w:tcW w:w="2127" w:type="dxa"/>
          </w:tcPr>
          <w:p w14:paraId="2E261C24" w14:textId="4D688F6D" w:rsidR="00812556" w:rsidRPr="00767443" w:rsidRDefault="00812556" w:rsidP="004120AA">
            <w:r w:rsidRPr="00767443">
              <w:t>FK</w:t>
            </w:r>
          </w:p>
        </w:tc>
        <w:tc>
          <w:tcPr>
            <w:tcW w:w="6509" w:type="dxa"/>
          </w:tcPr>
          <w:p w14:paraId="07126108" w14:textId="6CA6DEEA" w:rsidR="00812556" w:rsidRPr="00767443" w:rsidRDefault="00812556" w:rsidP="004120AA">
            <w:r w:rsidRPr="00767443">
              <w:t>Foreign Key (Database Terminology)</w:t>
            </w:r>
          </w:p>
        </w:tc>
      </w:tr>
      <w:tr w:rsidR="00687933" w:rsidRPr="00767443" w14:paraId="783AAFBF" w14:textId="77777777" w:rsidTr="002C103B">
        <w:tc>
          <w:tcPr>
            <w:tcW w:w="2127" w:type="dxa"/>
            <w:tcBorders>
              <w:bottom w:val="nil"/>
            </w:tcBorders>
          </w:tcPr>
          <w:p w14:paraId="0401E600" w14:textId="5004D5E8" w:rsidR="00687933" w:rsidRPr="00767443" w:rsidRDefault="00687933" w:rsidP="004120AA">
            <w:r>
              <w:t>V.S</w:t>
            </w:r>
          </w:p>
        </w:tc>
        <w:tc>
          <w:tcPr>
            <w:tcW w:w="6509" w:type="dxa"/>
            <w:tcBorders>
              <w:bottom w:val="nil"/>
            </w:tcBorders>
          </w:tcPr>
          <w:p w14:paraId="57E145AC" w14:textId="4F648CC5" w:rsidR="00687933" w:rsidRPr="00767443" w:rsidRDefault="00687933" w:rsidP="004120AA">
            <w:r>
              <w:t>Verses</w:t>
            </w:r>
          </w:p>
        </w:tc>
      </w:tr>
    </w:tbl>
    <w:p w14:paraId="6364A6FF" w14:textId="31C311F0" w:rsidR="00525F55" w:rsidRPr="00767443" w:rsidRDefault="00525F55" w:rsidP="004120AA">
      <w:r w:rsidRPr="00767443">
        <w:br w:type="page"/>
      </w:r>
    </w:p>
    <w:p w14:paraId="0B782280" w14:textId="0D6466B1" w:rsidR="003815A4" w:rsidRPr="00767443" w:rsidRDefault="00CA008C" w:rsidP="0089344A">
      <w:pPr>
        <w:pStyle w:val="Heading1"/>
        <w:numPr>
          <w:ilvl w:val="0"/>
          <w:numId w:val="0"/>
        </w:numPr>
        <w:ind w:left="-11"/>
      </w:pPr>
      <w:bookmarkStart w:id="13" w:name="_Toc163221087"/>
      <w:bookmarkStart w:id="14" w:name="_Toc163221155"/>
      <w:bookmarkStart w:id="15" w:name="_Toc165293351"/>
      <w:r w:rsidRPr="00767443">
        <w:lastRenderedPageBreak/>
        <w:t>Acknowledgements</w:t>
      </w:r>
      <w:bookmarkEnd w:id="13"/>
      <w:bookmarkEnd w:id="14"/>
      <w:bookmarkEnd w:id="15"/>
    </w:p>
    <w:p w14:paraId="3E3B8125" w14:textId="2BD830A7" w:rsidR="003815A4" w:rsidRPr="00767443" w:rsidRDefault="0089344A" w:rsidP="00C70CDC">
      <w:pPr>
        <w:sectPr w:rsidR="003815A4" w:rsidRPr="00767443" w:rsidSect="004B0A47">
          <w:footerReference w:type="even" r:id="rId8"/>
          <w:footerReference w:type="default" r:id="rId9"/>
          <w:pgSz w:w="12240" w:h="15840"/>
          <w:pgMar w:top="1440" w:right="1797" w:bottom="1440" w:left="1797" w:header="720" w:footer="720" w:gutter="0"/>
          <w:pgNumType w:fmt="lowerRoman" w:start="1"/>
          <w:cols w:space="708"/>
          <w:docGrid w:linePitch="360"/>
        </w:sectPr>
      </w:pPr>
      <w:r w:rsidRPr="00767443">
        <w:tab/>
      </w:r>
      <w:r w:rsidR="00C70CDC" w:rsidRPr="00767443">
        <w:t xml:space="preserve">I would like to express my sincere gratitude to Dr. Abdallah Mohammed for his invaluable guidance, unwavering support, and </w:t>
      </w:r>
      <w:r w:rsidR="00A62D02">
        <w:t>forbearance</w:t>
      </w:r>
      <w:r w:rsidR="00C70CDC" w:rsidRPr="00767443">
        <w:t xml:space="preserve"> throughout this research endeavor. His expertise and mentorship have been instrumental in shaping the trajectory of this study. I am</w:t>
      </w:r>
      <w:r w:rsidR="00E40A74">
        <w:t xml:space="preserve"> </w:t>
      </w:r>
      <w:r w:rsidR="00C70CDC" w:rsidRPr="00767443">
        <w:t>indebted to Dr. Mostafa Mohammed for his invaluable assistance in navigating the complexities of machine learning and for his insightful contributions to this research.</w:t>
      </w:r>
      <w:r w:rsidR="00C1551A" w:rsidRPr="00767443">
        <w:t xml:space="preserve"> </w:t>
      </w:r>
      <w:r w:rsidR="00C70CDC" w:rsidRPr="00767443">
        <w:t xml:space="preserve">I </w:t>
      </w:r>
      <w:r w:rsidR="00195030" w:rsidRPr="00767443">
        <w:t xml:space="preserve">would like to </w:t>
      </w:r>
      <w:r w:rsidR="00C70CDC" w:rsidRPr="00767443">
        <w:t>extend my heartfelt thanks to Dr. Scott Fazackerley for graciously permitting the deployment and testing of my system in his first-year computer programming course. This opportunity provided invaluable practical experience and enriched my understanding of the subject matter</w:t>
      </w:r>
      <w:r w:rsidR="00C1551A" w:rsidRPr="00767443">
        <w:t xml:space="preserve">. </w:t>
      </w:r>
      <w:r w:rsidR="00C70CDC" w:rsidRPr="00767443">
        <w:t>I am deeply appreciative of the encouragement and unwavering support of my parents and friends, whose belief in me has been a constant source of inspiration.</w:t>
      </w:r>
      <w:r w:rsidR="00C1551A" w:rsidRPr="00767443">
        <w:t xml:space="preserve"> </w:t>
      </w:r>
      <w:r w:rsidR="00C70CDC" w:rsidRPr="00767443">
        <w:t xml:space="preserve">This research would not have been possible without the contributions and support of these individuals, and for that, I </w:t>
      </w:r>
      <w:r w:rsidR="003117DD" w:rsidRPr="00767443">
        <w:t xml:space="preserve">will be forever </w:t>
      </w:r>
      <w:r w:rsidR="00C70CDC" w:rsidRPr="00767443">
        <w:t>grateful.</w:t>
      </w:r>
    </w:p>
    <w:p w14:paraId="7C661F95" w14:textId="5FD56DD2" w:rsidR="002C1921" w:rsidRPr="00767443" w:rsidRDefault="0037605F" w:rsidP="00203CD5">
      <w:pPr>
        <w:pStyle w:val="Heading1"/>
        <w:ind w:left="709"/>
      </w:pPr>
      <w:bookmarkStart w:id="16" w:name="_Toc163221088"/>
      <w:bookmarkStart w:id="17" w:name="_Toc163221156"/>
      <w:bookmarkStart w:id="18" w:name="_Toc165293352"/>
      <w:r w:rsidRPr="00767443">
        <w:lastRenderedPageBreak/>
        <w:t>Introduction</w:t>
      </w:r>
      <w:bookmarkEnd w:id="16"/>
      <w:bookmarkEnd w:id="17"/>
      <w:bookmarkEnd w:id="18"/>
    </w:p>
    <w:p w14:paraId="5C4794CD" w14:textId="2FBD8919" w:rsidR="00336B87" w:rsidRPr="00767443" w:rsidRDefault="00D4788D" w:rsidP="00BA7D3D">
      <w:pPr>
        <w:ind w:firstLine="360"/>
      </w:pPr>
      <w:r w:rsidRPr="00767443">
        <w:t>Technology surrounds us.</w:t>
      </w:r>
      <w:r w:rsidR="00910B56" w:rsidRPr="00767443">
        <w:t xml:space="preserve"> </w:t>
      </w:r>
      <w:r w:rsidR="000362CE" w:rsidRPr="00767443">
        <w:t xml:space="preserve">It has found its way into every facet of </w:t>
      </w:r>
      <w:r w:rsidR="00CB131F" w:rsidRPr="00767443">
        <w:t>our lives. From helping us get up in the morning,</w:t>
      </w:r>
      <w:r w:rsidR="007D2EFA">
        <w:t xml:space="preserve"> to</w:t>
      </w:r>
      <w:r w:rsidR="00CB131F" w:rsidRPr="00767443">
        <w:t xml:space="preserve"> organizing our day</w:t>
      </w:r>
      <w:r w:rsidR="00315D93" w:rsidRPr="00767443">
        <w:t xml:space="preserve">, </w:t>
      </w:r>
      <w:r w:rsidR="00357A1B" w:rsidRPr="00767443">
        <w:t>or</w:t>
      </w:r>
      <w:r w:rsidR="00315D93" w:rsidRPr="00767443">
        <w:t xml:space="preserve"> keep</w:t>
      </w:r>
      <w:r w:rsidR="00860946" w:rsidRPr="00767443">
        <w:t>ing</w:t>
      </w:r>
      <w:r w:rsidR="007747D3" w:rsidRPr="00767443">
        <w:t xml:space="preserve"> us informed about the world</w:t>
      </w:r>
      <w:r w:rsidR="00315D93" w:rsidRPr="00767443">
        <w:t xml:space="preserve"> that surrounds us. </w:t>
      </w:r>
      <w:r w:rsidR="001613E0" w:rsidRPr="00767443">
        <w:t xml:space="preserve">With this growing exposure to technology, there </w:t>
      </w:r>
      <w:r w:rsidR="00692005" w:rsidRPr="00767443">
        <w:t xml:space="preserve">has also been an </w:t>
      </w:r>
      <w:r w:rsidR="00417067" w:rsidRPr="00767443">
        <w:t xml:space="preserve">increasing demand for computing </w:t>
      </w:r>
      <w:r w:rsidR="001616FE" w:rsidRPr="00767443">
        <w:t>skills</w:t>
      </w:r>
      <w:r w:rsidR="00156605" w:rsidRPr="00767443">
        <w:t>,</w:t>
      </w:r>
      <w:r w:rsidR="001616FE" w:rsidRPr="00767443">
        <w:t xml:space="preserve"> especially </w:t>
      </w:r>
      <w:r w:rsidR="00417067" w:rsidRPr="00767443">
        <w:t>from non-</w:t>
      </w:r>
      <w:r w:rsidR="005308B5">
        <w:t>computer-science (CS)</w:t>
      </w:r>
      <w:r w:rsidR="00417067" w:rsidRPr="00767443">
        <w:t xml:space="preserve"> majors who recognize the mounting importance and relevance of computing in their fields</w:t>
      </w:r>
      <w:r w:rsidR="007D2EFA">
        <w:t xml:space="preserve"> of study</w:t>
      </w:r>
      <w:r w:rsidR="00EA138F" w:rsidRPr="00767443">
        <w:t xml:space="preserve"> </w:t>
      </w:r>
      <w:r w:rsidR="00843701" w:rsidRPr="00767443">
        <w:fldChar w:fldCharType="begin"/>
      </w:r>
      <w:r w:rsidR="002A2A22" w:rsidRPr="00767443">
        <w:instrText xml:space="preserve"> ADDIN ZOTERO_ITEM CSL_CITATION {"citationID":"tlx3XuW7","properties":{"formattedCitation":"[1]","plainCitation":"[1]","noteIndex":0},"citationItems":[{"id":20,"uris":["http://zotero.org/users/14030398/items/QX7L2W72"],"itemData":{"id":20,"type":"paper-conference","container-title":"Proceedings of the 2017 ACM SIGCSE Technical Symposium on Computer Science Education","DOI":"10.1145/3017680.3017781","event-place":"Seattle Washington USA","event-title":"SIGCSE '17: The 48th ACM Technical Symposium on Computer Science Education","ISBN":"978-1-4503-4698-6","language":"en","page":"513-518","publisher":"ACM","publisher-place":"Seattle Washington USA","source":"DOI.org (Crossref)","title":"Examining the Enrollment Growth: Non-CS Majors in CS1 Courses","title-short":"Examining the Enrollment Growth","URL":"https://dl.acm.org/doi/10.1145/3017680.3017781","author":[{"family":"Sax","given":"Linda J."},{"family":"Lehman","given":"Kathleen J."},{"family":"Zavala","given":"Christina"}],"accessed":{"date-parts":[["2024",4,6]]},"issued":{"date-parts":[["2017",3,8]]}}}],"schema":"https://github.com/citation-style-language/schema/raw/master/csl-citation.json"} </w:instrText>
      </w:r>
      <w:r w:rsidR="00843701" w:rsidRPr="00767443">
        <w:fldChar w:fldCharType="separate"/>
      </w:r>
      <w:r w:rsidR="002A2A22" w:rsidRPr="00767443">
        <w:rPr>
          <w:noProof/>
        </w:rPr>
        <w:t>[1]</w:t>
      </w:r>
      <w:r w:rsidR="00843701" w:rsidRPr="00767443">
        <w:fldChar w:fldCharType="end"/>
      </w:r>
      <w:r w:rsidR="002118CD" w:rsidRPr="00767443">
        <w:t>.</w:t>
      </w:r>
      <w:r w:rsidR="00417067" w:rsidRPr="00767443">
        <w:t xml:space="preserve"> </w:t>
      </w:r>
      <w:r w:rsidR="00EF142C" w:rsidRPr="00767443">
        <w:t xml:space="preserve">Students in such classes often </w:t>
      </w:r>
      <w:r w:rsidR="00346C20" w:rsidRPr="00767443">
        <w:t xml:space="preserve">have different backgrounds, skills, interests, learning needs, </w:t>
      </w:r>
      <w:r w:rsidR="003B7E95" w:rsidRPr="00767443">
        <w:t>styles,</w:t>
      </w:r>
      <w:r w:rsidR="005E3A2C" w:rsidRPr="00767443">
        <w:t xml:space="preserve"> and educational levels</w:t>
      </w:r>
      <w:r w:rsidR="00346C20" w:rsidRPr="00767443">
        <w:t>.</w:t>
      </w:r>
      <w:r w:rsidR="0065785D" w:rsidRPr="00767443">
        <w:t xml:space="preserve"> Furthermore, novice students at these levels often lack </w:t>
      </w:r>
      <w:r w:rsidR="008D5B9C" w:rsidRPr="00767443">
        <w:t xml:space="preserve">the </w:t>
      </w:r>
      <w:r w:rsidR="0065785D" w:rsidRPr="00767443">
        <w:t xml:space="preserve">necessary problem-solving skills critical for them to succeed </w:t>
      </w:r>
      <w:r w:rsidR="00701408" w:rsidRPr="00767443">
        <w:t>in computer programming.</w:t>
      </w:r>
      <w:r w:rsidR="009740E1" w:rsidRPr="00767443">
        <w:t xml:space="preserve"> This creates an increasing challenge in offering one-size-fits</w:t>
      </w:r>
      <w:r w:rsidR="008D5B9C" w:rsidRPr="00767443">
        <w:t>-</w:t>
      </w:r>
      <w:r w:rsidR="009740E1" w:rsidRPr="00767443">
        <w:t>all CS1 computer programming course</w:t>
      </w:r>
      <w:r w:rsidR="004E45CA" w:rsidRPr="00767443">
        <w:t>s</w:t>
      </w:r>
      <w:r w:rsidR="00AC3B3E" w:rsidRPr="00767443">
        <w:t xml:space="preserve"> </w:t>
      </w:r>
      <w:r w:rsidR="00701408" w:rsidRPr="00767443">
        <w:fldChar w:fldCharType="begin"/>
      </w:r>
      <w:r w:rsidR="00AC3B3E" w:rsidRPr="00767443">
        <w:instrText xml:space="preserve"> ADDIN ZOTERO_ITEM CSL_CITATION {"citationID":"DpC11wkc","properties":{"formattedCitation":"[2]","plainCitation":"[2]","noteIndex":0},"citationItems":[{"id":12,"uris":["http://zotero.org/users/14030398/items/CRIDNTJG"],"itemData":{"id":12,"type":"paper-conference","container-title":"Proceedings of the Western Canadian Conference on Computing Education","DOI":"10.1145/3314994.3325084","event-place":"Calgary AB Canada","event-title":"WCCCE '19: Western Canadian Conference on Computing Education","ISBN":"978-1-4503-6715-8","language":"en","page":"1-6","publisher":"ACM","publisher-place":"Calgary AB Canada","source":"DOI.org (Crossref)","title":"Designing a CS1 Programming Course for a Mixed-Ability Class","URL":"https://dl.acm.org/doi/10.1145/3314994.3325084","author":[{"family":"Mohamed","given":"Abdallah"}],"accessed":{"date-parts":[["2024",3,3]]},"issued":{"date-parts":[["2019",5,3]]}}}],"schema":"https://github.com/citation-style-language/schema/raw/master/csl-citation.json"} </w:instrText>
      </w:r>
      <w:r w:rsidR="00701408" w:rsidRPr="00767443">
        <w:fldChar w:fldCharType="separate"/>
      </w:r>
      <w:r w:rsidR="00AC3B3E" w:rsidRPr="00767443">
        <w:rPr>
          <w:noProof/>
        </w:rPr>
        <w:t>[2]</w:t>
      </w:r>
      <w:r w:rsidR="00701408" w:rsidRPr="00767443">
        <w:fldChar w:fldCharType="end"/>
      </w:r>
      <w:r w:rsidR="009740E1" w:rsidRPr="00767443">
        <w:t>.</w:t>
      </w:r>
      <w:r w:rsidR="00BA7D3D" w:rsidRPr="00767443">
        <w:t xml:space="preserve"> </w:t>
      </w:r>
      <w:r w:rsidR="00F247B4" w:rsidRPr="00767443">
        <w:t xml:space="preserve">This is where adaptive learning </w:t>
      </w:r>
      <w:r w:rsidR="00292225" w:rsidRPr="00767443">
        <w:t>comes in</w:t>
      </w:r>
      <w:r w:rsidR="00C0058F" w:rsidRPr="00767443">
        <w:t xml:space="preserve">. </w:t>
      </w:r>
      <w:r w:rsidR="002E3C06" w:rsidRPr="00767443">
        <w:t xml:space="preserve">Adaptive learning </w:t>
      </w:r>
      <w:r w:rsidR="00E91187" w:rsidRPr="00767443">
        <w:t xml:space="preserve">refers to the monitoring of student performance and using the data collected to modify </w:t>
      </w:r>
      <w:r w:rsidR="008951C7">
        <w:t xml:space="preserve">the learning process </w:t>
      </w:r>
      <w:r w:rsidR="006E08B8" w:rsidRPr="00767443">
        <w:fldChar w:fldCharType="begin"/>
      </w:r>
      <w:r w:rsidR="00732D98" w:rsidRPr="00767443">
        <w:instrText xml:space="preserve"> ADDIN ZOTERO_ITEM CSL_CITATION {"citationID":"OR8G37gY","properties":{"formattedCitation":"[3]","plainCitation":"[3]","noteIndex":0},"citationItems":[{"id":22,"uris":["http://zotero.org/users/14030398/items/PTY7M45A"],"itemData":{"id":22,"type":"book","abstract":"Este informe anual traza el panorama de las tecnologías emergentes para la enseñanza, el aprendizaje y la expresión creativa dentro del ámbito de la enseñanza superior","event-place":"Austin (Texas)","ISBN":"978-0-9977215-7-7","language":"eng","note":"OCLC: 1132654127","publisher":"NMC","publisher-place":"Austin (Texas)","source":"Open WorldCat","title":"NMC horizon report... Higher Education Edition","issued":{"date-parts":[["2004"]]}}}],"schema":"https://github.com/citation-style-language/schema/raw/master/csl-citation.json"} </w:instrText>
      </w:r>
      <w:r w:rsidR="006E08B8" w:rsidRPr="00767443">
        <w:fldChar w:fldCharType="separate"/>
      </w:r>
      <w:r w:rsidR="00732D98" w:rsidRPr="00767443">
        <w:rPr>
          <w:noProof/>
        </w:rPr>
        <w:t>[3]</w:t>
      </w:r>
      <w:r w:rsidR="006E08B8" w:rsidRPr="00767443">
        <w:fldChar w:fldCharType="end"/>
      </w:r>
      <w:r w:rsidR="00062082" w:rsidRPr="00767443">
        <w:fldChar w:fldCharType="begin"/>
      </w:r>
      <w:r w:rsidR="00062082" w:rsidRPr="00767443">
        <w:instrText xml:space="preserve"> ADDIN ZOTERO_ITEM CSL_CITATION {"citationID":"aTzoS3l8","properties":{"formattedCitation":"[4]","plainCitation":"[4]","noteIndex":0},"citationItems":[{"id":15,"uris":["http://zotero.org/users/14030398/items/Q7B4KGV2"],"itemData":{"id":15,"type":"article-journal","abstract":"Abstract\n            Smart devices and intelligent technologies are enabling a smart learning environment to effectively promote the development of personalized learning and adaptive learning, in line with the trend of accelerating the integration of both. In this regard, we introduce a new teaching method enabled by a smart learning environment, which is a form of personalized adaptive learning. In order to clearly explain this approach, we have deeply analyzed its two pillars: personalized learning and adaptive learning. The core elements of personalized adaptive learning and its core concept are explored as well. The elements are four: individual characteristics, individual performance, personal development, and adaptive adjustment. And the core concept is referred to a technology-empowered effective pedagogy which can adaptively adjust teaching strategies timely based on real-time monitoring (enabled by smart technology) learners’ differences and changes in individual characteristics, individual performance, and personal development. On this basis, A framework of personalized adaptive learning is also constructed. Besides, we further explored a recommendation model of the personalized learning path. To be specific, personalized adaptive learning could be constructed from the following four aspects, namely, learner profiles, competency-based progression, personal learning, and flexible learning environments. Last, we explored a form of learning profiles model and a generative paths recommendation pattern of personal learning. This paper provides a clear understanding of personalized adaptive learning and serves as an endeavor to contribute to future studies and practices.","container-title":"Smart Learning Environments","DOI":"10.1186/s40561-019-0089-y","ISSN":"2196-7091","issue":"1","journalAbbreviation":"Smart Learn. Environ.","language":"en","page":"9","source":"DOI.org (Crossref)","title":"Personalized adaptive learning: an emerging pedagogical approach enabled by a smart learning environment","title-short":"Personalized adaptive learning","volume":"6","author":[{"family":"Peng","given":"Hongchao"},{"family":"Ma","given":"Shanshan"},{"family":"Spector","given":"Jonathan Michael"}],"issued":{"date-parts":[["2019",12]]}}}],"schema":"https://github.com/citation-style-language/schema/raw/master/csl-citation.json"} </w:instrText>
      </w:r>
      <w:r w:rsidR="00062082" w:rsidRPr="00767443">
        <w:fldChar w:fldCharType="separate"/>
      </w:r>
      <w:r w:rsidR="00062082" w:rsidRPr="00767443">
        <w:rPr>
          <w:noProof/>
        </w:rPr>
        <w:t>[4]</w:t>
      </w:r>
      <w:r w:rsidR="00062082" w:rsidRPr="00767443">
        <w:fldChar w:fldCharType="end"/>
      </w:r>
      <w:r w:rsidR="004E4630" w:rsidRPr="00767443">
        <w:t>.</w:t>
      </w:r>
      <w:r w:rsidR="00C418C3" w:rsidRPr="00767443">
        <w:t xml:space="preserve"> </w:t>
      </w:r>
      <w:r w:rsidR="008E5A3F" w:rsidRPr="00767443">
        <w:t xml:space="preserve">This </w:t>
      </w:r>
      <w:r w:rsidR="00F31E45" w:rsidRPr="00767443">
        <w:t>research</w:t>
      </w:r>
      <w:r w:rsidR="00192158" w:rsidRPr="00767443">
        <w:t xml:space="preserve"> designed and evaluated </w:t>
      </w:r>
      <w:r w:rsidR="00CA0B71" w:rsidRPr="00767443">
        <w:t xml:space="preserve">the </w:t>
      </w:r>
      <w:r w:rsidR="00192158" w:rsidRPr="00767443">
        <w:t xml:space="preserve">uLearn </w:t>
      </w:r>
      <w:r w:rsidR="009423F8" w:rsidRPr="00767443">
        <w:t>A</w:t>
      </w:r>
      <w:r w:rsidR="00641637" w:rsidRPr="00767443">
        <w:t xml:space="preserve">daptive </w:t>
      </w:r>
      <w:r w:rsidR="009423F8" w:rsidRPr="00767443">
        <w:t>L</w:t>
      </w:r>
      <w:r w:rsidR="00641637" w:rsidRPr="00767443">
        <w:t xml:space="preserve">earning </w:t>
      </w:r>
      <w:r w:rsidR="00747FCD" w:rsidRPr="00767443">
        <w:t>Tool (ALT)</w:t>
      </w:r>
      <w:r w:rsidR="00641637" w:rsidRPr="00767443">
        <w:t xml:space="preserve"> </w:t>
      </w:r>
      <w:r w:rsidR="002C66A1" w:rsidRPr="00767443">
        <w:t xml:space="preserve">to personalize the learning experience </w:t>
      </w:r>
      <w:r w:rsidR="004B59D8" w:rsidRPr="00767443">
        <w:t>for student</w:t>
      </w:r>
      <w:r w:rsidR="00747FCD" w:rsidRPr="00767443">
        <w:t>s</w:t>
      </w:r>
      <w:r w:rsidR="002C66A1" w:rsidRPr="00767443">
        <w:t xml:space="preserve"> </w:t>
      </w:r>
      <w:r w:rsidR="00641637" w:rsidRPr="00767443">
        <w:t>in a CS1 programming course</w:t>
      </w:r>
      <w:r w:rsidR="001D20C2" w:rsidRPr="00767443">
        <w:t>.</w:t>
      </w:r>
    </w:p>
    <w:p w14:paraId="195F36E6" w14:textId="77777777" w:rsidR="00336B87" w:rsidRPr="00767443" w:rsidRDefault="00336B87" w:rsidP="004120AA"/>
    <w:p w14:paraId="05143816" w14:textId="4058E7A7" w:rsidR="00810053" w:rsidRPr="00767443" w:rsidRDefault="006155E2" w:rsidP="004120AA">
      <w:r>
        <w:t>For this study</w:t>
      </w:r>
      <w:r w:rsidR="00BA5B5A" w:rsidRPr="00767443">
        <w:t>, we have formulated the</w:t>
      </w:r>
      <w:r w:rsidR="00BC71E6" w:rsidRPr="00767443">
        <w:t xml:space="preserve"> following research questions:</w:t>
      </w:r>
    </w:p>
    <w:p w14:paraId="177AA8EE" w14:textId="2A5C8359" w:rsidR="00BA5B5A" w:rsidRPr="00767443" w:rsidRDefault="005A36B6" w:rsidP="00357730">
      <w:pPr>
        <w:pStyle w:val="ListParagraph"/>
        <w:numPr>
          <w:ilvl w:val="0"/>
          <w:numId w:val="23"/>
        </w:numPr>
      </w:pPr>
      <w:r w:rsidRPr="00767443">
        <w:t>What are the current trends of adaptive learning systems</w:t>
      </w:r>
      <w:r w:rsidR="0065779A">
        <w:t xml:space="preserve"> (ALS)</w:t>
      </w:r>
      <w:r w:rsidRPr="00767443">
        <w:t xml:space="preserve"> in CS Education?</w:t>
      </w:r>
    </w:p>
    <w:p w14:paraId="7E3CE17C" w14:textId="77777777" w:rsidR="00BA5B5A" w:rsidRPr="00767443" w:rsidRDefault="005A36B6" w:rsidP="00357730">
      <w:pPr>
        <w:pStyle w:val="ListParagraph"/>
        <w:numPr>
          <w:ilvl w:val="0"/>
          <w:numId w:val="23"/>
        </w:numPr>
      </w:pPr>
      <w:r w:rsidRPr="00767443">
        <w:t>To what extent does the learning tool implementation enhance learners’ understanding and performance in a first</w:t>
      </w:r>
      <w:r w:rsidR="00336B87" w:rsidRPr="00767443">
        <w:t>-</w:t>
      </w:r>
      <w:r w:rsidRPr="00767443">
        <w:t>year CS course?</w:t>
      </w:r>
    </w:p>
    <w:p w14:paraId="0D7323D9" w14:textId="57AF6184" w:rsidR="00320617" w:rsidRPr="00767443" w:rsidRDefault="005A36B6" w:rsidP="00357730">
      <w:pPr>
        <w:pStyle w:val="ListParagraph"/>
        <w:numPr>
          <w:ilvl w:val="0"/>
          <w:numId w:val="23"/>
        </w:numPr>
      </w:pPr>
      <w:r w:rsidRPr="00767443">
        <w:t xml:space="preserve">What future recommendations can be leveraged to advance CS1 education through </w:t>
      </w:r>
      <w:r w:rsidR="00AC5B2D" w:rsidRPr="00767443">
        <w:t>adaptive learning</w:t>
      </w:r>
      <w:r w:rsidRPr="00767443">
        <w:t xml:space="preserve"> systems?</w:t>
      </w:r>
    </w:p>
    <w:p w14:paraId="59B8D612" w14:textId="77777777" w:rsidR="002C1921" w:rsidRPr="00767443" w:rsidRDefault="002C1921" w:rsidP="004120AA"/>
    <w:p w14:paraId="6727ED3F" w14:textId="301726FC" w:rsidR="002C1921" w:rsidRPr="00767443" w:rsidRDefault="00320617" w:rsidP="00203CD5">
      <w:pPr>
        <w:pStyle w:val="Heading1"/>
        <w:ind w:left="709"/>
      </w:pPr>
      <w:bookmarkStart w:id="19" w:name="_Toc163221089"/>
      <w:bookmarkStart w:id="20" w:name="_Toc163221157"/>
      <w:bookmarkStart w:id="21" w:name="_Toc165293353"/>
      <w:r w:rsidRPr="00767443">
        <w:t>Background</w:t>
      </w:r>
      <w:bookmarkEnd w:id="19"/>
      <w:bookmarkEnd w:id="20"/>
      <w:bookmarkEnd w:id="21"/>
    </w:p>
    <w:p w14:paraId="60AE7000" w14:textId="1CB78237" w:rsidR="00861B16" w:rsidRPr="00767443" w:rsidRDefault="0044781F" w:rsidP="00341E34">
      <w:pPr>
        <w:ind w:firstLine="709"/>
      </w:pPr>
      <w:r w:rsidRPr="00767443">
        <w:t xml:space="preserve">The main objective of this thesis is to </w:t>
      </w:r>
      <w:r w:rsidR="003A6128" w:rsidRPr="00767443">
        <w:t>personalize students</w:t>
      </w:r>
      <w:r w:rsidR="00861B16" w:rsidRPr="00767443">
        <w:t>’</w:t>
      </w:r>
      <w:r w:rsidR="003A6128" w:rsidRPr="00767443">
        <w:t xml:space="preserve"> learning experience</w:t>
      </w:r>
      <w:r w:rsidR="00861B16" w:rsidRPr="00767443">
        <w:t>s</w:t>
      </w:r>
      <w:r w:rsidR="003A6128" w:rsidRPr="00767443">
        <w:t xml:space="preserve"> using </w:t>
      </w:r>
      <w:r w:rsidR="003F2673" w:rsidRPr="00767443">
        <w:t>Item Response Theory</w:t>
      </w:r>
      <w:r w:rsidR="003A6128" w:rsidRPr="00767443">
        <w:t xml:space="preserve">. </w:t>
      </w:r>
      <w:r w:rsidR="003F2673" w:rsidRPr="00767443">
        <w:t>In this section, we introduce key concepts and provide background on Item Response Theory</w:t>
      </w:r>
      <w:r w:rsidR="007E580D" w:rsidRPr="00767443">
        <w:t xml:space="preserve"> and related concepts.</w:t>
      </w:r>
    </w:p>
    <w:p w14:paraId="1BFE08E3" w14:textId="77777777" w:rsidR="00861B16" w:rsidRPr="00767443" w:rsidRDefault="00861B16" w:rsidP="004120AA"/>
    <w:p w14:paraId="0430FD99" w14:textId="0B345377" w:rsidR="002C1921" w:rsidRPr="00767443" w:rsidRDefault="00747FCD" w:rsidP="00203CD5">
      <w:pPr>
        <w:pStyle w:val="Heading2"/>
        <w:ind w:left="709"/>
      </w:pPr>
      <w:bookmarkStart w:id="22" w:name="_Toc165293354"/>
      <w:r w:rsidRPr="00767443">
        <w:t>Item Response Theory</w:t>
      </w:r>
      <w:bookmarkEnd w:id="22"/>
    </w:p>
    <w:p w14:paraId="241BD056" w14:textId="089AA7AF" w:rsidR="005670C0" w:rsidRPr="00767443" w:rsidRDefault="00C71639" w:rsidP="00341E34">
      <w:pPr>
        <w:ind w:firstLine="709"/>
      </w:pPr>
      <w:r w:rsidRPr="00767443">
        <w:t>Item response theory (IRT)</w:t>
      </w:r>
      <w:r w:rsidR="00CE10E6" w:rsidRPr="00767443">
        <w:t xml:space="preserve"> </w:t>
      </w:r>
      <w:r w:rsidR="0072124C" w:rsidRPr="00767443">
        <w:t>is</w:t>
      </w:r>
      <w:r w:rsidRPr="00767443">
        <w:t xml:space="preserve"> a family of mathematical models </w:t>
      </w:r>
      <w:r w:rsidR="0061433B" w:rsidRPr="00767443">
        <w:t xml:space="preserve">designed to elucidate the </w:t>
      </w:r>
      <w:r w:rsidRPr="00767443">
        <w:t xml:space="preserve">relationship between </w:t>
      </w:r>
      <w:r w:rsidR="007A4DD8" w:rsidRPr="00767443">
        <w:t>latent traits</w:t>
      </w:r>
      <w:r w:rsidR="00B5023A" w:rsidRPr="00767443">
        <w:t xml:space="preserve">, which are </w:t>
      </w:r>
      <w:r w:rsidR="007A4DD8" w:rsidRPr="00767443">
        <w:t>unobservable</w:t>
      </w:r>
      <w:r w:rsidRPr="00767443">
        <w:t xml:space="preserve"> characteristic</w:t>
      </w:r>
      <w:r w:rsidR="0065779A">
        <w:t>s</w:t>
      </w:r>
      <w:r w:rsidRPr="00767443">
        <w:t xml:space="preserve"> or attribute</w:t>
      </w:r>
      <w:r w:rsidR="0065779A">
        <w:t>s</w:t>
      </w:r>
      <w:r w:rsidR="00B5023A" w:rsidRPr="00767443">
        <w:t>,</w:t>
      </w:r>
      <w:r w:rsidR="00FA3C8D" w:rsidRPr="00767443">
        <w:t xml:space="preserve"> </w:t>
      </w:r>
      <w:r w:rsidR="001343DB" w:rsidRPr="00767443">
        <w:t>and their manifestations</w:t>
      </w:r>
      <w:r w:rsidR="00637CA0" w:rsidRPr="00767443">
        <w:t>,</w:t>
      </w:r>
      <w:r w:rsidR="001343DB" w:rsidRPr="00767443">
        <w:t xml:space="preserve"> </w:t>
      </w:r>
      <w:r w:rsidR="00B5023A" w:rsidRPr="00767443">
        <w:t xml:space="preserve">such as </w:t>
      </w:r>
      <w:r w:rsidR="001343DB" w:rsidRPr="00767443">
        <w:t>observed outcomes, responses, or performance</w:t>
      </w:r>
      <w:r w:rsidRPr="00767443">
        <w:t>.</w:t>
      </w:r>
      <w:r w:rsidR="00E440EE" w:rsidRPr="00767443">
        <w:t xml:space="preserve"> </w:t>
      </w:r>
      <w:r w:rsidR="001343DB" w:rsidRPr="00767443">
        <w:t xml:space="preserve">These models </w:t>
      </w:r>
      <w:r w:rsidR="003A0648" w:rsidRPr="00767443">
        <w:t xml:space="preserve">aim to establish a connection between the characteristics of items in an assessment tool, the individuals responding to those items, and the underlying trait being assessed. </w:t>
      </w:r>
      <w:r w:rsidR="00112846" w:rsidRPr="00767443">
        <w:t xml:space="preserve">In </w:t>
      </w:r>
      <w:r w:rsidR="007C4EA1" w:rsidRPr="00767443">
        <w:t>IRT</w:t>
      </w:r>
      <w:r w:rsidR="00112846" w:rsidRPr="00767443">
        <w:t>, it is</w:t>
      </w:r>
      <w:r w:rsidR="007C4EA1" w:rsidRPr="00767443">
        <w:t xml:space="preserve"> assume</w:t>
      </w:r>
      <w:r w:rsidR="00E85DF5" w:rsidRPr="00767443">
        <w:t>d</w:t>
      </w:r>
      <w:r w:rsidR="007C4EA1" w:rsidRPr="00767443">
        <w:t xml:space="preserve"> th</w:t>
      </w:r>
      <w:r w:rsidR="00E85DF5" w:rsidRPr="00767443">
        <w:t>at</w:t>
      </w:r>
      <w:r w:rsidR="007C4EA1" w:rsidRPr="00767443">
        <w:t xml:space="preserve"> </w:t>
      </w:r>
      <w:r w:rsidR="00FA47EB">
        <w:t xml:space="preserve">the </w:t>
      </w:r>
      <w:r w:rsidR="007C4EA1" w:rsidRPr="00767443">
        <w:t>latent construct and the items of a measure are organized in an unobservable continuum</w:t>
      </w:r>
      <w:r w:rsidR="00097A35" w:rsidRPr="00767443">
        <w:t xml:space="preserve">. IRT focuses on establishing </w:t>
      </w:r>
      <w:r w:rsidR="001F082A" w:rsidRPr="00767443">
        <w:t xml:space="preserve">an </w:t>
      </w:r>
      <w:r w:rsidR="00097A35" w:rsidRPr="00767443">
        <w:t xml:space="preserve">individual’s position </w:t>
      </w:r>
      <w:r w:rsidR="00AA2F4B" w:rsidRPr="00767443">
        <w:t>along this</w:t>
      </w:r>
      <w:r w:rsidR="00097A35" w:rsidRPr="00767443">
        <w:t xml:space="preserve"> continuum</w:t>
      </w:r>
      <w:r w:rsidR="00B35844" w:rsidRPr="00767443">
        <w:t xml:space="preserve"> </w:t>
      </w:r>
      <w:r w:rsidR="00B35844" w:rsidRPr="00767443">
        <w:fldChar w:fldCharType="begin"/>
      </w:r>
      <w:r w:rsidR="005611F5" w:rsidRPr="00767443">
        <w:instrText xml:space="preserve"> ADDIN ZOTERO_ITEM CSL_CITATION {"citationID":"E5AnROst","properties":{"formattedCitation":"[5]","plainCitation":"[5]","noteIndex":0},"citationItems":[{"id":23,"uris":["http://zotero.org/users/14030398/items/I5IHXXIS"],"itemData":{"id":23,"type":"book","abstract":"This book develops an intuitive understanding of IRT principles through the use of graphical displays and analogies to familiar psychological principles. It surveys contemporary IRT models, estimation methods, and computer programs. Polytomous IRT models are given central coverage since many psychological tests use rating scales. Ideal for clinical, industrial, counseling, educational, and behavioral medicine professionals and students familiar with classical testing principles, exposure to material covered in first-year graduate statistics courses is helpful. All symbols and equation","event-place":"Hoboken","ISBN":"978-1-135-68147-0","language":"eng","note":"OCLC: 841910558","publisher":"Taylor and Francis","publisher-place":"Hoboken","source":"Open WorldCat","title":"Item Response Theory for Psychologists","author":[{"family":"Embretson","given":"Susan E."},{"family":"Reise","given":"Steven P."}],"issued":{"date-parts":[["2013"]]}}}],"schema":"https://github.com/citation-style-language/schema/raw/master/csl-citation.json"} </w:instrText>
      </w:r>
      <w:r w:rsidR="00B35844" w:rsidRPr="00767443">
        <w:fldChar w:fldCharType="separate"/>
      </w:r>
      <w:r w:rsidR="005611F5" w:rsidRPr="00767443">
        <w:rPr>
          <w:noProof/>
        </w:rPr>
        <w:t>[5]</w:t>
      </w:r>
      <w:r w:rsidR="00B35844" w:rsidRPr="00767443">
        <w:fldChar w:fldCharType="end"/>
      </w:r>
      <w:r w:rsidR="00742868" w:rsidRPr="00767443">
        <w:t>,</w:t>
      </w:r>
      <w:r w:rsidR="005C5220" w:rsidRPr="00767443">
        <w:t xml:space="preserve"> </w:t>
      </w:r>
      <w:r w:rsidR="005C5220" w:rsidRPr="00767443">
        <w:fldChar w:fldCharType="begin"/>
      </w:r>
      <w:r w:rsidR="00F6212F" w:rsidRPr="00767443">
        <w:instrText xml:space="preserve"> ADDIN ZOTERO_ITEM CSL_CITATION {"citationID":"SEARM0Gd","properties":{"formattedCitation":"[6], [7]","plainCitation":"[6], [7]","noteIndex":0},"citationItems":[{"id":25,"uris":["http://zotero.org/users/14030398/items/IZQWQJRI"],"itemData":{"id":25,"type":"book","abstract":"Item response theory has become an essential component in the toolkit of every researcher in the behavioral sciences. It provides a powerful means to study individual responses to a variety of stimuli, and the methodology has been extended and developed to cover many different models of interaction. This volume presents a wide-ranging handbook to item response theory - and its applications to educational and psychological testing. It will serve as both an introduction to the subject and also as a comprehensive reference volume for practitioners and researchers. It is organized into six major sections: the nominal categories model, models for response time or multiple attempts on items, models for multiple abilities or cognitive components, nonparametric models, models for nonmonotone items, and models with special assumptions. Each chapter in the book has been written by an expert of that particular topic, and the chapters have been carefully edited to ensure that a uniform style of notation and presentation is used throughout. As a result, all researchers whose work uses item response theory will find this an indispensable companion to their work and it will be the subject's reference volume for many years to come","event-place":"New York","ISBN":"978-1-4757-2691-6","language":"eng","note":"OCLC: 844056718","publisher":"Springer","publisher-place":"New York","source":"Open WorldCat","title":"Handbook of modern item response theory","author":[{"family":"Linden","given":"Wim J.","dropping-particle":"van der"},{"family":"Hambleton","given":"Ronald K."}],"issued":{"date-parts":[["1997"]]}}},{"id":26,"uris":["http://zotero.org/users/14030398/items/V4S4JKKB"],"itemData":{"id":26,"type":"book","event-place":"Dordrecht","ISBN":"978-94-017-1988-9","language":"eng","note":"OCLC: 1066191435","publisher":"Springer Netherlands","publisher-place":"Dordrecht","source":"Open WorldCat","title":"Item Response Theory: Principles and Applications","title-short":"Item Response Theory","author":[{"family":"Hambleton","given":"Ronald K."},{"family":"Swaminathan","given":"H."}],"issued":{"date-parts":[["2013"]]}}}],"schema":"https://github.com/citation-style-language/schema/raw/master/csl-citation.json"} </w:instrText>
      </w:r>
      <w:r w:rsidR="005C5220" w:rsidRPr="00767443">
        <w:fldChar w:fldCharType="separate"/>
      </w:r>
      <w:r w:rsidR="00F6212F" w:rsidRPr="00767443">
        <w:rPr>
          <w:noProof/>
        </w:rPr>
        <w:t>[6], [7]</w:t>
      </w:r>
      <w:r w:rsidR="005C5220" w:rsidRPr="00767443">
        <w:fldChar w:fldCharType="end"/>
      </w:r>
      <w:r w:rsidR="0092293F">
        <w:t xml:space="preserve">, </w:t>
      </w:r>
      <w:r w:rsidR="0092293F">
        <w:fldChar w:fldCharType="begin"/>
      </w:r>
      <w:r w:rsidR="0011099D">
        <w:instrText xml:space="preserve"> ADDIN ZOTERO_ITEM CSL_CITATION {"citationID":"inbwjyuU","properties":{"formattedCitation":"[8]","plainCitation":"[8]","noteIndex":0},"citationItems":[{"id":31,"uris":["http://zotero.org/users/14030398/items/N9JJ3ES7"],"itemData":{"id":31,"type":"paper-conference","container-title":"2011 6th IEEE Joint International Information Technology and Artificial Intelligence Conference","DOI":"10.1109/ITAIC.2011.6030299","event-place":"Chongqing, China","event-title":"2011 6th IEEE Joint International Information Technology and Artificial Intelligence Conference (ITAIC)","ISBN":"978-1-4244-8622-9","page":"157-159","publisher":"IEEE","publisher-place":"Chongqing, China","source":"DOI.org (Crossref)","title":"The design of adaptive test paper composition algorithm based on the item response theory","URL":"http://ieeexplore.ieee.org/document/6030299/","author":[{"family":"Li","given":"Xiaoping"},{"family":"Wang","given":"Zhenghong"},{"family":"Wu","given":"Xiaobing"},{"family":"Li","given":"Yinxiang"},{"family":"Dong","given":"Hongjian"}],"accessed":{"date-parts":[["2024",4,29]]},"issued":{"date-parts":[["2011",8]]}}}],"schema":"https://github.com/citation-style-language/schema/raw/master/csl-citation.json"} </w:instrText>
      </w:r>
      <w:r w:rsidR="0092293F">
        <w:fldChar w:fldCharType="separate"/>
      </w:r>
      <w:r w:rsidR="0011099D">
        <w:rPr>
          <w:noProof/>
        </w:rPr>
        <w:t>[8]</w:t>
      </w:r>
      <w:r w:rsidR="0092293F">
        <w:fldChar w:fldCharType="end"/>
      </w:r>
      <w:r w:rsidR="00097A35" w:rsidRPr="00767443">
        <w:t>.</w:t>
      </w:r>
    </w:p>
    <w:p w14:paraId="37DEE2D6" w14:textId="77777777" w:rsidR="002C1921" w:rsidRPr="00767443" w:rsidRDefault="002C1921" w:rsidP="004120AA"/>
    <w:p w14:paraId="7879BAE1" w14:textId="0799827A" w:rsidR="002C1921" w:rsidRPr="00767443" w:rsidRDefault="000A6722" w:rsidP="00203CD5">
      <w:pPr>
        <w:pStyle w:val="Heading3"/>
        <w:ind w:left="1134"/>
      </w:pPr>
      <w:bookmarkStart w:id="23" w:name="_Toc165293355"/>
      <w:r w:rsidRPr="00767443">
        <w:t>Classical Test Theory</w:t>
      </w:r>
      <w:bookmarkEnd w:id="23"/>
    </w:p>
    <w:p w14:paraId="26FF41A3" w14:textId="3968B84A" w:rsidR="00DA0885" w:rsidRPr="00767443" w:rsidRDefault="003B5DEC" w:rsidP="00341E34">
      <w:pPr>
        <w:ind w:firstLine="709"/>
      </w:pPr>
      <w:r w:rsidRPr="00767443">
        <w:t>Classical Test Theory (CCT)</w:t>
      </w:r>
      <w:r w:rsidR="006C1FB6" w:rsidRPr="00767443">
        <w:t xml:space="preserve"> preceded</w:t>
      </w:r>
      <w:r w:rsidR="00F46E57" w:rsidRPr="00767443">
        <w:t xml:space="preserve"> </w:t>
      </w:r>
      <w:r w:rsidR="006C1FB6" w:rsidRPr="00767443">
        <w:t xml:space="preserve">IRT </w:t>
      </w:r>
      <w:r w:rsidR="008B092F" w:rsidRPr="00767443">
        <w:t>but has the same</w:t>
      </w:r>
      <w:r w:rsidR="00847880" w:rsidRPr="00767443">
        <w:t xml:space="preserve"> objective; </w:t>
      </w:r>
      <w:r w:rsidR="008B092F" w:rsidRPr="00767443">
        <w:t xml:space="preserve">it aims to </w:t>
      </w:r>
      <w:r w:rsidR="00273233" w:rsidRPr="00767443">
        <w:t xml:space="preserve">predict an individual’s latent trait based on an observed total score on an instrument. In CTT, the </w:t>
      </w:r>
      <w:r w:rsidRPr="00767443">
        <w:t xml:space="preserve">true score predicts the level of </w:t>
      </w:r>
      <w:r w:rsidR="00FA47EB">
        <w:t xml:space="preserve">the </w:t>
      </w:r>
      <w:r w:rsidRPr="00767443">
        <w:t xml:space="preserve">latent variable and the observed score. The error is normally distributed with a mean of 0 and a </w:t>
      </w:r>
      <w:r w:rsidR="005F6DF2" w:rsidRPr="00767443">
        <w:t>standard deviation</w:t>
      </w:r>
      <w:r w:rsidR="001D1E73" w:rsidRPr="00767443">
        <w:t xml:space="preserve"> (SD)</w:t>
      </w:r>
      <w:r w:rsidRPr="00767443">
        <w:t xml:space="preserve"> of 1.</w:t>
      </w:r>
      <w:r w:rsidR="00DA123F" w:rsidRPr="00767443">
        <w:t xml:space="preserve"> CTT is </w:t>
      </w:r>
      <w:r w:rsidR="00DA0885" w:rsidRPr="00767443">
        <w:t>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839"/>
      </w:tblGrid>
      <w:tr w:rsidR="00767443" w:rsidRPr="00767443" w14:paraId="6A1C2420" w14:textId="77777777" w:rsidTr="00F40E25">
        <w:trPr>
          <w:trHeight w:val="57"/>
        </w:trPr>
        <w:tc>
          <w:tcPr>
            <w:tcW w:w="7797" w:type="dxa"/>
            <w:vAlign w:val="center"/>
          </w:tcPr>
          <w:p w14:paraId="5E7D9BDF" w14:textId="2880D6B5" w:rsidR="008017AC" w:rsidRPr="00767443" w:rsidRDefault="00F40E25" w:rsidP="004120AA">
            <m:oMathPara>
              <m:oMath>
                <m:r>
                  <w:rPr>
                    <w:rFonts w:ascii="Cambria Math" w:hAnsi="Cambria Math"/>
                  </w:rPr>
                  <m:t>X</m:t>
                </m:r>
                <m:r>
                  <m:rPr>
                    <m:sty m:val="p"/>
                  </m:rPr>
                  <w:rPr>
                    <w:rFonts w:ascii="Cambria Math" w:hAnsi="Cambria Math"/>
                  </w:rPr>
                  <m:t>=T+e</m:t>
                </m:r>
              </m:oMath>
            </m:oMathPara>
          </w:p>
        </w:tc>
        <w:tc>
          <w:tcPr>
            <w:tcW w:w="839" w:type="dxa"/>
            <w:vAlign w:val="center"/>
          </w:tcPr>
          <w:p w14:paraId="13D193B4" w14:textId="1DB81E01" w:rsidR="008017AC" w:rsidRPr="00767443" w:rsidRDefault="00F40E25" w:rsidP="004120AA">
            <w:pPr>
              <w:pStyle w:val="Caption"/>
              <w:rPr>
                <w:color w:val="auto"/>
              </w:rPr>
            </w:pPr>
            <w:r w:rsidRPr="00767443">
              <w:rPr>
                <w:color w:val="auto"/>
              </w:rPr>
              <w:t xml:space="preserve">(2. </w:t>
            </w:r>
            <w:r w:rsidRPr="00767443">
              <w:rPr>
                <w:color w:val="auto"/>
              </w:rPr>
              <w:fldChar w:fldCharType="begin"/>
            </w:r>
            <w:r w:rsidRPr="00767443">
              <w:rPr>
                <w:color w:val="auto"/>
              </w:rPr>
              <w:instrText xml:space="preserve"> SEQ (2. \* ARABIC </w:instrText>
            </w:r>
            <w:r w:rsidRPr="00767443">
              <w:rPr>
                <w:color w:val="auto"/>
              </w:rPr>
              <w:fldChar w:fldCharType="separate"/>
            </w:r>
            <w:r w:rsidRPr="00767443">
              <w:rPr>
                <w:noProof/>
                <w:color w:val="auto"/>
              </w:rPr>
              <w:t>1</w:t>
            </w:r>
            <w:r w:rsidRPr="00767443">
              <w:rPr>
                <w:noProof/>
                <w:color w:val="auto"/>
              </w:rPr>
              <w:fldChar w:fldCharType="end"/>
            </w:r>
            <w:r w:rsidRPr="00767443">
              <w:rPr>
                <w:color w:val="auto"/>
              </w:rPr>
              <w:t>)</w:t>
            </w:r>
          </w:p>
        </w:tc>
      </w:tr>
    </w:tbl>
    <w:p w14:paraId="11F04CDA" w14:textId="77777777" w:rsidR="00825A42" w:rsidRPr="00767443" w:rsidRDefault="00AF54EB" w:rsidP="004120AA">
      <w:r w:rsidRPr="00767443">
        <w:t>W</w:t>
      </w:r>
      <w:r w:rsidR="00E92A56" w:rsidRPr="00767443">
        <w:t>here</w:t>
      </w:r>
      <w:r w:rsidR="00825A42" w:rsidRPr="00767443">
        <w:t>:</w:t>
      </w:r>
    </w:p>
    <w:p w14:paraId="0BFEF795" w14:textId="77777777" w:rsidR="00441D5C" w:rsidRPr="00767443" w:rsidRDefault="00441D5C" w:rsidP="004120AA">
      <w:pPr>
        <w:pStyle w:val="ListParagraph"/>
        <w:numPr>
          <w:ilvl w:val="0"/>
          <w:numId w:val="13"/>
        </w:numPr>
      </w:pPr>
      <w:r w:rsidRPr="00767443">
        <w:lastRenderedPageBreak/>
        <w:t>X = Total Score</w:t>
      </w:r>
    </w:p>
    <w:p w14:paraId="4F6CD8DC" w14:textId="77777777" w:rsidR="00441D5C" w:rsidRPr="00767443" w:rsidRDefault="00441D5C" w:rsidP="004120AA">
      <w:pPr>
        <w:pStyle w:val="ListParagraph"/>
        <w:numPr>
          <w:ilvl w:val="0"/>
          <w:numId w:val="13"/>
        </w:numPr>
      </w:pPr>
      <w:r w:rsidRPr="00767443">
        <w:t>T = True Score</w:t>
      </w:r>
    </w:p>
    <w:p w14:paraId="2BEF49DB" w14:textId="6D253CA0" w:rsidR="00441D5C" w:rsidRPr="00767443" w:rsidRDefault="00441D5C" w:rsidP="004120AA">
      <w:pPr>
        <w:pStyle w:val="ListParagraph"/>
        <w:numPr>
          <w:ilvl w:val="0"/>
          <w:numId w:val="13"/>
        </w:numPr>
      </w:pPr>
      <w:r w:rsidRPr="00767443">
        <w:t>e = Error</w:t>
      </w:r>
    </w:p>
    <w:p w14:paraId="64237D0D" w14:textId="77777777" w:rsidR="002C1921" w:rsidRPr="00767443" w:rsidRDefault="002C1921" w:rsidP="004120AA"/>
    <w:p w14:paraId="7A323739" w14:textId="53B3F688" w:rsidR="00175844" w:rsidRPr="00767443" w:rsidRDefault="00A94100" w:rsidP="004120AA">
      <w:pPr>
        <w:pStyle w:val="Heading4"/>
      </w:pPr>
      <w:bookmarkStart w:id="24" w:name="_Toc165293356"/>
      <w:r w:rsidRPr="00767443">
        <w:t>Classical Test Theory vs I</w:t>
      </w:r>
      <w:r w:rsidR="00EC0022" w:rsidRPr="00767443">
        <w:t>tem Response Theory</w:t>
      </w:r>
      <w:bookmarkEnd w:id="24"/>
    </w:p>
    <w:p w14:paraId="1EF3E553" w14:textId="0172B206" w:rsidR="00A4735C" w:rsidRPr="00767443" w:rsidRDefault="00A4735C" w:rsidP="00341E34">
      <w:pPr>
        <w:ind w:firstLine="709"/>
      </w:pPr>
      <w:r w:rsidRPr="00767443">
        <w:t xml:space="preserve">IRT offers many key advantages over CTT, offering item-level analysis, providing accurate insights into the item's latent traits without restrictions on the length and format of the test, and </w:t>
      </w:r>
      <w:r w:rsidR="00D877B3" w:rsidRPr="00767443">
        <w:t>assuming item</w:t>
      </w:r>
      <w:r w:rsidRPr="00767443">
        <w:t xml:space="preserve"> properties to be independent of the test takers.</w:t>
      </w:r>
      <w:r w:rsidR="00D877B3" w:rsidRPr="00767443">
        <w:t xml:space="preserve"> </w:t>
      </w:r>
      <w:r w:rsidR="00BD4633" w:rsidRPr="00767443">
        <w:t>This nuanced approach enables the design of more personalized assessments and learning experiences.</w:t>
      </w:r>
      <w:r w:rsidR="00FA47EB">
        <w:t xml:space="preserve"> </w:t>
      </w:r>
    </w:p>
    <w:p w14:paraId="66C3D2D7" w14:textId="77777777" w:rsidR="002C1921" w:rsidRPr="00767443" w:rsidRDefault="002C1921" w:rsidP="004120AA"/>
    <w:p w14:paraId="3216C6ED" w14:textId="6719842F" w:rsidR="00175844" w:rsidRPr="00767443" w:rsidRDefault="00922631" w:rsidP="00203CD5">
      <w:pPr>
        <w:pStyle w:val="Heading3"/>
        <w:ind w:left="1134"/>
      </w:pPr>
      <w:bookmarkStart w:id="25" w:name="_Toc165293357"/>
      <w:r w:rsidRPr="00767443">
        <w:t>IRT Assumptions</w:t>
      </w:r>
      <w:bookmarkEnd w:id="25"/>
    </w:p>
    <w:p w14:paraId="7A55D274" w14:textId="00C1F4B6" w:rsidR="00034743" w:rsidRPr="00767443" w:rsidRDefault="00034743" w:rsidP="004120AA">
      <w:r w:rsidRPr="00767443">
        <w:t xml:space="preserve">IRT </w:t>
      </w:r>
      <w:r w:rsidR="00B6599B" w:rsidRPr="00767443">
        <w:t>rests upon specific assumptions that shape its models and interpretations</w:t>
      </w:r>
      <w:r w:rsidR="0011099D">
        <w:t xml:space="preserve"> </w:t>
      </w:r>
      <w:r w:rsidR="005F4CEF">
        <w:fldChar w:fldCharType="begin"/>
      </w:r>
      <w:r w:rsidR="005F4CEF">
        <w:instrText xml:space="preserve"> ADDIN ZOTERO_ITEM CSL_CITATION {"citationID":"S9WibLZ0","properties":{"formattedCitation":"[6]","plainCitation":"[6]","noteIndex":0},"citationItems":[{"id":25,"uris":["http://zotero.org/users/14030398/items/IZQWQJRI"],"itemData":{"id":25,"type":"book","abstract":"Item response theory has become an essential component in the toolkit of every researcher in the behavioral sciences. It provides a powerful means to study individual responses to a variety of stimuli, and the methodology has been extended and developed to cover many different models of interaction. This volume presents a wide-ranging handbook to item response theory - and its applications to educational and psychological testing. It will serve as both an introduction to the subject and also as a comprehensive reference volume for practitioners and researchers. It is organized into six major sections: the nominal categories model, models for response time or multiple attempts on items, models for multiple abilities or cognitive components, nonparametric models, models for nonmonotone items, and models with special assumptions. Each chapter in the book has been written by an expert of that particular topic, and the chapters have been carefully edited to ensure that a uniform style of notation and presentation is used throughout. As a result, all researchers whose work uses item response theory will find this an indispensable companion to their work and it will be the subject's reference volume for many years to come","event-place":"New York","ISBN":"978-1-4757-2691-6","language":"eng","note":"OCLC: 844056718","publisher":"Springer","publisher-place":"New York","source":"Open WorldCat","title":"Handbook of modern item response theory","author":[{"family":"Linden","given":"Wim J.","dropping-particle":"van der"},{"family":"Hambleton","given":"Ronald K."}],"issued":{"date-parts":[["1997"]]}}}],"schema":"https://github.com/citation-style-language/schema/raw/master/csl-citation.json"} </w:instrText>
      </w:r>
      <w:r w:rsidR="005F4CEF">
        <w:fldChar w:fldCharType="separate"/>
      </w:r>
      <w:r w:rsidR="005F4CEF">
        <w:rPr>
          <w:noProof/>
        </w:rPr>
        <w:t>[6]</w:t>
      </w:r>
      <w:r w:rsidR="005F4CEF">
        <w:fldChar w:fldCharType="end"/>
      </w:r>
      <w:r w:rsidR="005F4CEF">
        <w:t xml:space="preserve">, </w:t>
      </w:r>
      <w:r w:rsidR="00CA3E1B">
        <w:fldChar w:fldCharType="begin"/>
      </w:r>
      <w:r w:rsidR="005F4CEF">
        <w:instrText xml:space="preserve"> ADDIN ZOTERO_ITEM CSL_CITATION {"citationID":"NCxOAhR5","properties":{"formattedCitation":"[7], [8]","plainCitation":"[7], [8]","noteIndex":0},"citationItems":[{"id":26,"uris":["http://zotero.org/users/14030398/items/V4S4JKKB"],"itemData":{"id":26,"type":"book","event-place":"Dordrecht","ISBN":"978-94-017-1988-9","language":"eng","note":"OCLC: 1066191435","publisher":"Springer Netherlands","publisher-place":"Dordrecht","source":"Open WorldCat","title":"Item Response Theory: Principles and Applications","title-short":"Item Response Theory","author":[{"family":"Hambleton","given":"Ronald K."},{"family":"Swaminathan","given":"H."}],"issued":{"date-parts":[["2013"]]}},"label":"page"},{"id":31,"uris":["http://zotero.org/users/14030398/items/N9JJ3ES7"],"itemData":{"id":31,"type":"paper-conference","container-title":"2011 6th IEEE Joint International Information Technology and Artificial Intelligence Conference","DOI":"10.1109/ITAIC.2011.6030299","event-place":"Chongqing, China","event-title":"2011 6th IEEE Joint International Information Technology and Artificial Intelligence Conference (ITAIC)","ISBN":"978-1-4244-8622-9","page":"157-159","publisher":"IEEE","publisher-place":"Chongqing, China","source":"DOI.org (Crossref)","title":"The design of adaptive test paper composition algorithm based on the item response theory","URL":"http://ieeexplore.ieee.org/document/6030299/","author":[{"family":"Li","given":"Xiaoping"},{"family":"Wang","given":"Zhenghong"},{"family":"Wu","given":"Xiaobing"},{"family":"Li","given":"Yinxiang"},{"family":"Dong","given":"Hongjian"}],"accessed":{"date-parts":[["2024",4,29]]},"issued":{"date-parts":[["2011",8]]}},"label":"page"}],"schema":"https://github.com/citation-style-language/schema/raw/master/csl-citation.json"} </w:instrText>
      </w:r>
      <w:r w:rsidR="00CA3E1B">
        <w:fldChar w:fldCharType="separate"/>
      </w:r>
      <w:r w:rsidR="005F4CEF">
        <w:rPr>
          <w:noProof/>
        </w:rPr>
        <w:t>[7], [8]</w:t>
      </w:r>
      <w:r w:rsidR="00CA3E1B">
        <w:fldChar w:fldCharType="end"/>
      </w:r>
      <w:r w:rsidR="00B6599B" w:rsidRPr="00767443">
        <w:t>.</w:t>
      </w:r>
      <w:r w:rsidR="008A1D9C" w:rsidRPr="00767443">
        <w:t xml:space="preserve"> These include:</w:t>
      </w:r>
    </w:p>
    <w:p w14:paraId="55808EF9" w14:textId="6138B548" w:rsidR="006C512F" w:rsidRPr="00767443" w:rsidRDefault="00AF5E7F" w:rsidP="004120AA">
      <w:pPr>
        <w:pStyle w:val="ListParagraph"/>
        <w:numPr>
          <w:ilvl w:val="0"/>
          <w:numId w:val="14"/>
        </w:numPr>
      </w:pPr>
      <w:r w:rsidRPr="00767443">
        <w:rPr>
          <w:b/>
          <w:bCs/>
        </w:rPr>
        <w:t>Monotonicity</w:t>
      </w:r>
      <w:r w:rsidR="008A1D9C" w:rsidRPr="00767443">
        <w:t xml:space="preserve">: </w:t>
      </w:r>
      <w:r w:rsidR="001F192A" w:rsidRPr="00767443">
        <w:t>The probability of a correct response increases as the trait level (ability) increases.</w:t>
      </w:r>
      <w:r w:rsidR="00FA47EB">
        <w:t xml:space="preserve"> </w:t>
      </w:r>
    </w:p>
    <w:p w14:paraId="3BA86B02" w14:textId="1712F98B" w:rsidR="00E87AA1" w:rsidRPr="00767443" w:rsidRDefault="00650642" w:rsidP="004120AA">
      <w:pPr>
        <w:pStyle w:val="ListParagraph"/>
        <w:numPr>
          <w:ilvl w:val="0"/>
          <w:numId w:val="14"/>
        </w:numPr>
      </w:pPr>
      <w:r w:rsidRPr="00767443">
        <w:rPr>
          <w:b/>
          <w:bCs/>
        </w:rPr>
        <w:t>One-Dimensionality</w:t>
      </w:r>
      <w:r w:rsidR="008A1D9C" w:rsidRPr="00767443">
        <w:t xml:space="preserve">: </w:t>
      </w:r>
      <w:r w:rsidR="001F192A" w:rsidRPr="00767443">
        <w:t>A single dominant latent trait drives item responses.</w:t>
      </w:r>
    </w:p>
    <w:p w14:paraId="5D238407" w14:textId="4FB6B5E0" w:rsidR="00E87AA1" w:rsidRPr="00767443" w:rsidRDefault="00650642" w:rsidP="004120AA">
      <w:pPr>
        <w:pStyle w:val="ListParagraph"/>
        <w:numPr>
          <w:ilvl w:val="0"/>
          <w:numId w:val="14"/>
        </w:numPr>
      </w:pPr>
      <w:r w:rsidRPr="00767443">
        <w:rPr>
          <w:b/>
          <w:bCs/>
        </w:rPr>
        <w:t>Local Indep</w:t>
      </w:r>
      <w:r w:rsidR="001233C4" w:rsidRPr="00767443">
        <w:rPr>
          <w:b/>
          <w:bCs/>
        </w:rPr>
        <w:t>endence</w:t>
      </w:r>
      <w:r w:rsidR="00AF3D4D" w:rsidRPr="00767443">
        <w:t xml:space="preserve">: </w:t>
      </w:r>
      <w:r w:rsidR="001F192A" w:rsidRPr="00767443">
        <w:t xml:space="preserve">Item responses are </w:t>
      </w:r>
      <w:r w:rsidR="00FA47EB" w:rsidRPr="00767443">
        <w:t>independent and</w:t>
      </w:r>
      <w:r w:rsidR="00287EC0">
        <w:t xml:space="preserve"> </w:t>
      </w:r>
      <w:r w:rsidR="001F192A" w:rsidRPr="00767443">
        <w:t>conditioned on a given ability level.</w:t>
      </w:r>
    </w:p>
    <w:p w14:paraId="51AE6543" w14:textId="1CCE51D1" w:rsidR="00861B16" w:rsidRPr="00767443" w:rsidRDefault="001233C4" w:rsidP="004120AA">
      <w:pPr>
        <w:pStyle w:val="ListParagraph"/>
        <w:numPr>
          <w:ilvl w:val="0"/>
          <w:numId w:val="14"/>
        </w:numPr>
      </w:pPr>
      <w:r w:rsidRPr="00767443">
        <w:rPr>
          <w:b/>
          <w:bCs/>
        </w:rPr>
        <w:t>Invariance</w:t>
      </w:r>
      <w:r w:rsidR="00AF3D4D" w:rsidRPr="00767443">
        <w:t xml:space="preserve">: </w:t>
      </w:r>
      <w:r w:rsidR="001F192A" w:rsidRPr="00767443">
        <w:t>Item parameter</w:t>
      </w:r>
      <w:r w:rsidR="00761681" w:rsidRPr="00767443">
        <w:t xml:space="preserve"> estimates are independent of </w:t>
      </w:r>
      <w:r w:rsidR="00287EC0">
        <w:t xml:space="preserve">a </w:t>
      </w:r>
      <w:r w:rsidR="00761681" w:rsidRPr="00767443">
        <w:t>specific sample of test-takers and their ability distribution.</w:t>
      </w:r>
    </w:p>
    <w:p w14:paraId="5BBA94AD" w14:textId="079C8D4C" w:rsidR="00FB12BA" w:rsidRPr="00767443" w:rsidRDefault="003351B5" w:rsidP="00FB12BA">
      <w:pPr>
        <w:pStyle w:val="Heading4"/>
      </w:pPr>
      <w:bookmarkStart w:id="26" w:name="_Toc165293358"/>
      <w:r w:rsidRPr="00767443">
        <w:t xml:space="preserve">Item </w:t>
      </w:r>
      <w:r w:rsidR="00EE716E" w:rsidRPr="00767443">
        <w:t>Characteristic Curve</w:t>
      </w:r>
      <w:bookmarkEnd w:id="26"/>
    </w:p>
    <w:p w14:paraId="3B0E0BA7" w14:textId="77777777" w:rsidR="00FB12BA" w:rsidRPr="00767443" w:rsidRDefault="00FB12BA" w:rsidP="00FB12BA">
      <w:pPr>
        <w:keepNext/>
        <w:jc w:val="center"/>
      </w:pPr>
      <w:r w:rsidRPr="00767443">
        <w:rPr>
          <w:noProof/>
        </w:rPr>
        <w:drawing>
          <wp:inline distT="0" distB="0" distL="0" distR="0" wp14:anchorId="54A15898" wp14:editId="7D241D10">
            <wp:extent cx="3495675" cy="2496820"/>
            <wp:effectExtent l="0" t="0" r="9525" b="0"/>
            <wp:docPr id="1234595884"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95884" name="Picture 1" descr="A graph with a blue 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95675" cy="2496820"/>
                    </a:xfrm>
                    <a:prstGeom prst="rect">
                      <a:avLst/>
                    </a:prstGeom>
                  </pic:spPr>
                </pic:pic>
              </a:graphicData>
            </a:graphic>
          </wp:inline>
        </w:drawing>
      </w:r>
    </w:p>
    <w:p w14:paraId="572B90F8" w14:textId="70302D70" w:rsidR="008210DD" w:rsidRPr="00767443" w:rsidRDefault="00FB12BA" w:rsidP="003C6C90">
      <w:pPr>
        <w:pStyle w:val="Caption"/>
        <w:rPr>
          <w:color w:val="auto"/>
          <w:sz w:val="22"/>
          <w:szCs w:val="22"/>
        </w:rPr>
      </w:pPr>
      <w:bookmarkStart w:id="27" w:name="_Toc165266450"/>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2</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1</w:t>
      </w:r>
      <w:r w:rsidR="00C92945">
        <w:rPr>
          <w:b/>
          <w:bCs/>
          <w:color w:val="auto"/>
          <w:sz w:val="22"/>
          <w:szCs w:val="22"/>
        </w:rPr>
        <w:fldChar w:fldCharType="end"/>
      </w:r>
      <w:bookmarkStart w:id="28" w:name="_Ref164437630"/>
      <w:bookmarkStart w:id="29" w:name="_Toc164447845"/>
      <w:r w:rsidRPr="00767443">
        <w:rPr>
          <w:b/>
          <w:bCs/>
          <w:color w:val="auto"/>
          <w:sz w:val="22"/>
          <w:szCs w:val="22"/>
        </w:rPr>
        <w:t>: Graph representing the Item Response Function and the Item Characteristic Curve.</w:t>
      </w:r>
      <w:r w:rsidRPr="00767443">
        <w:rPr>
          <w:color w:val="auto"/>
          <w:sz w:val="22"/>
          <w:szCs w:val="22"/>
        </w:rPr>
        <w:t xml:space="preserve"> Plots the Respondents Ability vs the Probability of endorsing a correct response.</w:t>
      </w:r>
      <w:bookmarkEnd w:id="28"/>
      <w:bookmarkEnd w:id="29"/>
      <w:bookmarkEnd w:id="27"/>
    </w:p>
    <w:p w14:paraId="54DEEEDB" w14:textId="690A7D0B" w:rsidR="007F0775" w:rsidRPr="00767443" w:rsidRDefault="00EE716E" w:rsidP="0018646B">
      <w:pPr>
        <w:ind w:firstLine="720"/>
      </w:pPr>
      <w:r w:rsidRPr="00767443">
        <w:t xml:space="preserve">If the </w:t>
      </w:r>
      <w:r w:rsidR="007F0775" w:rsidRPr="00767443">
        <w:t xml:space="preserve">IRT assumptions </w:t>
      </w:r>
      <w:r w:rsidRPr="00767443">
        <w:t>hold</w:t>
      </w:r>
      <w:r w:rsidR="0018646B">
        <w:t>,</w:t>
      </w:r>
      <w:r w:rsidRPr="00767443">
        <w:t xml:space="preserve"> </w:t>
      </w:r>
      <w:r w:rsidR="0018646B">
        <w:t>t</w:t>
      </w:r>
      <w:r w:rsidRPr="00767443">
        <w:t>he differences in observing the correct responses between respondents will be due to variation</w:t>
      </w:r>
      <w:r w:rsidR="00D60777" w:rsidRPr="00767443">
        <w:t>s</w:t>
      </w:r>
      <w:r w:rsidRPr="00767443">
        <w:t xml:space="preserve"> in their latent trait.</w:t>
      </w:r>
      <w:r w:rsidR="00785573" w:rsidRPr="00767443">
        <w:t xml:space="preserve"> IRT models predict respondents’ answers based on their position on the latent trait continuum and item parameters. The Item Response Function (IRF) characterizes this relationship, implying that each </w:t>
      </w:r>
      <w:r w:rsidR="000A6D47" w:rsidRPr="00767443">
        <w:t xml:space="preserve">response reveals information about the respondent’s ability level. A higher ability </w:t>
      </w:r>
      <w:r w:rsidR="00140191" w:rsidRPr="00767443">
        <w:t>increases</w:t>
      </w:r>
      <w:r w:rsidR="000A6D47" w:rsidRPr="00767443">
        <w:t xml:space="preserve"> the probability of a correct response, visualized in the Item </w:t>
      </w:r>
      <w:r w:rsidR="00207E01" w:rsidRPr="00767443">
        <w:t>Characteristic</w:t>
      </w:r>
      <w:r w:rsidR="000A6D47" w:rsidRPr="00767443">
        <w:t xml:space="preserve"> Curve (ICC)</w:t>
      </w:r>
      <w:r w:rsidR="008630DF" w:rsidRPr="00767443">
        <w:t xml:space="preserve"> shown in</w:t>
      </w:r>
      <w:r w:rsidR="002B09D5" w:rsidRPr="00767443">
        <w:t xml:space="preserve"> </w:t>
      </w:r>
      <w:r w:rsidR="002B09D5" w:rsidRPr="00767443">
        <w:fldChar w:fldCharType="begin"/>
      </w:r>
      <w:r w:rsidR="002B09D5" w:rsidRPr="00767443">
        <w:instrText xml:space="preserve"> REF _Ref164441383 \h </w:instrText>
      </w:r>
      <w:r w:rsidR="00D61AB1" w:rsidRPr="00767443">
        <w:instrText xml:space="preserve"> \* MERGEFORMAT </w:instrText>
      </w:r>
      <w:r w:rsidR="002B09D5" w:rsidRPr="00767443">
        <w:fldChar w:fldCharType="separate"/>
      </w:r>
      <w:r w:rsidR="002B09D5" w:rsidRPr="00767443">
        <w:rPr>
          <w:b/>
          <w:bCs/>
        </w:rPr>
        <w:t>Figure 2.</w:t>
      </w:r>
      <w:r w:rsidR="002B09D5" w:rsidRPr="00767443">
        <w:rPr>
          <w:b/>
          <w:bCs/>
          <w:noProof/>
        </w:rPr>
        <w:t>1</w:t>
      </w:r>
      <w:r w:rsidR="002B09D5" w:rsidRPr="00767443">
        <w:fldChar w:fldCharType="end"/>
      </w:r>
      <w:r w:rsidR="008630DF" w:rsidRPr="00767443">
        <w:t>.</w:t>
      </w:r>
    </w:p>
    <w:p w14:paraId="27A99757" w14:textId="77777777" w:rsidR="00175844" w:rsidRPr="00767443" w:rsidRDefault="00175844" w:rsidP="004120AA"/>
    <w:p w14:paraId="28C41FF6" w14:textId="77777777" w:rsidR="003C6C90" w:rsidRPr="00767443" w:rsidRDefault="003C6C90" w:rsidP="004120AA"/>
    <w:p w14:paraId="46091028" w14:textId="77777777" w:rsidR="003C6C90" w:rsidRPr="00767443" w:rsidRDefault="003C6C90" w:rsidP="004120AA"/>
    <w:p w14:paraId="7FB052D1" w14:textId="77777777" w:rsidR="008E4CF7" w:rsidRPr="00767443" w:rsidRDefault="008E4CF7" w:rsidP="004120AA"/>
    <w:p w14:paraId="127B3922" w14:textId="29417905" w:rsidR="00766CE4" w:rsidRPr="00767443" w:rsidRDefault="00385983" w:rsidP="00203CD5">
      <w:pPr>
        <w:pStyle w:val="Heading3"/>
        <w:ind w:left="993" w:hanging="993"/>
      </w:pPr>
      <w:bookmarkStart w:id="30" w:name="_Toc165293359"/>
      <w:r w:rsidRPr="00767443">
        <w:t>Item Parameters</w:t>
      </w:r>
      <w:bookmarkEnd w:id="30"/>
    </w:p>
    <w:p w14:paraId="6545EDE5" w14:textId="12A03B89" w:rsidR="00066656" w:rsidRPr="00767443" w:rsidRDefault="00164F30" w:rsidP="004120AA">
      <w:pPr>
        <w:ind w:firstLine="360"/>
      </w:pPr>
      <w:r w:rsidRPr="00767443">
        <w:t xml:space="preserve">People with different abilities will </w:t>
      </w:r>
      <w:r w:rsidR="0056034A" w:rsidRPr="00767443">
        <w:t>find themselves at different positions on the latent construct’s continuum</w:t>
      </w:r>
      <w:r w:rsidR="00066656" w:rsidRPr="00767443">
        <w:t>, determined by the sample of respondents and item parameters. These parameters include</w:t>
      </w:r>
      <w:r w:rsidR="005F4CEF">
        <w:t xml:space="preserve"> </w:t>
      </w:r>
      <w:r w:rsidR="005F4CEF">
        <w:fldChar w:fldCharType="begin"/>
      </w:r>
      <w:r w:rsidR="005F4CEF">
        <w:instrText xml:space="preserve"> ADDIN ZOTERO_ITEM CSL_CITATION {"citationID":"S9WibLZ0","properties":{"formattedCitation":"[6]","plainCitation":"[6]","noteIndex":0},"citationItems":[{"id":25,"uris":["http://zotero.org/users/14030398/items/IZQWQJRI"],"itemData":{"id":25,"type":"book","abstract":"Item response theory has become an essential component in the toolkit of every researcher in the behavioral sciences. It provides a powerful means to study individual responses to a variety of stimuli, and the methodology has been extended and developed to cover many different models of interaction. This volume presents a wide-ranging handbook to item response theory - and its applications to educational and psychological testing. It will serve as both an introduction to the subject and also as a comprehensive reference volume for practitioners and researchers. It is organized into six major sections: the nominal categories model, models for response time or multiple attempts on items, models for multiple abilities or cognitive components, nonparametric models, models for nonmonotone items, and models with special assumptions. Each chapter in the book has been written by an expert of that particular topic, and the chapters have been carefully edited to ensure that a uniform style of notation and presentation is used throughout. As a result, all researchers whose work uses item response theory will find this an indispensable companion to their work and it will be the subject's reference volume for many years to come","event-place":"New York","ISBN":"978-1-4757-2691-6","language":"eng","note":"OCLC: 844056718","publisher":"Springer","publisher-place":"New York","source":"Open WorldCat","title":"Handbook of modern item response theory","author":[{"family":"Linden","given":"Wim J.","dropping-particle":"van der"},{"family":"Hambleton","given":"Ronald K."}],"issued":{"date-parts":[["1997"]]}}}],"schema":"https://github.com/citation-style-language/schema/raw/master/csl-citation.json"} </w:instrText>
      </w:r>
      <w:r w:rsidR="005F4CEF">
        <w:fldChar w:fldCharType="separate"/>
      </w:r>
      <w:r w:rsidR="005F4CEF">
        <w:rPr>
          <w:noProof/>
        </w:rPr>
        <w:t>[6]</w:t>
      </w:r>
      <w:r w:rsidR="005F4CEF">
        <w:fldChar w:fldCharType="end"/>
      </w:r>
      <w:r w:rsidR="005F4CEF">
        <w:t xml:space="preserve">, </w:t>
      </w:r>
      <w:r w:rsidR="005F4CEF">
        <w:fldChar w:fldCharType="begin"/>
      </w:r>
      <w:r w:rsidR="005F4CEF">
        <w:instrText xml:space="preserve"> ADDIN ZOTERO_ITEM CSL_CITATION {"citationID":"NCxOAhR5","properties":{"formattedCitation":"[7], [8]","plainCitation":"[7], [8]","noteIndex":0},"citationItems":[{"id":26,"uris":["http://zotero.org/users/14030398/items/V4S4JKKB"],"itemData":{"id":26,"type":"book","event-place":"Dordrecht","ISBN":"978-94-017-1988-9","language":"eng","note":"OCLC: 1066191435","publisher":"Springer Netherlands","publisher-place":"Dordrecht","source":"Open WorldCat","title":"Item Response Theory: Principles and Applications","title-short":"Item Response Theory","author":[{"family":"Hambleton","given":"Ronald K."},{"family":"Swaminathan","given":"H."}],"issued":{"date-parts":[["2013"]]}},"label":"page"},{"id":31,"uris":["http://zotero.org/users/14030398/items/N9JJ3ES7"],"itemData":{"id":31,"type":"paper-conference","container-title":"2011 6th IEEE Joint International Information Technology and Artificial Intelligence Conference","DOI":"10.1109/ITAIC.2011.6030299","event-place":"Chongqing, China","event-title":"2011 6th IEEE Joint International Information Technology and Artificial Intelligence Conference (ITAIC)","ISBN":"978-1-4244-8622-9","page":"157-159","publisher":"IEEE","publisher-place":"Chongqing, China","source":"DOI.org (Crossref)","title":"The design of adaptive test paper composition algorithm based on the item response theory","URL":"http://ieeexplore.ieee.org/document/6030299/","author":[{"family":"Li","given":"Xiaoping"},{"family":"Wang","given":"Zhenghong"},{"family":"Wu","given":"Xiaobing"},{"family":"Li","given":"Yinxiang"},{"family":"Dong","given":"Hongjian"}],"accessed":{"date-parts":[["2024",4,29]]},"issued":{"date-parts":[["2011",8]]}},"label":"page"}],"schema":"https://github.com/citation-style-language/schema/raw/master/csl-citation.json"} </w:instrText>
      </w:r>
      <w:r w:rsidR="005F4CEF">
        <w:fldChar w:fldCharType="separate"/>
      </w:r>
      <w:r w:rsidR="005F4CEF">
        <w:rPr>
          <w:noProof/>
        </w:rPr>
        <w:t>[7], [8]</w:t>
      </w:r>
      <w:r w:rsidR="005F4CEF">
        <w:fldChar w:fldCharType="end"/>
      </w:r>
      <w:r w:rsidR="00066656" w:rsidRPr="00767443">
        <w:t>:</w:t>
      </w:r>
    </w:p>
    <w:p w14:paraId="4B3BFFB5" w14:textId="77777777" w:rsidR="00175844" w:rsidRPr="00767443" w:rsidRDefault="00175844" w:rsidP="004120AA"/>
    <w:p w14:paraId="3AE6B382" w14:textId="57D7209C" w:rsidR="00066656" w:rsidRPr="00767443" w:rsidRDefault="00066656" w:rsidP="004120AA">
      <w:pPr>
        <w:pStyle w:val="ListParagraph"/>
        <w:numPr>
          <w:ilvl w:val="0"/>
          <w:numId w:val="15"/>
        </w:numPr>
      </w:pPr>
      <w:r w:rsidRPr="00767443">
        <w:rPr>
          <w:b/>
          <w:bCs/>
        </w:rPr>
        <w:t>Item Difficulty</w:t>
      </w:r>
      <w:r w:rsidRPr="00767443">
        <w:t>:</w:t>
      </w:r>
      <w:r w:rsidR="00A04F4E" w:rsidRPr="00767443">
        <w:t xml:space="preserve"> Determines </w:t>
      </w:r>
      <w:r w:rsidR="007E676A" w:rsidRPr="00767443">
        <w:t xml:space="preserve">where on the ability scale an item </w:t>
      </w:r>
      <w:proofErr w:type="gramStart"/>
      <w:r w:rsidR="005B1EF0" w:rsidRPr="00767443">
        <w:t>functions</w:t>
      </w:r>
      <w:proofErr w:type="gramEnd"/>
      <w:r w:rsidR="007E676A" w:rsidRPr="00767443">
        <w:t xml:space="preserve">. A more difficult item has its median probability of correct response at a higher ability level, </w:t>
      </w:r>
      <w:r w:rsidR="00301622" w:rsidRPr="00767443">
        <w:t>which is</w:t>
      </w:r>
      <w:r w:rsidR="00E07C94" w:rsidRPr="00767443">
        <w:t xml:space="preserve"> shifted</w:t>
      </w:r>
      <w:r w:rsidR="007E676A" w:rsidRPr="00767443">
        <w:t xml:space="preserve"> to the right on an IC</w:t>
      </w:r>
      <w:r w:rsidR="00C92945">
        <w:t>C (</w:t>
      </w:r>
      <w:r w:rsidR="00C92945">
        <w:fldChar w:fldCharType="begin"/>
      </w:r>
      <w:r w:rsidR="00C92945">
        <w:instrText xml:space="preserve"> REF _Ref165265736 \h </w:instrText>
      </w:r>
      <w:r w:rsidR="00C92945">
        <w:fldChar w:fldCharType="separate"/>
      </w:r>
      <w:r w:rsidR="00C92945" w:rsidRPr="00C92945">
        <w:rPr>
          <w:b/>
          <w:bCs/>
        </w:rPr>
        <w:t xml:space="preserve">Figure </w:t>
      </w:r>
      <w:r w:rsidR="00C92945" w:rsidRPr="00C92945">
        <w:rPr>
          <w:b/>
          <w:bCs/>
          <w:noProof/>
        </w:rPr>
        <w:t>2</w:t>
      </w:r>
      <w:r w:rsidR="00C92945" w:rsidRPr="00C92945">
        <w:rPr>
          <w:b/>
          <w:bCs/>
        </w:rPr>
        <w:t>.</w:t>
      </w:r>
      <w:r w:rsidR="00C92945" w:rsidRPr="00C92945">
        <w:rPr>
          <w:b/>
          <w:bCs/>
          <w:noProof/>
        </w:rPr>
        <w:t>2</w:t>
      </w:r>
      <w:r w:rsidR="00C92945">
        <w:fldChar w:fldCharType="end"/>
      </w:r>
      <w:r w:rsidR="00C92945">
        <w:rPr>
          <w:b/>
          <w:bCs/>
        </w:rPr>
        <w:t>.B</w:t>
      </w:r>
      <w:r w:rsidR="00C92945">
        <w:t>)</w:t>
      </w:r>
      <w:r w:rsidR="00243FF1" w:rsidRPr="00767443">
        <w:t xml:space="preserve">. </w:t>
      </w:r>
    </w:p>
    <w:p w14:paraId="7BF70BFF" w14:textId="60F092AA" w:rsidR="00066656" w:rsidRPr="00767443" w:rsidRDefault="00066656" w:rsidP="004120AA">
      <w:pPr>
        <w:pStyle w:val="ListParagraph"/>
        <w:numPr>
          <w:ilvl w:val="0"/>
          <w:numId w:val="15"/>
        </w:numPr>
      </w:pPr>
      <w:r w:rsidRPr="00767443">
        <w:rPr>
          <w:b/>
          <w:bCs/>
        </w:rPr>
        <w:t>Item Discrimination</w:t>
      </w:r>
      <w:r w:rsidRPr="00767443">
        <w:t>:</w:t>
      </w:r>
      <w:r w:rsidR="003B41B6" w:rsidRPr="00767443">
        <w:t xml:space="preserve"> Indicates how well an item distinguishes between individuals with different ability levels. Items with high discrimination accurately measure the latent trait</w:t>
      </w:r>
      <w:r w:rsidR="00360C73" w:rsidRPr="00767443">
        <w:t xml:space="preserve"> </w:t>
      </w:r>
      <w:r w:rsidR="00DA760D" w:rsidRPr="00767443">
        <w:t>in</w:t>
      </w:r>
      <w:r w:rsidR="00C92945">
        <w:t xml:space="preserve"> </w:t>
      </w:r>
      <w:r w:rsidR="00C92945">
        <w:fldChar w:fldCharType="begin"/>
      </w:r>
      <w:r w:rsidR="00C92945">
        <w:instrText xml:space="preserve"> REF _Ref165265736 \h </w:instrText>
      </w:r>
      <w:r w:rsidR="00C92945">
        <w:fldChar w:fldCharType="separate"/>
      </w:r>
      <w:r w:rsidR="00C92945" w:rsidRPr="00C92945">
        <w:rPr>
          <w:b/>
          <w:bCs/>
        </w:rPr>
        <w:t xml:space="preserve">Figure </w:t>
      </w:r>
      <w:r w:rsidR="00C92945" w:rsidRPr="00C92945">
        <w:rPr>
          <w:b/>
          <w:bCs/>
          <w:noProof/>
        </w:rPr>
        <w:t>2</w:t>
      </w:r>
      <w:r w:rsidR="00C92945" w:rsidRPr="00C92945">
        <w:rPr>
          <w:b/>
          <w:bCs/>
        </w:rPr>
        <w:t>.</w:t>
      </w:r>
      <w:r w:rsidR="00C92945" w:rsidRPr="00C92945">
        <w:rPr>
          <w:b/>
          <w:bCs/>
          <w:noProof/>
        </w:rPr>
        <w:t>2</w:t>
      </w:r>
      <w:r w:rsidR="00C92945">
        <w:fldChar w:fldCharType="end"/>
      </w:r>
      <w:r w:rsidR="00C92945" w:rsidRPr="00C92945">
        <w:rPr>
          <w:b/>
          <w:bCs/>
        </w:rPr>
        <w:t>.B</w:t>
      </w:r>
      <w:r w:rsidR="00C92945">
        <w:t>.</w:t>
      </w:r>
      <w:r w:rsidR="003B41B6" w:rsidRPr="00767443">
        <w:t xml:space="preserve"> </w:t>
      </w:r>
    </w:p>
    <w:p w14:paraId="1F8C1E70" w14:textId="12D529D5" w:rsidR="00066656" w:rsidRDefault="00066656" w:rsidP="004120AA">
      <w:pPr>
        <w:pStyle w:val="ListParagraph"/>
        <w:numPr>
          <w:ilvl w:val="0"/>
          <w:numId w:val="15"/>
        </w:numPr>
      </w:pPr>
      <w:r w:rsidRPr="00767443">
        <w:rPr>
          <w:b/>
          <w:bCs/>
        </w:rPr>
        <w:t>Gu</w:t>
      </w:r>
      <w:r w:rsidR="007E676A" w:rsidRPr="00767443">
        <w:rPr>
          <w:b/>
          <w:bCs/>
        </w:rPr>
        <w:t>e</w:t>
      </w:r>
      <w:r w:rsidRPr="00767443">
        <w:rPr>
          <w:b/>
          <w:bCs/>
        </w:rPr>
        <w:t>ssing</w:t>
      </w:r>
      <w:r w:rsidRPr="00767443">
        <w:t>:</w:t>
      </w:r>
      <w:r w:rsidR="00B86A76" w:rsidRPr="00767443">
        <w:t xml:space="preserve"> Accounts for guessing on an item.</w:t>
      </w:r>
    </w:p>
    <w:p w14:paraId="79BD607E" w14:textId="77777777" w:rsidR="00C92945" w:rsidRPr="00767443" w:rsidRDefault="00C92945" w:rsidP="00C92945"/>
    <w:p w14:paraId="5BBA1831" w14:textId="77777777" w:rsidR="00C92945" w:rsidRDefault="000B7421" w:rsidP="00C92945">
      <w:pPr>
        <w:keepNext/>
      </w:pPr>
      <w:r w:rsidRPr="00767443">
        <w:rPr>
          <w:noProof/>
        </w:rPr>
        <w:drawing>
          <wp:inline distT="0" distB="0" distL="0" distR="0" wp14:anchorId="0D3AC93C" wp14:editId="08377B92">
            <wp:extent cx="5763895" cy="2881630"/>
            <wp:effectExtent l="0" t="0" r="8255" b="0"/>
            <wp:docPr id="2015410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1018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3895" cy="2881630"/>
                    </a:xfrm>
                    <a:prstGeom prst="rect">
                      <a:avLst/>
                    </a:prstGeom>
                  </pic:spPr>
                </pic:pic>
              </a:graphicData>
            </a:graphic>
          </wp:inline>
        </w:drawing>
      </w:r>
    </w:p>
    <w:p w14:paraId="4557B350" w14:textId="4EDFB743" w:rsidR="00B616F5" w:rsidRDefault="00C92945" w:rsidP="00C92945">
      <w:pPr>
        <w:pStyle w:val="Caption"/>
      </w:pPr>
      <w:bookmarkStart w:id="31" w:name="_Ref165265736"/>
      <w:bookmarkStart w:id="32" w:name="_Toc165266451"/>
      <w:r w:rsidRPr="00C92945">
        <w:rPr>
          <w:b/>
          <w:bCs/>
          <w:sz w:val="22"/>
          <w:szCs w:val="22"/>
        </w:rPr>
        <w:t xml:space="preserve">Figure </w:t>
      </w:r>
      <w:r w:rsidRPr="00C92945">
        <w:rPr>
          <w:b/>
          <w:bCs/>
          <w:sz w:val="22"/>
          <w:szCs w:val="22"/>
        </w:rPr>
        <w:fldChar w:fldCharType="begin"/>
      </w:r>
      <w:r w:rsidRPr="00C92945">
        <w:rPr>
          <w:b/>
          <w:bCs/>
          <w:sz w:val="22"/>
          <w:szCs w:val="22"/>
        </w:rPr>
        <w:instrText xml:space="preserve"> STYLEREF 1 \s </w:instrText>
      </w:r>
      <w:r w:rsidRPr="00C92945">
        <w:rPr>
          <w:b/>
          <w:bCs/>
          <w:sz w:val="22"/>
          <w:szCs w:val="22"/>
        </w:rPr>
        <w:fldChar w:fldCharType="separate"/>
      </w:r>
      <w:r w:rsidRPr="00C92945">
        <w:rPr>
          <w:b/>
          <w:bCs/>
          <w:noProof/>
          <w:sz w:val="22"/>
          <w:szCs w:val="22"/>
        </w:rPr>
        <w:t>2</w:t>
      </w:r>
      <w:r w:rsidRPr="00C92945">
        <w:rPr>
          <w:b/>
          <w:bCs/>
          <w:sz w:val="22"/>
          <w:szCs w:val="22"/>
        </w:rPr>
        <w:fldChar w:fldCharType="end"/>
      </w:r>
      <w:r w:rsidRPr="00C92945">
        <w:rPr>
          <w:b/>
          <w:bCs/>
          <w:sz w:val="22"/>
          <w:szCs w:val="22"/>
        </w:rPr>
        <w:t>.</w:t>
      </w:r>
      <w:r w:rsidRPr="00C92945">
        <w:rPr>
          <w:b/>
          <w:bCs/>
          <w:sz w:val="22"/>
          <w:szCs w:val="22"/>
        </w:rPr>
        <w:fldChar w:fldCharType="begin"/>
      </w:r>
      <w:r w:rsidRPr="00C92945">
        <w:rPr>
          <w:b/>
          <w:bCs/>
          <w:sz w:val="22"/>
          <w:szCs w:val="22"/>
        </w:rPr>
        <w:instrText xml:space="preserve"> SEQ Figure \* ARABIC \s 1 </w:instrText>
      </w:r>
      <w:r w:rsidRPr="00C92945">
        <w:rPr>
          <w:b/>
          <w:bCs/>
          <w:sz w:val="22"/>
          <w:szCs w:val="22"/>
        </w:rPr>
        <w:fldChar w:fldCharType="separate"/>
      </w:r>
      <w:r w:rsidRPr="00C92945">
        <w:rPr>
          <w:b/>
          <w:bCs/>
          <w:noProof/>
          <w:sz w:val="22"/>
          <w:szCs w:val="22"/>
        </w:rPr>
        <w:t>2</w:t>
      </w:r>
      <w:r w:rsidRPr="00C92945">
        <w:rPr>
          <w:b/>
          <w:bCs/>
          <w:sz w:val="22"/>
          <w:szCs w:val="22"/>
        </w:rPr>
        <w:fldChar w:fldCharType="end"/>
      </w:r>
      <w:bookmarkEnd w:id="31"/>
      <w:r w:rsidRPr="00FB12BA">
        <w:rPr>
          <w:b/>
          <w:bCs/>
          <w:sz w:val="22"/>
          <w:szCs w:val="22"/>
        </w:rPr>
        <w:t>:</w:t>
      </w:r>
      <w:r w:rsidRPr="00FB12BA">
        <w:rPr>
          <w:sz w:val="22"/>
          <w:szCs w:val="22"/>
        </w:rPr>
        <w:t xml:space="preserve"> </w:t>
      </w:r>
      <w:r w:rsidRPr="000A62E8">
        <w:rPr>
          <w:b/>
          <w:bCs/>
          <w:color w:val="auto"/>
          <w:sz w:val="22"/>
          <w:szCs w:val="22"/>
        </w:rPr>
        <w:t>Graphs representing the transformations to ICC curve with changes to Item parameters.</w:t>
      </w:r>
      <w:r w:rsidRPr="000A62E8">
        <w:rPr>
          <w:color w:val="auto"/>
          <w:sz w:val="22"/>
          <w:szCs w:val="22"/>
        </w:rPr>
        <w:t xml:space="preserve"> Graph A represents changes with difficulty. Graph B represents changes with varying discrimination.</w:t>
      </w:r>
      <w:bookmarkEnd w:id="32"/>
    </w:p>
    <w:p w14:paraId="3A8FE850" w14:textId="77777777" w:rsidR="00C92945" w:rsidRPr="00767443" w:rsidRDefault="00C92945" w:rsidP="004120AA"/>
    <w:p w14:paraId="720A0A4A" w14:textId="5CA3E231" w:rsidR="00F75719" w:rsidRPr="00767443" w:rsidRDefault="00F75719" w:rsidP="00203CD5">
      <w:pPr>
        <w:pStyle w:val="Heading3"/>
        <w:ind w:left="993" w:hanging="993"/>
      </w:pPr>
      <w:bookmarkStart w:id="33" w:name="_Toc165293360"/>
      <w:r w:rsidRPr="00767443">
        <w:t xml:space="preserve">IRT Model </w:t>
      </w:r>
      <w:r w:rsidR="00AF003B" w:rsidRPr="00767443">
        <w:t>Types</w:t>
      </w:r>
      <w:bookmarkEnd w:id="33"/>
    </w:p>
    <w:p w14:paraId="1087C316" w14:textId="6C86FF02" w:rsidR="00642AFD" w:rsidRPr="00767443" w:rsidRDefault="003F16BA" w:rsidP="004120AA">
      <w:r w:rsidRPr="00767443">
        <w:t xml:space="preserve">IRT </w:t>
      </w:r>
      <w:r w:rsidR="006D3AAC" w:rsidRPr="00767443">
        <w:t>encompasses a range of</w:t>
      </w:r>
      <w:r w:rsidRPr="00767443">
        <w:t xml:space="preserve"> models </w:t>
      </w:r>
      <w:r w:rsidR="006D3AAC" w:rsidRPr="00767443">
        <w:t xml:space="preserve">designed to uncover deeper </w:t>
      </w:r>
      <w:r w:rsidRPr="00767443">
        <w:t xml:space="preserve">relationships between the latent </w:t>
      </w:r>
      <w:r w:rsidR="008D689F" w:rsidRPr="00767443">
        <w:t>trait and their observable outcomes. To review the simplicity and relevancy of IRT as a model,</w:t>
      </w:r>
      <w:r w:rsidR="00F0192B" w:rsidRPr="00767443">
        <w:t xml:space="preserve"> this thesis uses</w:t>
      </w:r>
      <w:r w:rsidR="008D689F" w:rsidRPr="00767443">
        <w:t xml:space="preserve"> </w:t>
      </w:r>
      <w:r w:rsidR="00F0192B" w:rsidRPr="00767443">
        <w:t>t</w:t>
      </w:r>
      <w:r w:rsidR="008D689F" w:rsidRPr="00767443">
        <w:t>he 2-Parameter Logistic Model</w:t>
      </w:r>
      <w:r w:rsidR="00F0192B" w:rsidRPr="00767443">
        <w:t xml:space="preserve"> (2-PL)</w:t>
      </w:r>
      <w:r w:rsidR="008D689F" w:rsidRPr="00767443">
        <w:t>.</w:t>
      </w:r>
    </w:p>
    <w:p w14:paraId="449485D3" w14:textId="0B7FB672" w:rsidR="00396258" w:rsidRPr="00767443" w:rsidRDefault="00396258" w:rsidP="004120AA"/>
    <w:p w14:paraId="54885F5B" w14:textId="217C9CB5" w:rsidR="00AF003B" w:rsidRPr="00767443" w:rsidRDefault="008773CC" w:rsidP="004120AA">
      <w:pPr>
        <w:pStyle w:val="Heading4"/>
      </w:pPr>
      <w:bookmarkStart w:id="34" w:name="_Toc165293361"/>
      <w:r w:rsidRPr="00767443">
        <w:t>2-Parameter Logistic Model</w:t>
      </w:r>
      <w:bookmarkEnd w:id="34"/>
    </w:p>
    <w:p w14:paraId="04AE7AA1" w14:textId="589ADE47" w:rsidR="00FB18AA" w:rsidRPr="00767443" w:rsidRDefault="005861FD" w:rsidP="004120AA">
      <w:r w:rsidRPr="00767443">
        <w:t>The 2-Parameter Logistic Model (2-PL) model predicts the probability of a successful answer using two parameters</w:t>
      </w:r>
      <w:r w:rsidR="00642AFD" w:rsidRPr="00767443">
        <w:t>,</w:t>
      </w:r>
      <w:r w:rsidRPr="00767443">
        <w:t xml:space="preserve"> </w:t>
      </w:r>
      <w:r w:rsidR="00642AFD" w:rsidRPr="00767443">
        <w:t>(Difficulty and Discrimination)</w:t>
      </w:r>
      <w:r w:rsidR="005F4CEF">
        <w:t xml:space="preserve"> </w:t>
      </w:r>
      <w:r w:rsidR="005F4CEF">
        <w:fldChar w:fldCharType="begin"/>
      </w:r>
      <w:r w:rsidR="005F4CEF">
        <w:instrText xml:space="preserve"> ADDIN ZOTERO_ITEM CSL_CITATION {"citationID":"S9WibLZ0","properties":{"formattedCitation":"[6]","plainCitation":"[6]","noteIndex":0},"citationItems":[{"id":25,"uris":["http://zotero.org/users/14030398/items/IZQWQJRI"],"itemData":{"id":25,"type":"book","abstract":"Item response theory has become an essential component in the toolkit of every researcher in the behavioral sciences. It provides a powerful means to study individual responses to a variety of stimuli, and the methodology has been extended and developed to cover many different models of interaction. This volume presents a wide-ranging handbook to item response theory - and its applications to educational and psychological testing. It will serve as both an introduction to the subject and also as a comprehensive reference volume for practitioners and researchers. It is organized into six major sections: the nominal categories model, models for response time or multiple attempts on items, models for multiple abilities or cognitive components, nonparametric models, models for nonmonotone items, and models with special assumptions. Each chapter in the book has been written by an expert of that particular topic, and the chapters have been carefully edited to ensure that a uniform style of notation and presentation is used throughout. As a result, all researchers whose work uses item response theory will find this an indispensable companion to their work and it will be the subject's reference volume for many years to come","event-place":"New York","ISBN":"978-1-4757-2691-6","language":"eng","note":"OCLC: 844056718","publisher":"Springer","publisher-place":"New York","source":"Open WorldCat","title":"Handbook of modern item response theory","author":[{"family":"Linden","given":"Wim J.","dropping-particle":"van der"},{"family":"Hambleton","given":"Ronald K."}],"issued":{"date-parts":[["1997"]]}}}],"schema":"https://github.com/citation-style-language/schema/raw/master/csl-citation.json"} </w:instrText>
      </w:r>
      <w:r w:rsidR="005F4CEF">
        <w:fldChar w:fldCharType="separate"/>
      </w:r>
      <w:r w:rsidR="005F4CEF">
        <w:rPr>
          <w:noProof/>
        </w:rPr>
        <w:t>[6]</w:t>
      </w:r>
      <w:r w:rsidR="005F4CEF">
        <w:fldChar w:fldCharType="end"/>
      </w:r>
      <w:r w:rsidR="005F4CEF">
        <w:t xml:space="preserve">, </w:t>
      </w:r>
      <w:r w:rsidR="005F4CEF">
        <w:fldChar w:fldCharType="begin"/>
      </w:r>
      <w:r w:rsidR="005F4CEF">
        <w:instrText xml:space="preserve"> ADDIN ZOTERO_ITEM CSL_CITATION {"citationID":"NCxOAhR5","properties":{"formattedCitation":"[7], [8]","plainCitation":"[7], [8]","noteIndex":0},"citationItems":[{"id":26,"uris":["http://zotero.org/users/14030398/items/V4S4JKKB"],"itemData":{"id":26,"type":"book","event-place":"Dordrecht","ISBN":"978-94-017-1988-9","language":"eng","note":"OCLC: 1066191435","publisher":"Springer Netherlands","publisher-place":"Dordrecht","source":"Open WorldCat","title":"Item Response Theory: Principles and Applications","title-short":"Item Response Theory","author":[{"family":"Hambleton","given":"Ronald K."},{"family":"Swaminathan","given":"H."}],"issued":{"date-parts":[["2013"]]}},"label":"page"},{"id":31,"uris":["http://zotero.org/users/14030398/items/N9JJ3ES7"],"itemData":{"id":31,"type":"paper-conference","container-title":"2011 6th IEEE Joint International Information Technology and Artificial Intelligence Conference","DOI":"10.1109/ITAIC.2011.6030299","event-place":"Chongqing, China","event-title":"2011 6th IEEE Joint International Information Technology and Artificial Intelligence Conference (ITAIC)","ISBN":"978-1-4244-8622-9","page":"157-159","publisher":"IEEE","publisher-place":"Chongqing, China","source":"DOI.org (Crossref)","title":"The design of adaptive test paper composition algorithm based on the item response theory","URL":"http://ieeexplore.ieee.org/document/6030299/","author":[{"family":"Li","given":"Xiaoping"},{"family":"Wang","given":"Zhenghong"},{"family":"Wu","given":"Xiaobing"},{"family":"Li","given":"Yinxiang"},{"family":"Dong","given":"Hongjian"}],"accessed":{"date-parts":[["2024",4,29]]},"issued":{"date-parts":[["2011",8]]}},"label":"page"}],"schema":"https://github.com/citation-style-language/schema/raw/master/csl-citation.json"} </w:instrText>
      </w:r>
      <w:r w:rsidR="005F4CEF">
        <w:fldChar w:fldCharType="separate"/>
      </w:r>
      <w:r w:rsidR="005F4CEF">
        <w:rPr>
          <w:noProof/>
        </w:rPr>
        <w:t>[7], [8]</w:t>
      </w:r>
      <w:r w:rsidR="005F4CEF">
        <w:fldChar w:fldCharType="end"/>
      </w:r>
      <w:r w:rsidR="00642AFD" w:rsidRPr="00767443">
        <w:t>.</w:t>
      </w:r>
      <w:r w:rsidR="00FB18AA" w:rsidRPr="00767443">
        <w:t xml:space="preserve"> The 2-PL model may be mathematically described as:</w:t>
      </w:r>
    </w:p>
    <w:p w14:paraId="3E435D72" w14:textId="77777777" w:rsidR="004E4ADD" w:rsidRPr="00767443" w:rsidRDefault="007806A0" w:rsidP="004120AA">
      <w:pPr>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e>
                  </m:d>
                </m:sup>
              </m:sSup>
            </m:den>
          </m:f>
        </m:oMath>
      </m:oMathPara>
    </w:p>
    <w:p w14:paraId="31C399C4" w14:textId="5664FD70" w:rsidR="00164E30" w:rsidRPr="00767443" w:rsidRDefault="0075331C" w:rsidP="004120AA">
      <w:r w:rsidRPr="00767443">
        <w:rPr>
          <w:noProof/>
        </w:rPr>
        <mc:AlternateContent>
          <mc:Choice Requires="wps">
            <w:drawing>
              <wp:anchor distT="0" distB="0" distL="114300" distR="114300" simplePos="0" relativeHeight="251658241" behindDoc="0" locked="0" layoutInCell="1" allowOverlap="1" wp14:anchorId="22AAE787" wp14:editId="1248EF78">
                <wp:simplePos x="0" y="0"/>
                <wp:positionH relativeFrom="column">
                  <wp:posOffset>22860</wp:posOffset>
                </wp:positionH>
                <wp:positionV relativeFrom="paragraph">
                  <wp:posOffset>4116070</wp:posOffset>
                </wp:positionV>
                <wp:extent cx="5408295" cy="635"/>
                <wp:effectExtent l="0" t="0" r="1905" b="0"/>
                <wp:wrapTopAndBottom/>
                <wp:docPr id="738934046" name="Text Box 1"/>
                <wp:cNvGraphicFramePr/>
                <a:graphic xmlns:a="http://schemas.openxmlformats.org/drawingml/2006/main">
                  <a:graphicData uri="http://schemas.microsoft.com/office/word/2010/wordprocessingShape">
                    <wps:wsp>
                      <wps:cNvSpPr txBox="1"/>
                      <wps:spPr>
                        <a:xfrm>
                          <a:off x="0" y="0"/>
                          <a:ext cx="5408295" cy="635"/>
                        </a:xfrm>
                        <a:prstGeom prst="rect">
                          <a:avLst/>
                        </a:prstGeom>
                        <a:solidFill>
                          <a:prstClr val="white"/>
                        </a:solidFill>
                        <a:ln>
                          <a:noFill/>
                        </a:ln>
                      </wps:spPr>
                      <wps:txbx>
                        <w:txbxContent>
                          <w:p w14:paraId="214B7212" w14:textId="348050B3" w:rsidR="0075331C" w:rsidRPr="00092FC5" w:rsidRDefault="0075331C" w:rsidP="0075331C">
                            <w:pPr>
                              <w:pStyle w:val="Caption"/>
                              <w:rPr>
                                <w:noProof/>
                                <w:sz w:val="22"/>
                                <w:szCs w:val="22"/>
                              </w:rPr>
                            </w:pPr>
                            <w:bookmarkStart w:id="35" w:name="_Toc165266452"/>
                            <w:r w:rsidRPr="0075331C">
                              <w:rPr>
                                <w:b/>
                                <w:bCs/>
                                <w:sz w:val="22"/>
                                <w:szCs w:val="22"/>
                              </w:rPr>
                              <w:t xml:space="preserve">Figure </w:t>
                            </w:r>
                            <w:r w:rsidR="00C92945">
                              <w:rPr>
                                <w:b/>
                                <w:bCs/>
                                <w:sz w:val="22"/>
                                <w:szCs w:val="22"/>
                              </w:rPr>
                              <w:fldChar w:fldCharType="begin"/>
                            </w:r>
                            <w:r w:rsidR="00C92945">
                              <w:rPr>
                                <w:b/>
                                <w:bCs/>
                                <w:sz w:val="22"/>
                                <w:szCs w:val="22"/>
                              </w:rPr>
                              <w:instrText xml:space="preserve"> STYLEREF 1 \s </w:instrText>
                            </w:r>
                            <w:r w:rsidR="00C92945">
                              <w:rPr>
                                <w:b/>
                                <w:bCs/>
                                <w:sz w:val="22"/>
                                <w:szCs w:val="22"/>
                              </w:rPr>
                              <w:fldChar w:fldCharType="separate"/>
                            </w:r>
                            <w:r w:rsidR="00C92945">
                              <w:rPr>
                                <w:b/>
                                <w:bCs/>
                                <w:noProof/>
                                <w:sz w:val="22"/>
                                <w:szCs w:val="22"/>
                              </w:rPr>
                              <w:t>2</w:t>
                            </w:r>
                            <w:r w:rsidR="00C92945">
                              <w:rPr>
                                <w:b/>
                                <w:bCs/>
                                <w:sz w:val="22"/>
                                <w:szCs w:val="22"/>
                              </w:rPr>
                              <w:fldChar w:fldCharType="end"/>
                            </w:r>
                            <w:r w:rsidR="00C92945">
                              <w:rPr>
                                <w:b/>
                                <w:bCs/>
                                <w:sz w:val="22"/>
                                <w:szCs w:val="22"/>
                              </w:rPr>
                              <w:t>.</w:t>
                            </w:r>
                            <w:r w:rsidR="00C92945">
                              <w:rPr>
                                <w:b/>
                                <w:bCs/>
                                <w:sz w:val="22"/>
                                <w:szCs w:val="22"/>
                              </w:rPr>
                              <w:fldChar w:fldCharType="begin"/>
                            </w:r>
                            <w:r w:rsidR="00C92945">
                              <w:rPr>
                                <w:b/>
                                <w:bCs/>
                                <w:sz w:val="22"/>
                                <w:szCs w:val="22"/>
                              </w:rPr>
                              <w:instrText xml:space="preserve"> SEQ Figure \* ARABIC \s 1 </w:instrText>
                            </w:r>
                            <w:r w:rsidR="00C92945">
                              <w:rPr>
                                <w:b/>
                                <w:bCs/>
                                <w:sz w:val="22"/>
                                <w:szCs w:val="22"/>
                              </w:rPr>
                              <w:fldChar w:fldCharType="separate"/>
                            </w:r>
                            <w:r w:rsidR="00C92945">
                              <w:rPr>
                                <w:b/>
                                <w:bCs/>
                                <w:noProof/>
                                <w:sz w:val="22"/>
                                <w:szCs w:val="22"/>
                              </w:rPr>
                              <w:t>3</w:t>
                            </w:r>
                            <w:r w:rsidR="00C92945">
                              <w:rPr>
                                <w:b/>
                                <w:bCs/>
                                <w:sz w:val="22"/>
                                <w:szCs w:val="22"/>
                              </w:rPr>
                              <w:fldChar w:fldCharType="end"/>
                            </w:r>
                            <w:r w:rsidRPr="0075331C">
                              <w:rPr>
                                <w:b/>
                                <w:bCs/>
                                <w:sz w:val="22"/>
                                <w:szCs w:val="22"/>
                              </w:rPr>
                              <w:t>:</w:t>
                            </w:r>
                            <w:r>
                              <w:t xml:space="preserve"> </w:t>
                            </w:r>
                            <w:r w:rsidRPr="000A62E8">
                              <w:rPr>
                                <w:b/>
                                <w:bCs/>
                                <w:color w:val="auto"/>
                                <w:sz w:val="22"/>
                                <w:szCs w:val="22"/>
                              </w:rPr>
                              <w:t>Item Characteristic Curves for 2-Parameter Logistical Model with Varying Item Parameters.</w:t>
                            </w:r>
                            <w:r w:rsidRPr="000A62E8">
                              <w:rPr>
                                <w:color w:val="auto"/>
                                <w:sz w:val="22"/>
                                <w:szCs w:val="22"/>
                              </w:rPr>
                              <w:t xml:space="preserve"> The Green curve acts as the base curve for this plot. The Blue curve shows the effect of increasing the Discrimination parameter. The Red Curve shows the effect of increasing the Difficulty paramet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2AAE787" id="_x0000_t202" coordsize="21600,21600" o:spt="202" path="m,l,21600r21600,l21600,xe">
                <v:stroke joinstyle="miter"/>
                <v:path gradientshapeok="t" o:connecttype="rect"/>
              </v:shapetype>
              <v:shape id="Text Box 1" o:spid="_x0000_s1026" type="#_x0000_t202" style="position:absolute;margin-left:1.8pt;margin-top:324.1pt;width:425.85pt;height:.0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" stroked="f">
                <v:textbox style="mso-fit-shape-to-text:t" inset="0,0,0,0">
                  <w:txbxContent>
                    <w:p w14:paraId="214B7212" w14:textId="348050B3" w:rsidR="0075331C" w:rsidRPr="00092FC5" w:rsidRDefault="0075331C" w:rsidP="0075331C">
                      <w:pPr>
                        <w:pStyle w:val="Caption"/>
                        <w:rPr>
                          <w:noProof/>
                          <w:sz w:val="22"/>
                          <w:szCs w:val="22"/>
                        </w:rPr>
                      </w:pPr>
                      <w:bookmarkStart w:id="36" w:name="_Toc165266452"/>
                      <w:r w:rsidRPr="0075331C">
                        <w:rPr>
                          <w:b/>
                          <w:bCs/>
                          <w:sz w:val="22"/>
                          <w:szCs w:val="22"/>
                        </w:rPr>
                        <w:t xml:space="preserve">Figure </w:t>
                      </w:r>
                      <w:r w:rsidR="00C92945">
                        <w:rPr>
                          <w:b/>
                          <w:bCs/>
                          <w:sz w:val="22"/>
                          <w:szCs w:val="22"/>
                        </w:rPr>
                        <w:fldChar w:fldCharType="begin"/>
                      </w:r>
                      <w:r w:rsidR="00C92945">
                        <w:rPr>
                          <w:b/>
                          <w:bCs/>
                          <w:sz w:val="22"/>
                          <w:szCs w:val="22"/>
                        </w:rPr>
                        <w:instrText xml:space="preserve"> STYLEREF 1 \s </w:instrText>
                      </w:r>
                      <w:r w:rsidR="00C92945">
                        <w:rPr>
                          <w:b/>
                          <w:bCs/>
                          <w:sz w:val="22"/>
                          <w:szCs w:val="22"/>
                        </w:rPr>
                        <w:fldChar w:fldCharType="separate"/>
                      </w:r>
                      <w:r w:rsidR="00C92945">
                        <w:rPr>
                          <w:b/>
                          <w:bCs/>
                          <w:noProof/>
                          <w:sz w:val="22"/>
                          <w:szCs w:val="22"/>
                        </w:rPr>
                        <w:t>2</w:t>
                      </w:r>
                      <w:r w:rsidR="00C92945">
                        <w:rPr>
                          <w:b/>
                          <w:bCs/>
                          <w:sz w:val="22"/>
                          <w:szCs w:val="22"/>
                        </w:rPr>
                        <w:fldChar w:fldCharType="end"/>
                      </w:r>
                      <w:r w:rsidR="00C92945">
                        <w:rPr>
                          <w:b/>
                          <w:bCs/>
                          <w:sz w:val="22"/>
                          <w:szCs w:val="22"/>
                        </w:rPr>
                        <w:t>.</w:t>
                      </w:r>
                      <w:r w:rsidR="00C92945">
                        <w:rPr>
                          <w:b/>
                          <w:bCs/>
                          <w:sz w:val="22"/>
                          <w:szCs w:val="22"/>
                        </w:rPr>
                        <w:fldChar w:fldCharType="begin"/>
                      </w:r>
                      <w:r w:rsidR="00C92945">
                        <w:rPr>
                          <w:b/>
                          <w:bCs/>
                          <w:sz w:val="22"/>
                          <w:szCs w:val="22"/>
                        </w:rPr>
                        <w:instrText xml:space="preserve"> SEQ Figure \* ARABIC \s 1 </w:instrText>
                      </w:r>
                      <w:r w:rsidR="00C92945">
                        <w:rPr>
                          <w:b/>
                          <w:bCs/>
                          <w:sz w:val="22"/>
                          <w:szCs w:val="22"/>
                        </w:rPr>
                        <w:fldChar w:fldCharType="separate"/>
                      </w:r>
                      <w:r w:rsidR="00C92945">
                        <w:rPr>
                          <w:b/>
                          <w:bCs/>
                          <w:noProof/>
                          <w:sz w:val="22"/>
                          <w:szCs w:val="22"/>
                        </w:rPr>
                        <w:t>3</w:t>
                      </w:r>
                      <w:r w:rsidR="00C92945">
                        <w:rPr>
                          <w:b/>
                          <w:bCs/>
                          <w:sz w:val="22"/>
                          <w:szCs w:val="22"/>
                        </w:rPr>
                        <w:fldChar w:fldCharType="end"/>
                      </w:r>
                      <w:r w:rsidRPr="0075331C">
                        <w:rPr>
                          <w:b/>
                          <w:bCs/>
                          <w:sz w:val="22"/>
                          <w:szCs w:val="22"/>
                        </w:rPr>
                        <w:t>:</w:t>
                      </w:r>
                      <w:r>
                        <w:t xml:space="preserve"> </w:t>
                      </w:r>
                      <w:r w:rsidRPr="000A62E8">
                        <w:rPr>
                          <w:b/>
                          <w:bCs/>
                          <w:color w:val="auto"/>
                          <w:sz w:val="22"/>
                          <w:szCs w:val="22"/>
                        </w:rPr>
                        <w:t>Item Characteristic Curves for 2-Parameter Logistical Model with Varying Item Parameters.</w:t>
                      </w:r>
                      <w:r w:rsidRPr="000A62E8">
                        <w:rPr>
                          <w:color w:val="auto"/>
                          <w:sz w:val="22"/>
                          <w:szCs w:val="22"/>
                        </w:rPr>
                        <w:t xml:space="preserve"> The Green curve acts as the base curve for this plot. The Blue curve shows the effect of increasing the Discrimination parameter. The Red Curve shows the effect of increasing the Difficulty parameter.</w:t>
                      </w:r>
                      <w:bookmarkEnd w:id="36"/>
                    </w:p>
                  </w:txbxContent>
                </v:textbox>
                <w10:wrap type="topAndBottom"/>
              </v:shape>
            </w:pict>
          </mc:Fallback>
        </mc:AlternateContent>
      </w:r>
      <w:r w:rsidR="00A23CEA" w:rsidRPr="00767443">
        <w:t>Where:</w:t>
      </w:r>
    </w:p>
    <w:p w14:paraId="2F822A13" w14:textId="79DAC665" w:rsidR="00164E30" w:rsidRPr="00767443" w:rsidRDefault="00164E30" w:rsidP="004120AA">
      <w:pPr>
        <w:pStyle w:val="ListParagraph"/>
        <w:numPr>
          <w:ilvl w:val="0"/>
          <w:numId w:val="17"/>
        </w:numPr>
      </w:pPr>
      <m:oMath>
        <m:r>
          <w:rPr>
            <w:rFonts w:ascii="Cambria Math" w:hAnsi="Cambria Math"/>
          </w:rPr>
          <m:t>θ</m:t>
        </m:r>
      </m:oMath>
      <w:r w:rsidRPr="00767443">
        <w:t xml:space="preserve"> = </w:t>
      </w:r>
      <w:r w:rsidR="00E30DF8" w:rsidRPr="00767443">
        <w:t>Ability</w:t>
      </w:r>
    </w:p>
    <w:p w14:paraId="10FCCFBC" w14:textId="00D633B7" w:rsidR="00BC378C" w:rsidRPr="00767443" w:rsidRDefault="007806A0" w:rsidP="004120AA">
      <w:pPr>
        <w:pStyle w:val="ListParagraph"/>
        <w:numPr>
          <w:ilvl w:val="0"/>
          <w:numId w:val="17"/>
        </w:numP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C378C" w:rsidRPr="00767443">
        <w:t xml:space="preserve"> = Discrimination Parameter</w:t>
      </w:r>
    </w:p>
    <w:p w14:paraId="7A505BB4" w14:textId="1ADBDA1B" w:rsidR="00E30DF8" w:rsidRPr="00767443" w:rsidRDefault="007806A0" w:rsidP="004120AA">
      <w:pPr>
        <w:pStyle w:val="ListParagraph"/>
        <w:numPr>
          <w:ilvl w:val="0"/>
          <w:numId w:val="17"/>
        </w:num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30DF8" w:rsidRPr="00767443">
        <w:t xml:space="preserve"> = Difficulty Parameter</w:t>
      </w:r>
    </w:p>
    <w:p w14:paraId="7F5D210F" w14:textId="79D382D9" w:rsidR="0006296D" w:rsidRPr="00767443" w:rsidRDefault="009A7E2C" w:rsidP="004120AA">
      <w:r w:rsidRPr="00767443">
        <w:rPr>
          <w:noProof/>
        </w:rPr>
        <w:drawing>
          <wp:anchor distT="0" distB="0" distL="114300" distR="114300" simplePos="0" relativeHeight="251658240" behindDoc="0" locked="0" layoutInCell="1" allowOverlap="1" wp14:anchorId="3F7BD466" wp14:editId="4EF7882A">
            <wp:simplePos x="0" y="0"/>
            <wp:positionH relativeFrom="column">
              <wp:posOffset>427355</wp:posOffset>
            </wp:positionH>
            <wp:positionV relativeFrom="paragraph">
              <wp:posOffset>138521</wp:posOffset>
            </wp:positionV>
            <wp:extent cx="4541520" cy="3243580"/>
            <wp:effectExtent l="0" t="0" r="5080" b="0"/>
            <wp:wrapTopAndBottom/>
            <wp:docPr id="155306592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65922" name="Picture 1" descr="A graph of different colored lines&#10;&#10;Description automatically generated"/>
                    <pic:cNvPicPr/>
                  </pic:nvPicPr>
                  <pic:blipFill>
                    <a:blip r:embed="rId12"/>
                    <a:stretch>
                      <a:fillRect/>
                    </a:stretch>
                  </pic:blipFill>
                  <pic:spPr>
                    <a:xfrm>
                      <a:off x="0" y="0"/>
                      <a:ext cx="4541520" cy="3243580"/>
                    </a:xfrm>
                    <a:prstGeom prst="rect">
                      <a:avLst/>
                    </a:prstGeom>
                  </pic:spPr>
                </pic:pic>
              </a:graphicData>
            </a:graphic>
            <wp14:sizeRelH relativeFrom="margin">
              <wp14:pctWidth>0</wp14:pctWidth>
            </wp14:sizeRelH>
            <wp14:sizeRelV relativeFrom="margin">
              <wp14:pctHeight>0</wp14:pctHeight>
            </wp14:sizeRelV>
          </wp:anchor>
        </w:drawing>
      </w:r>
      <w:r w:rsidR="00E824EB" w:rsidRPr="00767443">
        <w:t xml:space="preserve">The discrimination parameter is allowed </w:t>
      </w:r>
      <w:r w:rsidR="00092247" w:rsidRPr="00767443">
        <w:t xml:space="preserve">to </w:t>
      </w:r>
      <w:r w:rsidR="00E824EB" w:rsidRPr="00767443">
        <w:t>vary between items. Thus, the ICC of different items can intersect and have different slopes. The steeper the slope, the higher the discrimination of the item.</w:t>
      </w:r>
      <w:r w:rsidR="002F0E57" w:rsidRPr="00767443">
        <w:t xml:space="preserve"> The Item Information</w:t>
      </w:r>
      <w:r w:rsidR="0006296D" w:rsidRPr="00767443">
        <w:t xml:space="preserve"> f</w:t>
      </w:r>
      <w:r w:rsidR="002F0E57" w:rsidRPr="00767443">
        <w:t xml:space="preserve">unction </w:t>
      </w:r>
      <w:r w:rsidR="0006296D" w:rsidRPr="00767443">
        <w:t xml:space="preserve">shows </w:t>
      </w:r>
      <w:r w:rsidR="00092247" w:rsidRPr="00767443">
        <w:t xml:space="preserve">the </w:t>
      </w:r>
      <w:r w:rsidR="002F0E57" w:rsidRPr="00767443">
        <w:t xml:space="preserve">amount of information each item </w:t>
      </w:r>
      <w:r w:rsidR="0006296D" w:rsidRPr="00767443">
        <w:t>provides</w:t>
      </w:r>
      <w:r w:rsidR="005F4CEF">
        <w:t xml:space="preserve"> </w:t>
      </w:r>
      <w:r w:rsidR="005F4CEF">
        <w:fldChar w:fldCharType="begin"/>
      </w:r>
      <w:r w:rsidR="005F4CEF">
        <w:instrText xml:space="preserve"> ADDIN ZOTERO_ITEM CSL_CITATION {"citationID":"S9WibLZ0","properties":{"formattedCitation":"[6]","plainCitation":"[6]","noteIndex":0},"citationItems":[{"id":25,"uris":["http://zotero.org/users/14030398/items/IZQWQJRI"],"itemData":{"id":25,"type":"book","abstract":"Item response theory has become an essential component in the toolkit of every researcher in the behavioral sciences. It provides a powerful means to study individual responses to a variety of stimuli, and the methodology has been extended and developed to cover many different models of interaction. This volume presents a wide-ranging handbook to item response theory - and its applications to educational and psychological testing. It will serve as both an introduction to the subject and also as a comprehensive reference volume for practitioners and researchers. It is organized into six major sections: the nominal categories model, models for response time or multiple attempts on items, models for multiple abilities or cognitive components, nonparametric models, models for nonmonotone items, and models with special assumptions. Each chapter in the book has been written by an expert of that particular topic, and the chapters have been carefully edited to ensure that a uniform style of notation and presentation is used throughout. As a result, all researchers whose work uses item response theory will find this an indispensable companion to their work and it will be the subject's reference volume for many years to come","event-place":"New York","ISBN":"978-1-4757-2691-6","language":"eng","note":"OCLC: 844056718","publisher":"Springer","publisher-place":"New York","source":"Open WorldCat","title":"Handbook of modern item response theory","author":[{"family":"Linden","given":"Wim J.","dropping-particle":"van der"},{"family":"Hambleton","given":"Ronald K."}],"issued":{"date-parts":[["1997"]]}}}],"schema":"https://github.com/citation-style-language/schema/raw/master/csl-citation.json"} </w:instrText>
      </w:r>
      <w:r w:rsidR="005F4CEF">
        <w:fldChar w:fldCharType="separate"/>
      </w:r>
      <w:r w:rsidR="005F4CEF">
        <w:rPr>
          <w:noProof/>
        </w:rPr>
        <w:t>[6]</w:t>
      </w:r>
      <w:r w:rsidR="005F4CEF">
        <w:fldChar w:fldCharType="end"/>
      </w:r>
      <w:r w:rsidR="005F4CEF">
        <w:t xml:space="preserve">, </w:t>
      </w:r>
      <w:r w:rsidR="005F4CEF">
        <w:fldChar w:fldCharType="begin"/>
      </w:r>
      <w:r w:rsidR="005F4CEF">
        <w:instrText xml:space="preserve"> ADDIN ZOTERO_ITEM CSL_CITATION {"citationID":"NCxOAhR5","properties":{"formattedCitation":"[7], [8]","plainCitation":"[7], [8]","noteIndex":0},"citationItems":[{"id":26,"uris":["http://zotero.org/users/14030398/items/V4S4JKKB"],"itemData":{"id":26,"type":"book","event-place":"Dordrecht","ISBN":"978-94-017-1988-9","language":"eng","note":"OCLC: 1066191435","publisher":"Springer Netherlands","publisher-place":"Dordrecht","source":"Open WorldCat","title":"Item Response Theory: Principles and Applications","title-short":"Item Response Theory","author":[{"family":"Hambleton","given":"Ronald K."},{"family":"Swaminathan","given":"H."}],"issued":{"date-parts":[["2013"]]}},"label":"page"},{"id":31,"uris":["http://zotero.org/users/14030398/items/N9JJ3ES7"],"itemData":{"id":31,"type":"paper-conference","container-title":"2011 6th IEEE Joint International Information Technology and Artificial Intelligence Conference","DOI":"10.1109/ITAIC.2011.6030299","event-place":"Chongqing, China","event-title":"2011 6th IEEE Joint International Information Technology and Artificial Intelligence Conference (ITAIC)","ISBN":"978-1-4244-8622-9","page":"157-159","publisher":"IEEE","publisher-place":"Chongqing, China","source":"DOI.org (Crossref)","title":"The design of adaptive test paper composition algorithm based on the item response theory","URL":"http://ieeexplore.ieee.org/document/6030299/","author":[{"family":"Li","given":"Xiaoping"},{"family":"Wang","given":"Zhenghong"},{"family":"Wu","given":"Xiaobing"},{"family":"Li","given":"Yinxiang"},{"family":"Dong","given":"Hongjian"}],"accessed":{"date-parts":[["2024",4,29]]},"issued":{"date-parts":[["2011",8]]}},"label":"page"}],"schema":"https://github.com/citation-style-language/schema/raw/master/csl-citation.json"} </w:instrText>
      </w:r>
      <w:r w:rsidR="005F4CEF">
        <w:fldChar w:fldCharType="separate"/>
      </w:r>
      <w:r w:rsidR="005F4CEF">
        <w:rPr>
          <w:noProof/>
        </w:rPr>
        <w:t>[7], [8]</w:t>
      </w:r>
      <w:r w:rsidR="005F4CEF">
        <w:fldChar w:fldCharType="end"/>
      </w:r>
      <w:r w:rsidR="00BB5A30" w:rsidRPr="00767443">
        <w:t>. For a 2-PL model</w:t>
      </w:r>
      <w:r w:rsidR="00092247" w:rsidRPr="00767443">
        <w:t>,</w:t>
      </w:r>
      <w:r w:rsidR="002F0E57" w:rsidRPr="00767443">
        <w:t xml:space="preserve"> it is </w:t>
      </w:r>
      <w:r w:rsidR="0006296D" w:rsidRPr="00767443">
        <w:t>mathematically described as:</w:t>
      </w:r>
    </w:p>
    <w:p w14:paraId="1A4F6E05" w14:textId="77777777" w:rsidR="00F16B10" w:rsidRPr="00767443" w:rsidRDefault="00F16B10" w:rsidP="004120AA"/>
    <w:p w14:paraId="63AA6F50" w14:textId="2A702787" w:rsidR="0006296D" w:rsidRPr="00767443" w:rsidRDefault="007806A0" w:rsidP="004120AA">
      <w:pPr>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m:rPr>
                  <m:sty m:val="p"/>
                </m:rPr>
                <w:rPr>
                  <w:rFonts w:ascii="Cambria Math" w:hAnsi="Cambria Math"/>
                </w:rPr>
                <m:t>θ,</m:t>
              </m:r>
              <m:sSub>
                <m:sSubPr>
                  <m:ctrlPr>
                    <w:rPr>
                      <w:rFonts w:ascii="Cambria Math" w:hAnsi="Cambria Math"/>
                    </w:rPr>
                  </m:ctrlPr>
                </m:sSubPr>
                <m:e>
                  <m:r>
                    <w:rPr>
                      <w:rFonts w:ascii="Cambria Math" w:hAnsi="Cambria Math"/>
                    </w:rPr>
                    <m:t>b</m:t>
                  </m:r>
                </m:e>
                <m:sub>
                  <m:r>
                    <w:rPr>
                      <w:rFonts w:ascii="Cambria Math" w:hAnsi="Cambria Math"/>
                    </w:rPr>
                    <m:t>i</m:t>
                  </m:r>
                </m:sub>
              </m:sSub>
            </m:e>
          </m:d>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θ,</m:t>
              </m:r>
              <m:sSub>
                <m:sSubPr>
                  <m:ctrlPr>
                    <w:rPr>
                      <w:rFonts w:ascii="Cambria Math" w:hAnsi="Cambria Math"/>
                    </w:rPr>
                  </m:ctrlPr>
                </m:sSubPr>
                <m:e>
                  <m:r>
                    <w:rPr>
                      <w:rFonts w:ascii="Cambria Math" w:hAnsi="Cambria Math"/>
                    </w:rPr>
                    <m:t>b</m:t>
                  </m:r>
                </m:e>
                <m:sub>
                  <m:r>
                    <w:rPr>
                      <w:rFonts w:ascii="Cambria Math" w:hAnsi="Cambria Math"/>
                    </w:rPr>
                    <m:t>i</m:t>
                  </m:r>
                </m:sub>
              </m:sSub>
            </m:e>
          </m:d>
          <m:sSub>
            <m:sSubPr>
              <m:ctrlPr>
                <w:rPr>
                  <w:rFonts w:ascii="Cambria Math" w:hAnsi="Cambria Math"/>
                </w:rPr>
              </m:ctrlPr>
            </m:sSubPr>
            <m:e>
              <m:r>
                <w:rPr>
                  <w:rFonts w:ascii="Cambria Math" w:hAnsi="Cambria Math"/>
                </w:rPr>
                <m:t>Q</m:t>
              </m:r>
            </m:e>
            <m:sub>
              <m:r>
                <w:rPr>
                  <w:rFonts w:ascii="Cambria Math" w:hAnsi="Cambria Math"/>
                </w:rPr>
                <m:t>i</m:t>
              </m:r>
            </m:sub>
          </m:sSub>
          <m:d>
            <m:dPr>
              <m:ctrlPr>
                <w:rPr>
                  <w:rFonts w:ascii="Cambria Math" w:hAnsi="Cambria Math"/>
                </w:rPr>
              </m:ctrlPr>
            </m:dPr>
            <m:e>
              <m:r>
                <m:rPr>
                  <m:sty m:val="p"/>
                </m:rPr>
                <w:rPr>
                  <w:rFonts w:ascii="Cambria Math" w:hAnsi="Cambria Math"/>
                </w:rPr>
                <m:t>θ,</m:t>
              </m:r>
              <m:sSub>
                <m:sSubPr>
                  <m:ctrlPr>
                    <w:rPr>
                      <w:rFonts w:ascii="Cambria Math" w:hAnsi="Cambria Math"/>
                    </w:rPr>
                  </m:ctrlPr>
                </m:sSubPr>
                <m:e>
                  <m:r>
                    <w:rPr>
                      <w:rFonts w:ascii="Cambria Math" w:hAnsi="Cambria Math"/>
                    </w:rPr>
                    <m:t>b</m:t>
                  </m:r>
                </m:e>
                <m:sub>
                  <m:r>
                    <w:rPr>
                      <w:rFonts w:ascii="Cambria Math" w:hAnsi="Cambria Math"/>
                    </w:rPr>
                    <m:t>i</m:t>
                  </m:r>
                </m:sub>
              </m:sSub>
            </m:e>
          </m:d>
        </m:oMath>
      </m:oMathPara>
    </w:p>
    <w:p w14:paraId="04F1DDE3" w14:textId="68652AFF" w:rsidR="0006296D" w:rsidRPr="00767443" w:rsidRDefault="0006296D" w:rsidP="004120AA">
      <w:r w:rsidRPr="00767443">
        <w:t>Where</w:t>
      </w:r>
      <w:r w:rsidR="00075CA0" w:rsidRPr="00767443">
        <w:t>:</w:t>
      </w:r>
    </w:p>
    <w:p w14:paraId="37FEF66A" w14:textId="77777777" w:rsidR="0006296D" w:rsidRPr="00767443" w:rsidRDefault="0006296D" w:rsidP="004120AA">
      <w:pPr>
        <w:pStyle w:val="ListParagraph"/>
        <w:numPr>
          <w:ilvl w:val="0"/>
          <w:numId w:val="18"/>
        </w:numPr>
      </w:pPr>
      <m:oMath>
        <m:r>
          <m:rPr>
            <m:sty m:val="p"/>
          </m:rPr>
          <w:rPr>
            <w:rFonts w:ascii="Cambria Math" w:hAnsi="Cambria Math"/>
          </w:rPr>
          <m:t>θ</m:t>
        </m:r>
      </m:oMath>
      <w:r w:rsidRPr="00767443">
        <w:t xml:space="preserve"> = Ability</w:t>
      </w:r>
    </w:p>
    <w:p w14:paraId="45A40F0D" w14:textId="77777777" w:rsidR="00075CA0" w:rsidRPr="00767443" w:rsidRDefault="007806A0" w:rsidP="004120AA">
      <w:pPr>
        <w:pStyle w:val="ListParagraph"/>
        <w:numPr>
          <w:ilvl w:val="0"/>
          <w:numId w:val="18"/>
        </w:num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075CA0" w:rsidRPr="00767443">
        <w:t xml:space="preserve"> = Difficulty Parameter</w:t>
      </w:r>
    </w:p>
    <w:p w14:paraId="4412ACC3" w14:textId="39CE9439" w:rsidR="00075CA0" w:rsidRPr="00767443" w:rsidRDefault="00BB5A30" w:rsidP="004120AA">
      <w:pPr>
        <w:pStyle w:val="ListParagraph"/>
        <w:numPr>
          <w:ilvl w:val="0"/>
          <w:numId w:val="18"/>
        </w:numPr>
      </w:pPr>
      <m:oMath>
        <m:r>
          <w:rPr>
            <w:rFonts w:ascii="Cambria Math" w:hAnsi="Cambria Math"/>
          </w:rPr>
          <m:t>P</m:t>
        </m:r>
      </m:oMath>
      <w:r w:rsidR="00075CA0" w:rsidRPr="00767443">
        <w:t xml:space="preserve"> = Correct Response</w:t>
      </w:r>
    </w:p>
    <w:p w14:paraId="1280F5B2" w14:textId="2DA9839C" w:rsidR="00075CA0" w:rsidRPr="00767443" w:rsidRDefault="00BB5A30" w:rsidP="004120AA">
      <w:pPr>
        <w:pStyle w:val="ListParagraph"/>
        <w:numPr>
          <w:ilvl w:val="0"/>
          <w:numId w:val="18"/>
        </w:numPr>
      </w:pPr>
      <m:oMath>
        <m:r>
          <w:rPr>
            <w:rFonts w:ascii="Cambria Math" w:hAnsi="Cambria Math"/>
          </w:rPr>
          <m:t>Q</m:t>
        </m:r>
      </m:oMath>
      <w:r w:rsidR="00075CA0" w:rsidRPr="00767443">
        <w:t xml:space="preserve"> = Incorrect Response</w:t>
      </w:r>
    </w:p>
    <w:p w14:paraId="5CD5F4ED" w14:textId="77777777" w:rsidR="00901527" w:rsidRPr="00767443" w:rsidRDefault="00901527" w:rsidP="004120AA"/>
    <w:p w14:paraId="3CA7CEBD" w14:textId="549AE16D" w:rsidR="007B5352" w:rsidRPr="00767443" w:rsidRDefault="00802992">
      <w:r>
        <w:t>Information</w:t>
      </w:r>
      <w:r w:rsidR="00CA1469" w:rsidRPr="00767443">
        <w:t xml:space="preserve"> i</w:t>
      </w:r>
      <w:r w:rsidR="00092247" w:rsidRPr="00767443">
        <w:t>s</w:t>
      </w:r>
      <w:r w:rsidR="00CA1469" w:rsidRPr="00767443">
        <w:t xml:space="preserve"> derived from the </w:t>
      </w:r>
      <m:oMath>
        <m:r>
          <w:rPr>
            <w:rFonts w:ascii="Cambria Math" w:hAnsi="Cambria Math"/>
          </w:rPr>
          <m:t>P</m:t>
        </m:r>
        <m:r>
          <w:rPr>
            <w:rFonts w:ascii="Cambria Math" w:eastAsiaTheme="minorEastAsia" w:hAnsi="Cambria Math"/>
          </w:rPr>
          <m:t xml:space="preserve"> * Q</m:t>
        </m:r>
      </m:oMath>
      <w:r w:rsidR="00E61697" w:rsidRPr="00767443">
        <w:t xml:space="preserve"> but it’s weighted by the squared discrimination parameter. Consequently, items with higher discrimination provide more information, leading to potentially dist</w:t>
      </w:r>
      <w:r w:rsidR="009945B1" w:rsidRPr="00767443">
        <w:t>inct ICC.</w:t>
      </w:r>
    </w:p>
    <w:p w14:paraId="46B0BE46" w14:textId="77777777" w:rsidR="0075331C" w:rsidRPr="00767443" w:rsidRDefault="0075331C"/>
    <w:p w14:paraId="624E099F" w14:textId="4CC6EABC" w:rsidR="00250154" w:rsidRPr="00767443" w:rsidRDefault="00250154" w:rsidP="00203CD5">
      <w:pPr>
        <w:pStyle w:val="Heading2"/>
        <w:ind w:left="709"/>
      </w:pPr>
      <w:bookmarkStart w:id="37" w:name="_Toc165293362"/>
      <w:r w:rsidRPr="00767443">
        <w:t>Literature Review</w:t>
      </w:r>
      <w:bookmarkEnd w:id="37"/>
    </w:p>
    <w:p w14:paraId="30D90282" w14:textId="00FD2AD2" w:rsidR="00D64BAA" w:rsidRPr="00767443" w:rsidRDefault="00D64BAA" w:rsidP="00D35BCC"/>
    <w:p w14:paraId="66E48C88" w14:textId="089F8BD7" w:rsidR="00F143F9" w:rsidRPr="00767443" w:rsidRDefault="00F143F9" w:rsidP="00F143F9">
      <w:pPr>
        <w:ind w:firstLine="360"/>
      </w:pPr>
      <w:r w:rsidRPr="00767443">
        <w:t>The use of ALS has been investigated previously due to its high importance and growing popularity in supplementing classroom teaching. To build a good ALS for today’s learning needs, it is important to review the research already done to build on the successes of the past. In this section, we will review some past ALS implementations.</w:t>
      </w:r>
    </w:p>
    <w:p w14:paraId="68F03284" w14:textId="77777777" w:rsidR="00F143F9" w:rsidRPr="00767443" w:rsidRDefault="00F143F9" w:rsidP="00F143F9">
      <w:pPr>
        <w:ind w:firstLine="360"/>
      </w:pPr>
    </w:p>
    <w:p w14:paraId="61CEEE7B" w14:textId="148728CB" w:rsidR="00F143F9" w:rsidRPr="00767443" w:rsidRDefault="00F143F9" w:rsidP="00F143F9">
      <w:pPr>
        <w:ind w:firstLine="360"/>
      </w:pPr>
      <w:r w:rsidRPr="00767443">
        <w:t xml:space="preserve">The paper by Pulido Vega, Y. L. et al. </w:t>
      </w:r>
      <w:r w:rsidR="00026F8E" w:rsidRPr="00767443">
        <w:fldChar w:fldCharType="begin"/>
      </w:r>
      <w:r w:rsidR="0011099D">
        <w:instrText xml:space="preserve"> ADDIN ZOTERO_ITEM CSL_CITATION {"citationID":"YwlHKnBS","properties":{"formattedCitation":"[9]","plainCitation":"[9]","noteIndex":0},"citationItems":[{"id":29,"uris":["http://zotero.org/users/14030398/items/BNUYLI46"],"itemData":{"id":29,"type":"paper-conference","container-title":"2012 Frontiers in Education Conference Proceedings","DOI":"10.1109/FIE.2012.6462377","event-place":"Seattle, WA, USA","event-title":"2012 IEEE Frontiers in Education Conference (FIE)","ISBN":"978-1-4673-1353-7","page":"1-4","publisher":"IEEE","publisher-place":"Seattle, WA, USA","source":"DOI.org (Crossref)","title":"Application of item response theory (IRT) for the generation of adaptive assessments in an introductory course on object-oriented programming","URL":"https://ieeexplore.ieee.org/document/6462377/","author":[{"family":"Vega","given":"Yehiry Lucelly Pulido"},{"family":"Nieto","given":"Gloria Milena Fernandez"},{"family":"Baldiris","given":"Silvia Margatira"},{"family":"Guevara Bolaños","given":"Juan Carlos"}],"accessed":{"date-parts":[["2024",4,28]]},"issued":{"date-parts":[["2012",10]]}}}],"schema":"https://github.com/citation-style-language/schema/raw/master/csl-citation.json"} </w:instrText>
      </w:r>
      <w:r w:rsidR="00026F8E" w:rsidRPr="00767443">
        <w:fldChar w:fldCharType="separate"/>
      </w:r>
      <w:r w:rsidR="0011099D">
        <w:rPr>
          <w:noProof/>
        </w:rPr>
        <w:t>[9]</w:t>
      </w:r>
      <w:r w:rsidR="00026F8E" w:rsidRPr="00767443">
        <w:fldChar w:fldCharType="end"/>
      </w:r>
      <w:r w:rsidRPr="00767443">
        <w:t xml:space="preserve"> used IRT to develop adaptive assessments for an introductory OOP course. Assessment tests were conducted to gather student responses for estimating item difficulty parameters. Proficiency levels were then identified from these responses. Through iterative calibration, the IRT model estimated student competence levels and guided item selection based on maximizing information function and considering item difficulty relative to students' competencies. This approach facilitated the creation of adaptive assessments tailored to individual student abilities, thereby enhancing learning effectiveness and efficiency.</w:t>
      </w:r>
    </w:p>
    <w:p w14:paraId="5A9FE08A" w14:textId="77777777" w:rsidR="00F143F9" w:rsidRPr="00767443" w:rsidRDefault="00F143F9" w:rsidP="00F143F9">
      <w:pPr>
        <w:ind w:firstLine="360"/>
      </w:pPr>
    </w:p>
    <w:p w14:paraId="4275F1A3" w14:textId="7DDDB9D4" w:rsidR="00F143F9" w:rsidRPr="00767443" w:rsidRDefault="00F143F9" w:rsidP="00F143F9">
      <w:pPr>
        <w:ind w:firstLine="360"/>
      </w:pPr>
      <w:r w:rsidRPr="00767443">
        <w:t xml:space="preserve">In the paper by </w:t>
      </w:r>
      <w:proofErr w:type="spellStart"/>
      <w:r w:rsidRPr="00767443">
        <w:t>Yarandi</w:t>
      </w:r>
      <w:proofErr w:type="spellEnd"/>
      <w:r w:rsidRPr="00767443">
        <w:t xml:space="preserve">, </w:t>
      </w:r>
      <w:proofErr w:type="spellStart"/>
      <w:r w:rsidRPr="00767443">
        <w:t>Jahankhani</w:t>
      </w:r>
      <w:proofErr w:type="spellEnd"/>
      <w:r w:rsidRPr="00767443">
        <w:t>, and Tawil</w:t>
      </w:r>
      <w:r w:rsidR="00026F8E" w:rsidRPr="00767443">
        <w:t xml:space="preserve"> </w:t>
      </w:r>
      <w:r w:rsidR="00026F8E" w:rsidRPr="00767443">
        <w:fldChar w:fldCharType="begin"/>
      </w:r>
      <w:r w:rsidR="0011099D">
        <w:instrText xml:space="preserve"> ADDIN ZOTERO_ITEM CSL_CITATION {"citationID":"vRU7fy1t","properties":{"formattedCitation":"[10]","plainCitation":"[10]","noteIndex":0},"citationItems":[{"id":27,"uris":["http://zotero.org/users/14030398/items/KZYZZDIP"],"itemData":{"id":27,"type":"paper-conference","container-title":"2012 15th International Conference on Interactive Collaborative Learning (ICL)","DOI":"10.1109/ICL.2012.6402141","event-place":"Villach, Austria","event-title":"2012 15th International Conference on Interactive Collaborative Learning (ICL)","ISBN":"978-1-4673-2427-4","page":"1-5","publisher":"IEEE","publisher-place":"Villach, Austria","source":"DOI.org (Crossref)","title":"An adaptive e-learning Decision support system","URL":"http://ieeexplore.ieee.org/document/6402141/","author":[{"family":"Yarandi","given":"Maryam"},{"family":"Jahankhani","given":"Hossein"},{"family":"Tawil","given":"Abdel-Rahman H."}],"accessed":{"date-parts":[["2024",4,28]]},"issued":{"date-parts":[["2012",9]]}}}],"schema":"https://github.com/citation-style-language/schema/raw/master/csl-citation.json"} </w:instrText>
      </w:r>
      <w:r w:rsidR="00026F8E" w:rsidRPr="00767443">
        <w:fldChar w:fldCharType="separate"/>
      </w:r>
      <w:r w:rsidR="0011099D">
        <w:rPr>
          <w:noProof/>
        </w:rPr>
        <w:t>[10]</w:t>
      </w:r>
      <w:r w:rsidR="00026F8E" w:rsidRPr="00767443">
        <w:fldChar w:fldCharType="end"/>
      </w:r>
      <w:r w:rsidRPr="00767443">
        <w:t>, the application of IRT within the adaptive e-learning</w:t>
      </w:r>
      <w:r w:rsidR="00E65DB3">
        <w:t xml:space="preserve"> Decision Support System</w:t>
      </w:r>
      <w:r w:rsidRPr="00767443">
        <w:t xml:space="preserve"> </w:t>
      </w:r>
      <w:r w:rsidR="00E65DB3">
        <w:t>(</w:t>
      </w:r>
      <w:r w:rsidRPr="00767443">
        <w:t>DSS</w:t>
      </w:r>
      <w:r w:rsidR="00E65DB3">
        <w:t>)</w:t>
      </w:r>
      <w:r w:rsidRPr="00767443">
        <w:t xml:space="preserve"> is demonstrated. IRT is utilized to analyze learners' responses to test items, allowing for the accurate assessment of their abilities. By leveraging IRT, the system dynamically generates personalized learning paths tailored to individual learners' proficiency levels, preferences, and learning histories. This approach facilitates improved learning effectiveness and learner satisfaction. Additionally, the paper highlights the importance of IRT in adaptive e-learning systems for providing accurate and personalized learning experiences.</w:t>
      </w:r>
    </w:p>
    <w:p w14:paraId="41C3DC72" w14:textId="77777777" w:rsidR="00F143F9" w:rsidRPr="00767443" w:rsidRDefault="00F143F9" w:rsidP="00F143F9">
      <w:pPr>
        <w:ind w:firstLine="360"/>
      </w:pPr>
    </w:p>
    <w:p w14:paraId="5048FC5B" w14:textId="10193275" w:rsidR="00D64BAA" w:rsidRPr="00767443" w:rsidRDefault="00635BCD" w:rsidP="00F143F9">
      <w:pPr>
        <w:ind w:firstLine="360"/>
      </w:pPr>
      <w:r>
        <w:t>A</w:t>
      </w:r>
      <w:r w:rsidR="00F143F9" w:rsidRPr="00767443">
        <w:t xml:space="preserve"> </w:t>
      </w:r>
      <w:r w:rsidR="003A1377" w:rsidRPr="00767443">
        <w:t>complet</w:t>
      </w:r>
      <w:r w:rsidR="003A1377">
        <w:t>ely</w:t>
      </w:r>
      <w:r w:rsidR="00F143F9" w:rsidRPr="00767443">
        <w:t xml:space="preserve"> different approach to ALS can be seen in the study by Yuxin Huang et al. </w:t>
      </w:r>
      <w:r w:rsidR="00203FCA" w:rsidRPr="00767443">
        <w:fldChar w:fldCharType="begin"/>
      </w:r>
      <w:r w:rsidR="0011099D">
        <w:instrText xml:space="preserve"> ADDIN ZOTERO_ITEM CSL_CITATION {"citationID":"IBHoMU3t","properties":{"formattedCitation":"[11]","plainCitation":"[11]","noteIndex":0},"citationItems":[{"id":28,"uris":["http://zotero.org/users/14030398/items/94EJU24I"],"itemData":{"id":28,"type":"paper-conference","container-title":"2023 5th International Conference on Computer Science and Technologies in Education (CSTE)","DOI":"10.1109/CSTE59648.2023.00017","event-place":"Xi'an, China","event-title":"2023 5th International Conference on Computer Science and Technologies in Education (CSTE)","ISBN":"9798350325720","license":"https://doi.org/10.15223/policy-029","page":"56-60","publisher":"IEEE","publisher-place":"Xi'an, China","source":"DOI.org (Crossref)","title":"The Research on Dynamical Model of Adaptive Learning System","URL":"https://ieeexplore.ieee.org/document/10261539/","author":[{"family":"Huang","given":"Yuxin"},{"family":"Fan","given":"Yunxia"},{"family":"Zhuang","given":"Zichao"},{"family":"Tong","given":"Mingwen"}],"accessed":{"date-parts":[["2024",4,28]]},"issued":{"date-parts":[["2023",4]]}}}],"schema":"https://github.com/citation-style-language/schema/raw/master/csl-citation.json"} </w:instrText>
      </w:r>
      <w:r w:rsidR="00203FCA" w:rsidRPr="00767443">
        <w:fldChar w:fldCharType="separate"/>
      </w:r>
      <w:r w:rsidR="0011099D">
        <w:rPr>
          <w:noProof/>
        </w:rPr>
        <w:t>[11]</w:t>
      </w:r>
      <w:r w:rsidR="00203FCA" w:rsidRPr="00767443">
        <w:fldChar w:fldCharType="end"/>
      </w:r>
      <w:r w:rsidR="00F143F9" w:rsidRPr="00767443">
        <w:t xml:space="preserve">. They propose leveraging smart techniques like knowledge graphs, which visually represent and organize knowledge, and </w:t>
      </w:r>
      <w:r w:rsidR="003A1377" w:rsidRPr="003A1377">
        <w:t>Self-Organizing Map</w:t>
      </w:r>
      <w:r w:rsidR="003A1377">
        <w:t xml:space="preserve"> (</w:t>
      </w:r>
      <w:r w:rsidR="00F143F9" w:rsidRPr="00767443">
        <w:t>SOM</w:t>
      </w:r>
      <w:r w:rsidR="003A1377">
        <w:t>)</w:t>
      </w:r>
      <w:r w:rsidR="00F143F9" w:rsidRPr="00767443">
        <w:t xml:space="preserve"> clustering, a</w:t>
      </w:r>
      <w:r w:rsidR="00A87F55">
        <w:t>n</w:t>
      </w:r>
      <w:r w:rsidR="00F143F9" w:rsidRPr="00767443">
        <w:t xml:space="preserve"> </w:t>
      </w:r>
      <w:r w:rsidR="00311CB4" w:rsidRPr="00767443">
        <w:t>ML</w:t>
      </w:r>
      <w:r w:rsidR="00F143F9" w:rsidRPr="00767443">
        <w:t xml:space="preserve"> method for grouping similar data points, to better understand student needs and personalize learning experiences, accordingly, aiming to enhance learning outcomes for diverse learner profiles.</w:t>
      </w:r>
    </w:p>
    <w:p w14:paraId="49CFACBF" w14:textId="77777777" w:rsidR="003D4BD0" w:rsidRPr="00767443" w:rsidRDefault="003D4BD0" w:rsidP="001D0206">
      <w:pPr>
        <w:ind w:firstLine="360"/>
      </w:pPr>
    </w:p>
    <w:p w14:paraId="50FEEB5F" w14:textId="33D46FF1" w:rsidR="007A62A5" w:rsidRPr="00767443" w:rsidRDefault="00E7220A" w:rsidP="00203CD5">
      <w:pPr>
        <w:pStyle w:val="Heading1"/>
        <w:ind w:left="709"/>
      </w:pPr>
      <w:bookmarkStart w:id="38" w:name="_Toc165293363"/>
      <w:r w:rsidRPr="00767443">
        <w:t>Proposed System</w:t>
      </w:r>
      <w:bookmarkEnd w:id="38"/>
    </w:p>
    <w:p w14:paraId="471AD5BE" w14:textId="356BDDD4" w:rsidR="007A62A5" w:rsidRPr="00767443" w:rsidRDefault="003B5F2F" w:rsidP="00203CD5">
      <w:pPr>
        <w:pStyle w:val="Heading2"/>
        <w:ind w:left="709"/>
      </w:pPr>
      <w:bookmarkStart w:id="39" w:name="_Toc165293364"/>
      <w:r w:rsidRPr="00767443">
        <w:t>Design</w:t>
      </w:r>
      <w:bookmarkEnd w:id="39"/>
    </w:p>
    <w:p w14:paraId="40751AEF" w14:textId="173EC599" w:rsidR="00FC45A6" w:rsidRPr="00767443" w:rsidRDefault="00D82F9A" w:rsidP="0090629D">
      <w:pPr>
        <w:ind w:firstLine="709"/>
      </w:pPr>
      <w:r w:rsidRPr="00767443">
        <w:t xml:space="preserve">This </w:t>
      </w:r>
      <w:r w:rsidR="008E2C53" w:rsidRPr="00767443">
        <w:t>report</w:t>
      </w:r>
      <w:r w:rsidRPr="00767443">
        <w:t xml:space="preserve"> </w:t>
      </w:r>
      <w:r w:rsidR="00BC7ED3">
        <w:t>proposes</w:t>
      </w:r>
      <w:r w:rsidR="00F5166D" w:rsidRPr="00767443">
        <w:t xml:space="preserve"> </w:t>
      </w:r>
      <w:r w:rsidR="002702A0">
        <w:t xml:space="preserve">a </w:t>
      </w:r>
      <w:r w:rsidR="00A87F55">
        <w:t>new</w:t>
      </w:r>
      <w:r w:rsidR="002702A0">
        <w:t xml:space="preserve"> </w:t>
      </w:r>
      <w:r w:rsidR="00A75968" w:rsidRPr="00767443">
        <w:t>algori</w:t>
      </w:r>
      <w:r w:rsidR="008E2C53" w:rsidRPr="00767443">
        <w:t xml:space="preserve">thm that combines </w:t>
      </w:r>
      <w:r w:rsidR="00484F84" w:rsidRPr="00767443">
        <w:t>IRT with commonly known mathematical approaches</w:t>
      </w:r>
      <w:r w:rsidR="00C051C6" w:rsidRPr="00767443">
        <w:t xml:space="preserve"> to build </w:t>
      </w:r>
      <w:r w:rsidR="00A87F55">
        <w:t>the</w:t>
      </w:r>
      <w:r w:rsidR="00C051C6" w:rsidRPr="00767443">
        <w:t xml:space="preserve"> </w:t>
      </w:r>
      <w:r w:rsidR="00311CB4" w:rsidRPr="00767443">
        <w:t>ML</w:t>
      </w:r>
      <w:r w:rsidR="00C051C6" w:rsidRPr="00767443">
        <w:t xml:space="preserve"> model</w:t>
      </w:r>
      <w:r w:rsidR="00484F84" w:rsidRPr="00767443">
        <w:t>.</w:t>
      </w:r>
      <w:r w:rsidR="00C051C6" w:rsidRPr="00767443">
        <w:t xml:space="preserve"> In this section</w:t>
      </w:r>
      <w:r w:rsidR="002609AD" w:rsidRPr="00767443">
        <w:t>,</w:t>
      </w:r>
      <w:r w:rsidR="00C051C6" w:rsidRPr="00767443">
        <w:t xml:space="preserve"> we will be discussing the </w:t>
      </w:r>
      <w:r w:rsidR="001F304E" w:rsidRPr="00767443">
        <w:t>specific design and details of this model and its functionality.</w:t>
      </w:r>
    </w:p>
    <w:p w14:paraId="6C9D549A" w14:textId="77777777" w:rsidR="001F304E" w:rsidRPr="00767443" w:rsidRDefault="001F304E" w:rsidP="001F304E"/>
    <w:p w14:paraId="02E061A1" w14:textId="70F35D77" w:rsidR="001F304E" w:rsidRPr="00767443" w:rsidRDefault="00A6627E" w:rsidP="00203CD5">
      <w:pPr>
        <w:pStyle w:val="Heading3"/>
        <w:ind w:left="993" w:hanging="993"/>
      </w:pPr>
      <w:bookmarkStart w:id="40" w:name="_Toc165293365"/>
      <w:r>
        <w:t xml:space="preserve">Data </w:t>
      </w:r>
      <w:r w:rsidR="008002FA">
        <w:t>Collected</w:t>
      </w:r>
      <w:bookmarkEnd w:id="40"/>
    </w:p>
    <w:p w14:paraId="4FCFCADC" w14:textId="7DD43FAB" w:rsidR="001C168F" w:rsidRPr="00767443" w:rsidRDefault="00A432CA" w:rsidP="00E30AEB">
      <w:pPr>
        <w:ind w:firstLine="709"/>
      </w:pPr>
      <w:r w:rsidRPr="00767443">
        <w:t xml:space="preserve">This system utilized a </w:t>
      </w:r>
      <w:r w:rsidR="008F5C57" w:rsidRPr="00767443">
        <w:t>database to store and update va</w:t>
      </w:r>
      <w:r w:rsidR="00707F97" w:rsidRPr="00767443">
        <w:t xml:space="preserve">lues used within the </w:t>
      </w:r>
      <w:r w:rsidR="00311CB4" w:rsidRPr="00767443">
        <w:t>ML</w:t>
      </w:r>
      <w:r w:rsidR="00707F97" w:rsidRPr="00767443">
        <w:t xml:space="preserve"> model. The following tables </w:t>
      </w:r>
      <w:r w:rsidR="001C168F" w:rsidRPr="00767443">
        <w:t>highlight these important fields and tables.</w:t>
      </w:r>
    </w:p>
    <w:p w14:paraId="42A52338" w14:textId="77777777" w:rsidR="00CA53A0" w:rsidRDefault="00CA53A0" w:rsidP="00CA53A0"/>
    <w:p w14:paraId="0E2A0A81" w14:textId="77777777" w:rsidR="008E6F4D" w:rsidRDefault="008E6F4D" w:rsidP="00CA53A0"/>
    <w:p w14:paraId="5B230B25" w14:textId="70A66007" w:rsidR="00CA53A0" w:rsidRPr="006C7CC3" w:rsidRDefault="00CA53A0" w:rsidP="00CA53A0">
      <w:pPr>
        <w:rPr>
          <w:i/>
          <w:iCs/>
        </w:rPr>
      </w:pPr>
      <w:bookmarkStart w:id="41" w:name="_Toc165266438"/>
      <w:r w:rsidRPr="006C7CC3">
        <w:rPr>
          <w:b/>
          <w:bCs/>
          <w:i/>
          <w:iCs/>
        </w:rPr>
        <w:t xml:space="preserve">Table </w:t>
      </w:r>
      <w:r w:rsidRPr="006C7CC3">
        <w:rPr>
          <w:b/>
          <w:bCs/>
          <w:i/>
          <w:iCs/>
        </w:rPr>
        <w:fldChar w:fldCharType="begin"/>
      </w:r>
      <w:r w:rsidRPr="006C7CC3">
        <w:rPr>
          <w:b/>
          <w:bCs/>
          <w:i/>
          <w:iCs/>
        </w:rPr>
        <w:instrText xml:space="preserve"> STYLEREF 1 \s </w:instrText>
      </w:r>
      <w:r w:rsidRPr="006C7CC3">
        <w:rPr>
          <w:b/>
          <w:bCs/>
          <w:i/>
          <w:iCs/>
        </w:rPr>
        <w:fldChar w:fldCharType="separate"/>
      </w:r>
      <w:r w:rsidRPr="006C7CC3">
        <w:rPr>
          <w:b/>
          <w:bCs/>
          <w:i/>
          <w:iCs/>
          <w:noProof/>
        </w:rPr>
        <w:t>3</w:t>
      </w:r>
      <w:r w:rsidRPr="006C7CC3">
        <w:rPr>
          <w:b/>
          <w:bCs/>
          <w:i/>
          <w:iCs/>
        </w:rPr>
        <w:fldChar w:fldCharType="end"/>
      </w:r>
      <w:r w:rsidRPr="006C7CC3">
        <w:rPr>
          <w:b/>
          <w:bCs/>
          <w:i/>
          <w:iCs/>
        </w:rPr>
        <w:t>.</w:t>
      </w:r>
      <w:r w:rsidRPr="006C7CC3">
        <w:rPr>
          <w:b/>
          <w:bCs/>
          <w:i/>
          <w:iCs/>
        </w:rPr>
        <w:fldChar w:fldCharType="begin"/>
      </w:r>
      <w:r w:rsidRPr="006C7CC3">
        <w:rPr>
          <w:b/>
          <w:bCs/>
          <w:i/>
          <w:iCs/>
        </w:rPr>
        <w:instrText xml:space="preserve"> SEQ Table \* ARABIC \s 1 </w:instrText>
      </w:r>
      <w:r w:rsidRPr="006C7CC3">
        <w:rPr>
          <w:b/>
          <w:bCs/>
          <w:i/>
          <w:iCs/>
        </w:rPr>
        <w:fldChar w:fldCharType="separate"/>
      </w:r>
      <w:r w:rsidRPr="006C7CC3">
        <w:rPr>
          <w:b/>
          <w:bCs/>
          <w:i/>
          <w:iCs/>
          <w:noProof/>
        </w:rPr>
        <w:t>1</w:t>
      </w:r>
      <w:r w:rsidRPr="006C7CC3">
        <w:rPr>
          <w:b/>
          <w:bCs/>
          <w:i/>
          <w:iCs/>
        </w:rPr>
        <w:fldChar w:fldCharType="end"/>
      </w:r>
      <w:r w:rsidRPr="006C7CC3">
        <w:rPr>
          <w:b/>
          <w:bCs/>
          <w:i/>
          <w:iCs/>
        </w:rPr>
        <w:t xml:space="preserve"> Structure of the studentKnowledge relation</w:t>
      </w:r>
      <w:r w:rsidRPr="006C7CC3">
        <w:rPr>
          <w:i/>
          <w:iCs/>
        </w:rPr>
        <w:t>. This relation is critical for the ML model. Only relevant columns are shown.</w:t>
      </w:r>
      <w:bookmarkEnd w:id="41"/>
    </w:p>
    <w:p w14:paraId="3604608E" w14:textId="77777777" w:rsidR="00CA53A0" w:rsidRPr="00767443" w:rsidRDefault="00CA53A0" w:rsidP="00CA53A0"/>
    <w:tbl>
      <w:tblPr>
        <w:tblStyle w:val="TableGridLight"/>
        <w:tblW w:w="8631" w:type="dxa"/>
        <w:jc w:val="center"/>
        <w:tblLook w:val="04A0" w:firstRow="1" w:lastRow="0" w:firstColumn="1" w:lastColumn="0" w:noHBand="0" w:noVBand="1"/>
      </w:tblPr>
      <w:tblGrid>
        <w:gridCol w:w="2892"/>
        <w:gridCol w:w="5739"/>
      </w:tblGrid>
      <w:tr w:rsidR="00767443" w:rsidRPr="00767443" w14:paraId="0116C9A7" w14:textId="77777777" w:rsidTr="00940045">
        <w:trPr>
          <w:trHeight w:val="396"/>
          <w:jc w:val="center"/>
        </w:trPr>
        <w:tc>
          <w:tcPr>
            <w:tcW w:w="2892" w:type="dxa"/>
            <w:vAlign w:val="center"/>
          </w:tcPr>
          <w:p w14:paraId="3DF0E8A0" w14:textId="77777777" w:rsidR="001C168F" w:rsidRPr="00767443" w:rsidRDefault="001C168F" w:rsidP="00F00D2C">
            <w:pPr>
              <w:rPr>
                <w:b/>
                <w:bCs/>
              </w:rPr>
            </w:pPr>
            <w:bookmarkStart w:id="42" w:name="_Hlk164855533"/>
            <w:r w:rsidRPr="00767443">
              <w:rPr>
                <w:b/>
                <w:bCs/>
              </w:rPr>
              <w:t>Column Name</w:t>
            </w:r>
          </w:p>
        </w:tc>
        <w:tc>
          <w:tcPr>
            <w:tcW w:w="5739" w:type="dxa"/>
            <w:vAlign w:val="center"/>
          </w:tcPr>
          <w:p w14:paraId="5E190662" w14:textId="77777777" w:rsidR="001C168F" w:rsidRPr="00767443" w:rsidRDefault="001C168F" w:rsidP="00F00D2C">
            <w:pPr>
              <w:rPr>
                <w:b/>
                <w:bCs/>
              </w:rPr>
            </w:pPr>
            <w:r w:rsidRPr="00767443">
              <w:rPr>
                <w:b/>
                <w:bCs/>
              </w:rPr>
              <w:t>Description</w:t>
            </w:r>
          </w:p>
        </w:tc>
      </w:tr>
      <w:tr w:rsidR="00767443" w:rsidRPr="00767443" w14:paraId="631A16D6" w14:textId="77777777" w:rsidTr="00940045">
        <w:trPr>
          <w:trHeight w:val="396"/>
          <w:jc w:val="center"/>
        </w:trPr>
        <w:tc>
          <w:tcPr>
            <w:tcW w:w="2892" w:type="dxa"/>
            <w:vAlign w:val="center"/>
          </w:tcPr>
          <w:p w14:paraId="32B2C3D5" w14:textId="77777777" w:rsidR="005F11A2" w:rsidRPr="00767443" w:rsidRDefault="005F11A2" w:rsidP="00F00D2C">
            <w:pPr>
              <w:rPr>
                <w:b/>
                <w:bCs/>
              </w:rPr>
            </w:pPr>
            <w:r w:rsidRPr="00767443">
              <w:rPr>
                <w:b/>
                <w:bCs/>
              </w:rPr>
              <w:t>studentID</w:t>
            </w:r>
          </w:p>
        </w:tc>
        <w:tc>
          <w:tcPr>
            <w:tcW w:w="5739" w:type="dxa"/>
            <w:vAlign w:val="center"/>
          </w:tcPr>
          <w:p w14:paraId="0F0F9028" w14:textId="764C2E4D" w:rsidR="005F11A2" w:rsidRPr="00767443" w:rsidRDefault="005F11A2" w:rsidP="00F00D2C">
            <w:r w:rsidRPr="00767443">
              <w:rPr>
                <w:rFonts w:eastAsia="Open Sans"/>
              </w:rPr>
              <w:t>Individual Student ID</w:t>
            </w:r>
          </w:p>
        </w:tc>
      </w:tr>
      <w:tr w:rsidR="00767443" w:rsidRPr="00767443" w14:paraId="6BC5EE15" w14:textId="77777777" w:rsidTr="00940045">
        <w:trPr>
          <w:trHeight w:val="396"/>
          <w:jc w:val="center"/>
        </w:trPr>
        <w:tc>
          <w:tcPr>
            <w:tcW w:w="2892" w:type="dxa"/>
            <w:vAlign w:val="center"/>
          </w:tcPr>
          <w:p w14:paraId="7AEAF471" w14:textId="77777777" w:rsidR="005F11A2" w:rsidRPr="00767443" w:rsidRDefault="005F11A2" w:rsidP="00F00D2C">
            <w:pPr>
              <w:rPr>
                <w:b/>
                <w:bCs/>
              </w:rPr>
            </w:pPr>
            <w:r w:rsidRPr="00767443">
              <w:rPr>
                <w:b/>
                <w:bCs/>
              </w:rPr>
              <w:t>topicID</w:t>
            </w:r>
          </w:p>
        </w:tc>
        <w:tc>
          <w:tcPr>
            <w:tcW w:w="5739" w:type="dxa"/>
            <w:vAlign w:val="center"/>
          </w:tcPr>
          <w:p w14:paraId="22B0980D" w14:textId="63992A38" w:rsidR="005F11A2" w:rsidRPr="00767443" w:rsidRDefault="005F11A2" w:rsidP="00F00D2C">
            <w:r w:rsidRPr="00767443">
              <w:rPr>
                <w:rFonts w:eastAsia="Open Sans"/>
              </w:rPr>
              <w:t>Individual Question Topic ID</w:t>
            </w:r>
          </w:p>
        </w:tc>
      </w:tr>
      <w:tr w:rsidR="00767443" w:rsidRPr="00767443" w14:paraId="49E39553" w14:textId="77777777" w:rsidTr="00940045">
        <w:trPr>
          <w:trHeight w:val="396"/>
          <w:jc w:val="center"/>
        </w:trPr>
        <w:tc>
          <w:tcPr>
            <w:tcW w:w="2892" w:type="dxa"/>
            <w:vAlign w:val="center"/>
          </w:tcPr>
          <w:p w14:paraId="234B80C9" w14:textId="77777777" w:rsidR="005F11A2" w:rsidRPr="00767443" w:rsidRDefault="005F11A2" w:rsidP="00F00D2C">
            <w:pPr>
              <w:rPr>
                <w:b/>
                <w:bCs/>
              </w:rPr>
            </w:pPr>
            <w:r w:rsidRPr="00767443">
              <w:rPr>
                <w:b/>
                <w:bCs/>
              </w:rPr>
              <w:t>categoryID</w:t>
            </w:r>
          </w:p>
        </w:tc>
        <w:tc>
          <w:tcPr>
            <w:tcW w:w="5739" w:type="dxa"/>
            <w:vAlign w:val="center"/>
          </w:tcPr>
          <w:p w14:paraId="22985AE4" w14:textId="05F59611" w:rsidR="005F11A2" w:rsidRPr="00767443" w:rsidRDefault="005F11A2" w:rsidP="00F00D2C">
            <w:r w:rsidRPr="00767443">
              <w:rPr>
                <w:rFonts w:eastAsia="Open Sans"/>
              </w:rPr>
              <w:t>Individual Question Category ID</w:t>
            </w:r>
          </w:p>
        </w:tc>
      </w:tr>
      <w:tr w:rsidR="00767443" w:rsidRPr="00767443" w14:paraId="059EFAB6" w14:textId="77777777" w:rsidTr="00940045">
        <w:trPr>
          <w:trHeight w:val="416"/>
          <w:jc w:val="center"/>
        </w:trPr>
        <w:tc>
          <w:tcPr>
            <w:tcW w:w="2892" w:type="dxa"/>
            <w:vAlign w:val="center"/>
          </w:tcPr>
          <w:p w14:paraId="3AE46958" w14:textId="77777777" w:rsidR="005F11A2" w:rsidRPr="00767443" w:rsidRDefault="005F11A2" w:rsidP="00F00D2C">
            <w:pPr>
              <w:rPr>
                <w:b/>
                <w:bCs/>
              </w:rPr>
            </w:pPr>
            <w:r w:rsidRPr="00767443">
              <w:rPr>
                <w:b/>
                <w:bCs/>
              </w:rPr>
              <w:t>mastery</w:t>
            </w:r>
          </w:p>
        </w:tc>
        <w:tc>
          <w:tcPr>
            <w:tcW w:w="5739" w:type="dxa"/>
            <w:vAlign w:val="center"/>
          </w:tcPr>
          <w:p w14:paraId="67AA26CA" w14:textId="04F8FB83" w:rsidR="005F11A2" w:rsidRPr="00767443" w:rsidRDefault="005F11A2" w:rsidP="00F00D2C">
            <w:r w:rsidRPr="00767443">
              <w:rPr>
                <w:rFonts w:eastAsia="Open Sans"/>
              </w:rPr>
              <w:t>Mastery Level for Topic– Category pair</w:t>
            </w:r>
          </w:p>
        </w:tc>
      </w:tr>
      <w:tr w:rsidR="00767443" w:rsidRPr="00767443" w14:paraId="1F3FCA37" w14:textId="77777777" w:rsidTr="00940045">
        <w:trPr>
          <w:trHeight w:val="396"/>
          <w:jc w:val="center"/>
        </w:trPr>
        <w:tc>
          <w:tcPr>
            <w:tcW w:w="2892" w:type="dxa"/>
            <w:vAlign w:val="center"/>
          </w:tcPr>
          <w:p w14:paraId="3F04DE1A" w14:textId="77777777" w:rsidR="005F11A2" w:rsidRPr="00767443" w:rsidRDefault="005F11A2" w:rsidP="00F00D2C">
            <w:pPr>
              <w:rPr>
                <w:b/>
                <w:bCs/>
              </w:rPr>
            </w:pPr>
            <w:r w:rsidRPr="00767443">
              <w:rPr>
                <w:b/>
                <w:bCs/>
              </w:rPr>
              <w:t>difficultyOffset</w:t>
            </w:r>
          </w:p>
        </w:tc>
        <w:tc>
          <w:tcPr>
            <w:tcW w:w="5739" w:type="dxa"/>
            <w:vAlign w:val="center"/>
          </w:tcPr>
          <w:p w14:paraId="38C957F3" w14:textId="422C7B58" w:rsidR="005F11A2" w:rsidRPr="00767443" w:rsidRDefault="005F11A2" w:rsidP="008E28EA">
            <w:pPr>
              <w:keepNext/>
            </w:pPr>
            <w:r w:rsidRPr="00767443">
              <w:rPr>
                <w:rFonts w:eastAsia="Open Sans"/>
              </w:rPr>
              <w:t>Difficulty Offset calculated using IRT</w:t>
            </w:r>
          </w:p>
        </w:tc>
      </w:tr>
      <w:bookmarkEnd w:id="42"/>
    </w:tbl>
    <w:p w14:paraId="6D3D57A6" w14:textId="5C582BFF" w:rsidR="001C168F" w:rsidRDefault="001C168F" w:rsidP="008E28EA">
      <w:pPr>
        <w:pStyle w:val="Caption"/>
        <w:rPr>
          <w:color w:val="auto"/>
          <w:sz w:val="22"/>
          <w:szCs w:val="22"/>
        </w:rPr>
      </w:pPr>
    </w:p>
    <w:p w14:paraId="0FD515BD" w14:textId="3865148E" w:rsidR="00CA53A0" w:rsidRPr="00CA53A0" w:rsidRDefault="00CA53A0" w:rsidP="00CA53A0">
      <w:pPr>
        <w:pStyle w:val="Caption"/>
        <w:rPr>
          <w:color w:val="auto"/>
          <w:sz w:val="22"/>
          <w:szCs w:val="22"/>
        </w:rPr>
      </w:pPr>
      <w:bookmarkStart w:id="43" w:name="_Toc165266439"/>
      <w:r w:rsidRPr="00767443">
        <w:rPr>
          <w:b/>
          <w:bCs/>
          <w:color w:val="auto"/>
          <w:sz w:val="22"/>
          <w:szCs w:val="22"/>
        </w:rPr>
        <w:t xml:space="preserve">Table </w:t>
      </w:r>
      <w:r w:rsidRPr="00767443">
        <w:rPr>
          <w:b/>
          <w:bCs/>
          <w:color w:val="auto"/>
          <w:sz w:val="22"/>
          <w:szCs w:val="22"/>
        </w:rPr>
        <w:fldChar w:fldCharType="begin"/>
      </w:r>
      <w:r w:rsidRPr="00767443">
        <w:rPr>
          <w:b/>
          <w:bCs/>
          <w:color w:val="auto"/>
          <w:sz w:val="22"/>
          <w:szCs w:val="22"/>
        </w:rPr>
        <w:instrText xml:space="preserve"> STYLEREF 1 \s </w:instrText>
      </w:r>
      <w:r w:rsidRPr="00767443">
        <w:rPr>
          <w:b/>
          <w:bCs/>
          <w:color w:val="auto"/>
          <w:sz w:val="22"/>
          <w:szCs w:val="22"/>
        </w:rPr>
        <w:fldChar w:fldCharType="separate"/>
      </w:r>
      <w:r w:rsidRPr="00767443">
        <w:rPr>
          <w:b/>
          <w:bCs/>
          <w:noProof/>
          <w:color w:val="auto"/>
          <w:sz w:val="22"/>
          <w:szCs w:val="22"/>
        </w:rPr>
        <w:t>3</w:t>
      </w:r>
      <w:r w:rsidRPr="00767443">
        <w:rPr>
          <w:b/>
          <w:bCs/>
          <w:color w:val="auto"/>
          <w:sz w:val="22"/>
          <w:szCs w:val="22"/>
        </w:rPr>
        <w:fldChar w:fldCharType="end"/>
      </w:r>
      <w:r w:rsidRPr="00767443">
        <w:rPr>
          <w:b/>
          <w:bCs/>
          <w:color w:val="auto"/>
          <w:sz w:val="22"/>
          <w:szCs w:val="22"/>
        </w:rPr>
        <w:t>.</w:t>
      </w:r>
      <w:r w:rsidRPr="00767443">
        <w:rPr>
          <w:b/>
          <w:bCs/>
          <w:color w:val="auto"/>
          <w:sz w:val="22"/>
          <w:szCs w:val="22"/>
        </w:rPr>
        <w:fldChar w:fldCharType="begin"/>
      </w:r>
      <w:r w:rsidRPr="00767443">
        <w:rPr>
          <w:b/>
          <w:bCs/>
          <w:color w:val="auto"/>
          <w:sz w:val="22"/>
          <w:szCs w:val="22"/>
        </w:rPr>
        <w:instrText xml:space="preserve"> SEQ Table \* ARABIC \s 1 </w:instrText>
      </w:r>
      <w:r w:rsidRPr="00767443">
        <w:rPr>
          <w:b/>
          <w:bCs/>
          <w:color w:val="auto"/>
          <w:sz w:val="22"/>
          <w:szCs w:val="22"/>
        </w:rPr>
        <w:fldChar w:fldCharType="separate"/>
      </w:r>
      <w:r w:rsidRPr="00767443">
        <w:rPr>
          <w:b/>
          <w:bCs/>
          <w:noProof/>
          <w:color w:val="auto"/>
          <w:sz w:val="22"/>
          <w:szCs w:val="22"/>
        </w:rPr>
        <w:t>2</w:t>
      </w:r>
      <w:r w:rsidRPr="00767443">
        <w:rPr>
          <w:b/>
          <w:bCs/>
          <w:color w:val="auto"/>
          <w:sz w:val="22"/>
          <w:szCs w:val="22"/>
        </w:rPr>
        <w:fldChar w:fldCharType="end"/>
      </w:r>
      <w:r w:rsidRPr="00767443">
        <w:rPr>
          <w:b/>
          <w:bCs/>
          <w:color w:val="auto"/>
          <w:sz w:val="22"/>
          <w:szCs w:val="22"/>
        </w:rPr>
        <w:t>:</w:t>
      </w:r>
      <w:r w:rsidRPr="00767443">
        <w:rPr>
          <w:color w:val="auto"/>
        </w:rPr>
        <w:t xml:space="preserve"> </w:t>
      </w:r>
      <w:r w:rsidRPr="00767443">
        <w:rPr>
          <w:b/>
          <w:bCs/>
          <w:color w:val="auto"/>
          <w:sz w:val="22"/>
          <w:szCs w:val="22"/>
        </w:rPr>
        <w:t>Structure of question relation.</w:t>
      </w:r>
      <w:r w:rsidRPr="00767443">
        <w:rPr>
          <w:color w:val="auto"/>
          <w:sz w:val="22"/>
          <w:szCs w:val="22"/>
        </w:rPr>
        <w:t xml:space="preserve"> This relation also holds critical information about each question used for the ML model. Only relevant columns are shown.</w:t>
      </w:r>
      <w:bookmarkEnd w:id="43"/>
    </w:p>
    <w:tbl>
      <w:tblPr>
        <w:tblStyle w:val="TableGridLight"/>
        <w:tblW w:w="8648" w:type="dxa"/>
        <w:jc w:val="center"/>
        <w:tblLook w:val="04A0" w:firstRow="1" w:lastRow="0" w:firstColumn="1" w:lastColumn="0" w:noHBand="0" w:noVBand="1"/>
      </w:tblPr>
      <w:tblGrid>
        <w:gridCol w:w="3030"/>
        <w:gridCol w:w="5618"/>
      </w:tblGrid>
      <w:tr w:rsidR="00767443" w:rsidRPr="00767443" w14:paraId="5FB98FFB" w14:textId="77777777" w:rsidTr="00940045">
        <w:trPr>
          <w:trHeight w:val="408"/>
          <w:jc w:val="center"/>
        </w:trPr>
        <w:tc>
          <w:tcPr>
            <w:tcW w:w="3030" w:type="dxa"/>
            <w:vAlign w:val="center"/>
          </w:tcPr>
          <w:p w14:paraId="655879EE" w14:textId="77777777" w:rsidR="001C168F" w:rsidRPr="00767443" w:rsidRDefault="001C168F" w:rsidP="00F00D2C">
            <w:pPr>
              <w:rPr>
                <w:b/>
                <w:bCs/>
              </w:rPr>
            </w:pPr>
            <w:r w:rsidRPr="00767443">
              <w:rPr>
                <w:b/>
                <w:bCs/>
              </w:rPr>
              <w:t>Column Name</w:t>
            </w:r>
          </w:p>
        </w:tc>
        <w:tc>
          <w:tcPr>
            <w:tcW w:w="5618" w:type="dxa"/>
            <w:vAlign w:val="center"/>
          </w:tcPr>
          <w:p w14:paraId="0E4A9EC4" w14:textId="77777777" w:rsidR="001C168F" w:rsidRPr="00767443" w:rsidRDefault="001C168F" w:rsidP="00F00D2C">
            <w:pPr>
              <w:rPr>
                <w:b/>
                <w:bCs/>
              </w:rPr>
            </w:pPr>
            <w:r w:rsidRPr="00767443">
              <w:rPr>
                <w:b/>
                <w:bCs/>
              </w:rPr>
              <w:t>Description</w:t>
            </w:r>
          </w:p>
        </w:tc>
      </w:tr>
      <w:tr w:rsidR="00767443" w:rsidRPr="00767443" w14:paraId="1798A147" w14:textId="77777777" w:rsidTr="00940045">
        <w:trPr>
          <w:trHeight w:val="408"/>
          <w:jc w:val="center"/>
        </w:trPr>
        <w:tc>
          <w:tcPr>
            <w:tcW w:w="3030" w:type="dxa"/>
            <w:vAlign w:val="center"/>
          </w:tcPr>
          <w:p w14:paraId="30737A83" w14:textId="77777777" w:rsidR="00F00D2C" w:rsidRPr="00767443" w:rsidRDefault="00F00D2C" w:rsidP="00F00D2C">
            <w:pPr>
              <w:rPr>
                <w:b/>
                <w:bCs/>
              </w:rPr>
            </w:pPr>
            <w:r w:rsidRPr="00767443">
              <w:rPr>
                <w:b/>
                <w:bCs/>
              </w:rPr>
              <w:t>assignedDifficulty</w:t>
            </w:r>
          </w:p>
        </w:tc>
        <w:tc>
          <w:tcPr>
            <w:tcW w:w="5618" w:type="dxa"/>
            <w:vAlign w:val="center"/>
          </w:tcPr>
          <w:p w14:paraId="592FBDFE" w14:textId="1EFF2DFC" w:rsidR="00F00D2C" w:rsidRPr="00767443" w:rsidRDefault="00F00D2C" w:rsidP="00F00D2C">
            <w:r w:rsidRPr="00767443">
              <w:rPr>
                <w:rFonts w:eastAsia="Open Sans"/>
              </w:rPr>
              <w:t>Pre-Assigned Question Difficulty</w:t>
            </w:r>
          </w:p>
        </w:tc>
      </w:tr>
      <w:tr w:rsidR="00767443" w:rsidRPr="00767443" w14:paraId="0B54F97E" w14:textId="77777777" w:rsidTr="00940045">
        <w:trPr>
          <w:trHeight w:val="599"/>
          <w:jc w:val="center"/>
        </w:trPr>
        <w:tc>
          <w:tcPr>
            <w:tcW w:w="3030" w:type="dxa"/>
            <w:vAlign w:val="center"/>
          </w:tcPr>
          <w:p w14:paraId="556FD8C3" w14:textId="77777777" w:rsidR="00F00D2C" w:rsidRPr="00767443" w:rsidRDefault="00F00D2C" w:rsidP="00F00D2C">
            <w:pPr>
              <w:rPr>
                <w:b/>
                <w:bCs/>
              </w:rPr>
            </w:pPr>
            <w:r w:rsidRPr="00767443">
              <w:rPr>
                <w:b/>
                <w:bCs/>
              </w:rPr>
              <w:t>modifiedDifficulty</w:t>
            </w:r>
          </w:p>
        </w:tc>
        <w:tc>
          <w:tcPr>
            <w:tcW w:w="5618" w:type="dxa"/>
            <w:vAlign w:val="center"/>
          </w:tcPr>
          <w:p w14:paraId="3EDBA4FB" w14:textId="7FB46691" w:rsidR="00F00D2C" w:rsidRPr="00767443" w:rsidRDefault="00F00D2C" w:rsidP="00F00D2C">
            <w:r w:rsidRPr="00767443">
              <w:rPr>
                <w:rFonts w:eastAsia="Open Sans"/>
              </w:rPr>
              <w:t>Personalized Question Difficulty based on</w:t>
            </w:r>
            <w:r w:rsidR="00787ADD">
              <w:rPr>
                <w:rFonts w:eastAsia="Open Sans"/>
              </w:rPr>
              <w:t xml:space="preserve"> overall</w:t>
            </w:r>
            <w:r w:rsidRPr="00767443">
              <w:rPr>
                <w:rFonts w:eastAsia="Open Sans"/>
              </w:rPr>
              <w:t xml:space="preserve"> </w:t>
            </w:r>
            <w:r w:rsidR="00787ADD">
              <w:rPr>
                <w:rFonts w:eastAsia="Open Sans"/>
              </w:rPr>
              <w:t>p</w:t>
            </w:r>
            <w:r w:rsidRPr="00767443">
              <w:rPr>
                <w:rFonts w:eastAsia="Open Sans"/>
              </w:rPr>
              <w:t>erformance</w:t>
            </w:r>
          </w:p>
        </w:tc>
      </w:tr>
    </w:tbl>
    <w:p w14:paraId="1EE2A32F" w14:textId="77777777" w:rsidR="00CA53A0" w:rsidRDefault="00CA53A0" w:rsidP="00CA53A0">
      <w:pPr>
        <w:pStyle w:val="Heading3"/>
        <w:numPr>
          <w:ilvl w:val="0"/>
          <w:numId w:val="0"/>
        </w:numPr>
      </w:pPr>
    </w:p>
    <w:p w14:paraId="3EA7A2FA" w14:textId="755F4822" w:rsidR="002C3F9D" w:rsidRDefault="002C3F9D" w:rsidP="00203CD5">
      <w:pPr>
        <w:pStyle w:val="Heading3"/>
        <w:ind w:left="993" w:hanging="993"/>
      </w:pPr>
      <w:bookmarkStart w:id="44" w:name="_Toc165293366"/>
      <w:r>
        <w:t>Question Categories</w:t>
      </w:r>
      <w:bookmarkEnd w:id="44"/>
    </w:p>
    <w:p w14:paraId="5E79CE88" w14:textId="0693EBBB" w:rsidR="002C3F9D" w:rsidRDefault="00D80A57" w:rsidP="008B15C0">
      <w:pPr>
        <w:ind w:firstLine="720"/>
      </w:pPr>
      <w:r w:rsidRPr="00D80A57">
        <w:t>In our proposed model, we organized questions for each topic based on Bloom's Taxonomy levels: Remembering, Understanding, Applying, Analyzing, Evaluating, and Creating.</w:t>
      </w:r>
      <w:r w:rsidR="008B15C0">
        <w:t xml:space="preserve"> </w:t>
      </w:r>
      <w:r w:rsidR="008B15C0">
        <w:t xml:space="preserve">This categorization system allows students to systematically develop their understanding by encompassing a range of cognitive skills, from simple recall to advanced critical thinking, thereby </w:t>
      </w:r>
      <w:r w:rsidR="008B15C0">
        <w:t>permitting</w:t>
      </w:r>
      <w:r w:rsidR="008B15C0">
        <w:t xml:space="preserve"> deeper learning and analytical thinking.</w:t>
      </w:r>
    </w:p>
    <w:p w14:paraId="7633978D" w14:textId="17EDE5FD" w:rsidR="00D80A57" w:rsidRPr="002C3F9D" w:rsidRDefault="00D80A57" w:rsidP="00D80A57"/>
    <w:p w14:paraId="2F0BB39F" w14:textId="27B0A49B" w:rsidR="007833FD" w:rsidRPr="00767443" w:rsidRDefault="00F9553D" w:rsidP="00203CD5">
      <w:pPr>
        <w:pStyle w:val="Heading3"/>
        <w:ind w:left="993" w:hanging="993"/>
      </w:pPr>
      <w:bookmarkStart w:id="45" w:name="_Toc165293367"/>
      <w:r w:rsidRPr="00767443">
        <w:t>Mastery</w:t>
      </w:r>
      <w:bookmarkEnd w:id="45"/>
    </w:p>
    <w:p w14:paraId="027BBCE0" w14:textId="1C5FFF00" w:rsidR="008907E9" w:rsidRPr="00767443" w:rsidRDefault="005566D3" w:rsidP="005566D3">
      <w:pPr>
        <w:ind w:firstLine="709"/>
      </w:pPr>
      <w:r w:rsidRPr="00767443">
        <w:t>The mastery level tracks a student's competency in each question topic</w:t>
      </w:r>
      <w:r w:rsidR="00056C5E">
        <w:t>–</w:t>
      </w:r>
      <w:r w:rsidRPr="00767443">
        <w:t>category</w:t>
      </w:r>
      <w:r w:rsidR="00656BD1">
        <w:t xml:space="preserve"> pair</w:t>
      </w:r>
      <w:r w:rsidRPr="00767443">
        <w:t>. Initially, all students' mastery levels are set to 0.5, reflecting a basic understanding of the subject matter. After each question attempt, the mastery level for the relevant topic and category is adjusted. A correct answer increases the mastery level by 0.05, while an incorrect answer decreases it by 0.04.</w:t>
      </w:r>
      <w:r w:rsidR="00907AD6">
        <w:t xml:space="preserve"> Th</w:t>
      </w:r>
      <w:r w:rsidR="0053027F">
        <w:t>ese values were determined through trial</w:t>
      </w:r>
      <w:r w:rsidR="00F61085">
        <w:t xml:space="preserve"> and </w:t>
      </w:r>
      <w:r w:rsidR="0053027F">
        <w:t>error to ensure</w:t>
      </w:r>
      <w:r w:rsidRPr="00767443">
        <w:t xml:space="preserve"> </w:t>
      </w:r>
      <w:r w:rsidR="00F61085">
        <w:t xml:space="preserve">student mastery gradually increases or decreases </w:t>
      </w:r>
      <w:r w:rsidR="007826AE">
        <w:t>as they attempt more questions. Additionally, t</w:t>
      </w:r>
      <w:r w:rsidRPr="00767443">
        <w:t>o handle edge cases</w:t>
      </w:r>
      <w:r w:rsidR="00617252">
        <w:t>, such as a student getting all questions within a topic right or wrong</w:t>
      </w:r>
      <w:r w:rsidRPr="00767443">
        <w:t>, mastery levels are capped within the range of -1.7 and 1.7.</w:t>
      </w:r>
    </w:p>
    <w:p w14:paraId="25BFAB4A" w14:textId="77777777" w:rsidR="005566D3" w:rsidRPr="00767443" w:rsidRDefault="005566D3" w:rsidP="005566D3"/>
    <w:p w14:paraId="7526636F" w14:textId="217BCD88" w:rsidR="008907E9" w:rsidRPr="00767443" w:rsidRDefault="008907E9" w:rsidP="00203CD5">
      <w:pPr>
        <w:pStyle w:val="Heading3"/>
        <w:ind w:left="993" w:hanging="993"/>
      </w:pPr>
      <w:bookmarkStart w:id="46" w:name="_Toc165293368"/>
      <w:r w:rsidRPr="00767443">
        <w:t xml:space="preserve">Modified </w:t>
      </w:r>
      <w:r w:rsidR="005358CC" w:rsidRPr="00767443">
        <w:t>(</w:t>
      </w:r>
      <w:r w:rsidRPr="00767443">
        <w:t>Question</w:t>
      </w:r>
      <w:r w:rsidR="005358CC" w:rsidRPr="00767443">
        <w:t>)</w:t>
      </w:r>
      <w:r w:rsidRPr="00767443">
        <w:t xml:space="preserve"> Difficulty</w:t>
      </w:r>
      <w:bookmarkEnd w:id="46"/>
    </w:p>
    <w:p w14:paraId="233625B0" w14:textId="1EF5EE4A" w:rsidR="007E7D1D" w:rsidRPr="00767443" w:rsidRDefault="005358CC" w:rsidP="007E7D1D">
      <w:pPr>
        <w:ind w:firstLine="709"/>
      </w:pPr>
      <w:r w:rsidRPr="00767443">
        <w:t>The Modified (Question) Difficulty is the effective difficulty assigned to each question.</w:t>
      </w:r>
      <w:r w:rsidR="00D61051" w:rsidRPr="00767443">
        <w:t xml:space="preserve"> This is initially initialized to the “assignedDifficulty” of the question. This value is updated </w:t>
      </w:r>
      <w:r w:rsidR="004224E4" w:rsidRPr="00767443">
        <w:t xml:space="preserve">at each attempt based on the </w:t>
      </w:r>
      <w:r w:rsidR="002E1505">
        <w:t>overall</w:t>
      </w:r>
      <w:r w:rsidR="004224E4" w:rsidRPr="00767443">
        <w:t xml:space="preserve"> performance of students on the question. </w:t>
      </w:r>
      <w:r w:rsidR="007E7D1D" w:rsidRPr="00767443">
        <w:t>The algorithm utilizes a sigmoid function</w:t>
      </w:r>
      <w:r w:rsidR="005A1E39">
        <w:t xml:space="preserve"> to modulate the adjustment of question difficulty,</w:t>
      </w:r>
      <w:r w:rsidR="007E7D1D" w:rsidRPr="00767443">
        <w:t xml:space="preserve"> represented as </w:t>
      </w:r>
    </w:p>
    <w:p w14:paraId="70BF8170" w14:textId="08D30A13" w:rsidR="007E7D1D" w:rsidRPr="00767443" w:rsidRDefault="007E7D1D" w:rsidP="007E7D1D">
      <w:pPr>
        <w:ind w:firstLine="709"/>
        <w:rPr>
          <w:rFonts w:eastAsiaTheme="minorEastAsia"/>
          <w:i/>
        </w:rPr>
      </w:pPr>
      <w:r w:rsidRPr="00767443">
        <w:rPr>
          <w:i/>
        </w:rPr>
        <w:br/>
      </w:r>
      <m:oMathPara>
        <m:oMath>
          <m:sSub>
            <m:sSubPr>
              <m:ctrlPr>
                <w:rPr>
                  <w:rFonts w:ascii="Cambria Math" w:hAnsi="Cambria Math"/>
                  <w:i/>
                </w:rPr>
              </m:ctrlPr>
            </m:sSubPr>
            <m:e>
              <m:r>
                <w:rPr>
                  <w:rFonts w:ascii="Cambria Math" w:hAnsi="Cambria Math"/>
                </w:rPr>
                <m:t>Sigmoid</m:t>
              </m:r>
            </m:e>
            <m:sub>
              <m:r>
                <w:rPr>
                  <w:rFonts w:ascii="Cambria Math" w:hAnsi="Cambria Math"/>
                </w:rPr>
                <m:t>Difficulty</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0-numberOfAttempts</m:t>
                  </m:r>
                </m:sup>
              </m:sSup>
            </m:den>
          </m:f>
        </m:oMath>
      </m:oMathPara>
    </w:p>
    <w:p w14:paraId="6EB09F10" w14:textId="77777777" w:rsidR="007E7D1D" w:rsidRPr="00767443" w:rsidRDefault="007E7D1D" w:rsidP="007E7D1D">
      <w:pPr>
        <w:ind w:firstLine="709"/>
      </w:pPr>
    </w:p>
    <w:p w14:paraId="38584C55" w14:textId="6F9AB5C9" w:rsidR="008907E9" w:rsidRPr="00767443" w:rsidRDefault="007E7D1D" w:rsidP="007E7D1D">
      <w:pPr>
        <w:ind w:firstLine="709"/>
      </w:pPr>
      <w:r w:rsidRPr="00767443">
        <w:t>This function dynamically alter</w:t>
      </w:r>
      <w:r w:rsidR="00124D29" w:rsidRPr="00767443">
        <w:t>s</w:t>
      </w:r>
      <w:r w:rsidRPr="00767443">
        <w:t xml:space="preserve"> its output based on the number of attempts made on a question. As attempts increase, the sigmoid output approaches </w:t>
      </w:r>
      <w:r w:rsidR="004D6B09" w:rsidRPr="00767443">
        <w:t>1</w:t>
      </w:r>
      <w:r w:rsidRPr="00767443">
        <w:t xml:space="preserve">, </w:t>
      </w:r>
      <w:r w:rsidR="004D6B09" w:rsidRPr="00767443">
        <w:t>favouring</w:t>
      </w:r>
      <w:r w:rsidR="00856764" w:rsidRPr="00767443">
        <w:t xml:space="preserve"> the cumulative student performance on the questions</w:t>
      </w:r>
      <w:r w:rsidRPr="00767443">
        <w:t xml:space="preserve">, while fewer attempts yield values closer to </w:t>
      </w:r>
      <w:r w:rsidR="00856764" w:rsidRPr="00767443">
        <w:t>0</w:t>
      </w:r>
      <w:r w:rsidRPr="00767443">
        <w:t xml:space="preserve">, </w:t>
      </w:r>
      <w:r w:rsidR="00856764" w:rsidRPr="00767443">
        <w:t>favouring the pre-assigned difficulty value</w:t>
      </w:r>
      <w:r w:rsidRPr="00767443">
        <w:t>. The adjustment of question difficulty is governed by the equation:</w:t>
      </w:r>
    </w:p>
    <w:p w14:paraId="0D0BBBB9" w14:textId="77777777" w:rsidR="00157719" w:rsidRDefault="00157719" w:rsidP="008907E9">
      <w:pPr>
        <w:rPr>
          <w:rFonts w:eastAsiaTheme="minorEastAsia"/>
        </w:rPr>
      </w:pPr>
    </w:p>
    <w:p w14:paraId="43C05909" w14:textId="77777777" w:rsidR="00EB069E" w:rsidRPr="00767443" w:rsidRDefault="00EB069E" w:rsidP="008907E9">
      <w:pPr>
        <w:rPr>
          <w:rFonts w:eastAsiaTheme="minorEastAsia"/>
        </w:rPr>
      </w:pPr>
    </w:p>
    <w:p w14:paraId="5AB33417" w14:textId="155D2C8B" w:rsidR="00957411" w:rsidRPr="00767443" w:rsidRDefault="007806A0" w:rsidP="008907E9">
      <w:pPr>
        <w:rPr>
          <w:rFonts w:eastAsiaTheme="minorEastAsia"/>
        </w:rPr>
      </w:pPr>
      <m:oMathPara>
        <m:oMath>
          <m:sSub>
            <m:sSubPr>
              <m:ctrlPr>
                <w:rPr>
                  <w:rFonts w:ascii="Cambria Math" w:hAnsi="Cambria Math"/>
                  <w:i/>
                </w:rPr>
              </m:ctrlPr>
            </m:sSubPr>
            <m:e>
              <m:r>
                <w:rPr>
                  <w:rFonts w:ascii="Cambria Math" w:hAnsi="Cambria Math"/>
                </w:rPr>
                <m:t>ModifiedQuestionDifficulty</m:t>
              </m:r>
            </m:e>
            <m:sub>
              <m:r>
                <w:rPr>
                  <w:rFonts w:ascii="Cambria Math" w:hAnsi="Cambria Math"/>
                </w:rPr>
                <m:t>New</m:t>
              </m:r>
            </m:sub>
          </m:sSub>
          <m:r>
            <w:rPr>
              <w:rFonts w:ascii="Cambria Math" w:eastAsiaTheme="minorEastAsia" w:hAnsi="Cambria Math"/>
            </w:rPr>
            <m:t>=</m:t>
          </m:r>
        </m:oMath>
      </m:oMathPara>
    </w:p>
    <w:p w14:paraId="2E943ACA" w14:textId="304F4ABF" w:rsidR="002464C1" w:rsidRPr="00767443" w:rsidRDefault="003239D6" w:rsidP="008907E9">
      <w:r w:rsidRPr="00767443">
        <w:rPr>
          <w:rFonts w:eastAsiaTheme="minorEastAsia"/>
        </w:rPr>
        <w:t xml:space="preserv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odifiedQuestionDifficulty</m:t>
                </m:r>
              </m:e>
              <m:sub>
                <m:r>
                  <w:rPr>
                    <w:rFonts w:ascii="Cambria Math" w:eastAsiaTheme="minorEastAsia" w:hAnsi="Cambria Math"/>
                  </w:rPr>
                  <m:t>Current</m:t>
                </m:r>
              </m:sub>
            </m:sSub>
          </m:num>
          <m:den>
            <m:sSub>
              <m:sSubPr>
                <m:ctrlPr>
                  <w:rPr>
                    <w:rFonts w:ascii="Cambria Math" w:eastAsiaTheme="minorEastAsia" w:hAnsi="Cambria Math"/>
                    <w:i/>
                  </w:rPr>
                </m:ctrlPr>
              </m:sSubPr>
              <m:e>
                <m:r>
                  <w:rPr>
                    <w:rFonts w:ascii="Cambria Math" w:eastAsiaTheme="minorEastAsia" w:hAnsi="Cambria Math"/>
                  </w:rPr>
                  <m:t>Sigmoid</m:t>
                </m:r>
              </m:e>
              <m:sub>
                <m:r>
                  <w:rPr>
                    <w:rFonts w:ascii="Cambria Math" w:eastAsiaTheme="minorEastAsia" w:hAnsi="Cambria Math"/>
                  </w:rPr>
                  <m:t>Difficulty</m:t>
                </m:r>
              </m:sub>
            </m:sSub>
          </m:den>
        </m:f>
        <m:r>
          <w:rPr>
            <w:rFonts w:ascii="Cambria Math" w:eastAsiaTheme="minorEastAsia" w:hAnsi="Cambria Math"/>
          </w:rPr>
          <m:t>+FractionOfCorrectAttempts*</m:t>
        </m:r>
        <m:sSub>
          <m:sSubPr>
            <m:ctrlPr>
              <w:rPr>
                <w:rFonts w:ascii="Cambria Math" w:eastAsiaTheme="minorEastAsia" w:hAnsi="Cambria Math"/>
                <w:i/>
              </w:rPr>
            </m:ctrlPr>
          </m:sSubPr>
          <m:e>
            <m:r>
              <w:rPr>
                <w:rFonts w:ascii="Cambria Math" w:eastAsiaTheme="minorEastAsia" w:hAnsi="Cambria Math"/>
              </w:rPr>
              <m:t>Sigmoid</m:t>
            </m:r>
          </m:e>
          <m:sub>
            <m:r>
              <w:rPr>
                <w:rFonts w:ascii="Cambria Math" w:eastAsiaTheme="minorEastAsia" w:hAnsi="Cambria Math"/>
              </w:rPr>
              <m:t>Difficulty</m:t>
            </m:r>
          </m:sub>
        </m:sSub>
      </m:oMath>
    </w:p>
    <w:p w14:paraId="5D255CAF" w14:textId="77777777" w:rsidR="008907E9" w:rsidRPr="00767443" w:rsidRDefault="008907E9" w:rsidP="008907E9"/>
    <w:p w14:paraId="3D0E0399" w14:textId="7A2EB732" w:rsidR="009372D8" w:rsidRPr="00767443" w:rsidRDefault="00B1016B" w:rsidP="00333CF3">
      <w:pPr>
        <w:ind w:firstLine="709"/>
      </w:pPr>
      <w:r w:rsidRPr="00767443">
        <w:t xml:space="preserve">This equation ensures a balanced adaptation by dividing the old difficulty level by the </w:t>
      </w:r>
      <m:oMath>
        <m:sSub>
          <m:sSubPr>
            <m:ctrlPr>
              <w:rPr>
                <w:rFonts w:ascii="Cambria Math" w:hAnsi="Cambria Math"/>
                <w:i/>
              </w:rPr>
            </m:ctrlPr>
          </m:sSubPr>
          <m:e>
            <m:r>
              <w:rPr>
                <w:rFonts w:ascii="Cambria Math" w:hAnsi="Cambria Math"/>
              </w:rPr>
              <m:t>Sigmoid</m:t>
            </m:r>
          </m:e>
          <m:sub>
            <m:r>
              <w:rPr>
                <w:rFonts w:ascii="Cambria Math" w:hAnsi="Cambria Math"/>
              </w:rPr>
              <m:t>Difficulty</m:t>
            </m:r>
          </m:sub>
        </m:sSub>
      </m:oMath>
      <w:r w:rsidRPr="00767443">
        <w:rPr>
          <w:rFonts w:eastAsiaTheme="minorEastAsia"/>
        </w:rPr>
        <w:t xml:space="preserve"> </w:t>
      </w:r>
      <w:r w:rsidRPr="00767443">
        <w:t>value, thereby increasing or decreasing difficulty based on attempt history. Additionally, it integrates the fraction of correct responses, allowing for consideration of student performance alongside attempt frequency. Through this mechanism, the algorithm dynamically tailors question difficulty to optimize learning experiences</w:t>
      </w:r>
      <w:r w:rsidR="008B10E4">
        <w:t xml:space="preserve"> for students</w:t>
      </w:r>
      <w:r w:rsidRPr="00767443">
        <w:t xml:space="preserve">. </w:t>
      </w:r>
    </w:p>
    <w:p w14:paraId="4D6D34EE" w14:textId="77777777" w:rsidR="009372D8" w:rsidRPr="00767443" w:rsidRDefault="009372D8" w:rsidP="00333CF3">
      <w:pPr>
        <w:ind w:firstLine="709"/>
      </w:pPr>
    </w:p>
    <w:p w14:paraId="30F88D3F" w14:textId="0A72B24C" w:rsidR="000C4128" w:rsidRPr="00767443" w:rsidRDefault="009372D8" w:rsidP="00333CF3">
      <w:pPr>
        <w:ind w:firstLine="709"/>
      </w:pPr>
      <w:r w:rsidRPr="00767443">
        <w:t>These equations</w:t>
      </w:r>
      <w:r w:rsidR="000C4128" w:rsidRPr="00767443">
        <w:t xml:space="preserve"> can return values in the range of -∞ to ∞. For this </w:t>
      </w:r>
      <w:r w:rsidRPr="00767443">
        <w:t>repo</w:t>
      </w:r>
      <w:r w:rsidR="00175CB1">
        <w:t>r</w:t>
      </w:r>
      <w:r w:rsidRPr="00767443">
        <w:t>t</w:t>
      </w:r>
      <w:r w:rsidR="000C4128" w:rsidRPr="00767443">
        <w:t>, this value</w:t>
      </w:r>
      <w:r w:rsidR="001E05FF" w:rsidRPr="00767443">
        <w:t xml:space="preserve"> was limited to the range of -10 to </w:t>
      </w:r>
      <w:r w:rsidR="00157580">
        <w:t>+</w:t>
      </w:r>
      <w:r w:rsidR="001E05FF" w:rsidRPr="00767443">
        <w:t>10</w:t>
      </w:r>
      <w:r w:rsidRPr="00767443">
        <w:t>,</w:t>
      </w:r>
      <w:r w:rsidR="001E05FF" w:rsidRPr="00767443">
        <w:t xml:space="preserve"> inclusive.</w:t>
      </w:r>
      <w:r w:rsidRPr="00767443">
        <w:t xml:space="preserve"> Constraining the difficulty adjustment values between -10 and </w:t>
      </w:r>
      <w:r w:rsidR="00157580">
        <w:t>+</w:t>
      </w:r>
      <w:r w:rsidRPr="00767443">
        <w:t>10 provides practical bounds within which the adaptive learning system can operate effectively. While the sigmoid function inherently outputs values between 0 and 1, constraining the difficulty adjustments ensures that questions remain appropriately challenging for students while maintaining system stability. By setting these boundaries, extreme adjustments are prevented, promoting smoother learning experiences and more predictable learning outcomes aligned with the system's objectives and content characteristics.</w:t>
      </w:r>
    </w:p>
    <w:p w14:paraId="1A3ADCBA" w14:textId="77777777" w:rsidR="000C4128" w:rsidRPr="00767443" w:rsidRDefault="000C4128" w:rsidP="008907E9"/>
    <w:p w14:paraId="225320CF" w14:textId="57EB1D4E" w:rsidR="008907E9" w:rsidRPr="00767443" w:rsidRDefault="008907E9" w:rsidP="00203CD5">
      <w:pPr>
        <w:pStyle w:val="Heading3"/>
        <w:ind w:left="993" w:hanging="993"/>
      </w:pPr>
      <w:bookmarkStart w:id="47" w:name="_Toc165293369"/>
      <w:r w:rsidRPr="00767443">
        <w:t>Difficulty Offset</w:t>
      </w:r>
      <w:bookmarkEnd w:id="47"/>
    </w:p>
    <w:p w14:paraId="4C2E45EC" w14:textId="124CEC84" w:rsidR="00375C68" w:rsidRPr="00767443" w:rsidRDefault="0069106F" w:rsidP="0069106F">
      <w:pPr>
        <w:ind w:firstLine="709"/>
      </w:pPr>
      <w:r w:rsidRPr="00767443">
        <w:t xml:space="preserve">The backbone of this </w:t>
      </w:r>
      <w:r w:rsidR="00311CB4" w:rsidRPr="00767443">
        <w:t>ML</w:t>
      </w:r>
      <w:r w:rsidRPr="00767443">
        <w:t xml:space="preserve"> model lies in the 2-Parameter Logistic Item Response Theory (2-PL IRT) model. Traditionally, IRT has been applied to individual questions to gauge their difficulty levels. However, for a quiz platform aimed at first-year students, this approach can be exceedingly resource-intensive as both the question pool and user base expand. To mitigate this, we adopted an alternative strategy: rather than applying IRT to individual questions, we implemented it on specific question topics, generating "difficultyOffset" values for each category of questions within the topic. This ensured personalized difficulty adjustments for each student while minimizing resource consumption. Additionally, the 2-PL model accounted for discriminant scores, evaluating the quality of questions in determining their difficulty levels. These values were updated for each student after completing a full quiz (comprising 20 questions). Theoretically, the difficulty returned by the IRT model could range from -∞ to ∞. To maintain reasonable difficulty levels, we capped this range between -2.5 and </w:t>
      </w:r>
      <w:r w:rsidR="00157580">
        <w:t>+</w:t>
      </w:r>
      <w:r w:rsidRPr="00767443">
        <w:t>2.5.</w:t>
      </w:r>
    </w:p>
    <w:p w14:paraId="6C0E3635" w14:textId="77777777" w:rsidR="0069106F" w:rsidRPr="00767443" w:rsidRDefault="0069106F" w:rsidP="0069106F"/>
    <w:p w14:paraId="16E657BD" w14:textId="60AB664F" w:rsidR="0069106F" w:rsidRPr="00767443" w:rsidRDefault="00691B5F" w:rsidP="00E813AE">
      <w:pPr>
        <w:pStyle w:val="Heading3"/>
        <w:ind w:left="993" w:hanging="993"/>
      </w:pPr>
      <w:bookmarkStart w:id="48" w:name="_Toc165293370"/>
      <w:r w:rsidRPr="00767443">
        <w:t>Bounding Ranges</w:t>
      </w:r>
      <w:bookmarkEnd w:id="48"/>
    </w:p>
    <w:p w14:paraId="480EE97B" w14:textId="77777777" w:rsidR="005668D1" w:rsidRPr="00767443" w:rsidRDefault="005668D1" w:rsidP="005668D1"/>
    <w:p w14:paraId="5C6C5FB4" w14:textId="0BBBC74C" w:rsidR="00E813AE" w:rsidRPr="00767443" w:rsidRDefault="005668D1" w:rsidP="00FF06B1">
      <w:pPr>
        <w:ind w:firstLine="720"/>
      </w:pPr>
      <w:r w:rsidRPr="00767443">
        <w:t xml:space="preserve">The decision to impose ranges on the variables of the ML model collectively ensures both mathematical stability and practicality within the adaptive learning system. By constraining the mastery level within -1.7 and 1.7, the modified question difficulty within -10 and </w:t>
      </w:r>
      <w:r w:rsidR="00BD288B">
        <w:t>+</w:t>
      </w:r>
      <w:r w:rsidRPr="00767443">
        <w:t xml:space="preserve">10, and the difficulty offset within -2.5 and </w:t>
      </w:r>
      <w:r w:rsidR="00BD288B">
        <w:t>+</w:t>
      </w:r>
      <w:r w:rsidRPr="00767443">
        <w:t>2.5, the model maintains a consistent framework where student competency, question difficulty adjustments, and topic-specific difficulty offsets operate within reasonable bounds. This collective constraint approach prevents extreme values that could disrupt the learning process while promoting smoother learning experiences aligned with the system's objectives</w:t>
      </w:r>
      <w:r w:rsidR="006E39EF" w:rsidRPr="00767443">
        <w:t>.</w:t>
      </w:r>
    </w:p>
    <w:p w14:paraId="6142F3C6" w14:textId="77777777" w:rsidR="005668D1" w:rsidRPr="00767443" w:rsidRDefault="005668D1" w:rsidP="0069106F"/>
    <w:p w14:paraId="00F598C6" w14:textId="01E06993" w:rsidR="0069106F" w:rsidRPr="00767443" w:rsidRDefault="00DD1593" w:rsidP="00203CD5">
      <w:pPr>
        <w:pStyle w:val="Heading3"/>
        <w:ind w:left="993" w:hanging="993"/>
      </w:pPr>
      <w:bookmarkStart w:id="49" w:name="_Toc165293371"/>
      <w:r w:rsidRPr="00767443">
        <w:t>The Model</w:t>
      </w:r>
      <w:bookmarkEnd w:id="49"/>
    </w:p>
    <w:p w14:paraId="74E7E15C" w14:textId="1AE22D3B" w:rsidR="00997A63" w:rsidRPr="00767443" w:rsidRDefault="00DD1593" w:rsidP="002845CD">
      <w:pPr>
        <w:ind w:firstLine="709"/>
      </w:pPr>
      <w:r w:rsidRPr="00767443">
        <w:t>Now that we have identified the individual aspects of th</w:t>
      </w:r>
      <w:r w:rsidR="001449F3" w:rsidRPr="00767443">
        <w:t>e model, let</w:t>
      </w:r>
      <w:r w:rsidR="00690336">
        <w:t xml:space="preserve"> us</w:t>
      </w:r>
      <w:r w:rsidR="001449F3" w:rsidRPr="00767443">
        <w:t xml:space="preserve"> bring it all together to explain how</w:t>
      </w:r>
      <w:r w:rsidR="00144671">
        <w:t xml:space="preserve"> the</w:t>
      </w:r>
      <w:r w:rsidR="001449F3" w:rsidRPr="00767443">
        <w:t xml:space="preserve"> question selection</w:t>
      </w:r>
      <w:r w:rsidR="00144671">
        <w:t xml:space="preserve"> process</w:t>
      </w:r>
      <w:r w:rsidR="001449F3" w:rsidRPr="00767443">
        <w:t xml:space="preserve"> is personalized for each student.</w:t>
      </w:r>
      <w:r w:rsidR="002845CD" w:rsidRPr="00767443">
        <w:t xml:space="preserve"> </w:t>
      </w:r>
      <w:r w:rsidR="00CA12F2" w:rsidRPr="00767443">
        <w:t xml:space="preserve">In conceptualizing the model's operation, envision a scale where each question, irrespective of its topic, possesses a potential difficulty range spanning from -10 to </w:t>
      </w:r>
      <w:r w:rsidR="00822D3A">
        <w:t>+</w:t>
      </w:r>
      <w:r w:rsidR="00CA12F2" w:rsidRPr="00767443">
        <w:t xml:space="preserve">10. However, to determine a question's final difficulty, we must incorporate the difficultyOffset specific to its topic and category. This difficultyOffset value, falling within the range of -2.5 to </w:t>
      </w:r>
      <w:r w:rsidR="00822D3A">
        <w:t>+</w:t>
      </w:r>
      <w:r w:rsidR="00CA12F2" w:rsidRPr="00767443">
        <w:t xml:space="preserve">2.5, effectively extends the maximum difficulty range for all questions to -12.5 and </w:t>
      </w:r>
      <w:r w:rsidR="00822D3A">
        <w:t>+</w:t>
      </w:r>
      <w:r w:rsidR="00CA12F2" w:rsidRPr="00767443">
        <w:t xml:space="preserve">12.5. Now, let's consider the selection of questions. Our objective is to tailor question selection to the individual student's proficiency level. To achieve this, we leverage the student's mastery level, constrained between -1.7 and </w:t>
      </w:r>
      <w:r w:rsidR="007C3504">
        <w:t>+</w:t>
      </w:r>
      <w:r w:rsidR="00CA12F2" w:rsidRPr="00767443">
        <w:t xml:space="preserve">1.7. When combined with the difficultyOffset, which ranges from -2.5 to </w:t>
      </w:r>
      <w:r w:rsidR="007C3504">
        <w:t>+</w:t>
      </w:r>
      <w:r w:rsidR="00CA12F2" w:rsidRPr="00767443">
        <w:t xml:space="preserve">2.5, the effective range for mastery becomes -4.2 and </w:t>
      </w:r>
      <w:r w:rsidR="007C3504">
        <w:t>+</w:t>
      </w:r>
      <w:r w:rsidR="00CA12F2" w:rsidRPr="00767443">
        <w:t>4.2. Subsequently, we introduce a variable</w:t>
      </w:r>
      <w:r w:rsidR="00D84A89" w:rsidRPr="00767443">
        <w:t xml:space="preserve"> </w:t>
      </w:r>
      <m:oMath>
        <m:r>
          <w:rPr>
            <w:rFonts w:ascii="Cambria Math" w:hAnsi="Cambria Math"/>
          </w:rPr>
          <m:t>x</m:t>
        </m:r>
      </m:oMath>
      <w:r w:rsidR="00CA12F2" w:rsidRPr="00767443">
        <w:t xml:space="preserve">, initially set to 0.2, to create bounds around the mastery + difficultyOffset score. These bounds are calculated as the mastery + difficultyOffset - 0.2 for the lower bound and mastery + difficultyOffset + 0.2 for the upper bound. This bracketing mechanism ensures that students with higher mastery levels receive harder questions, while those with lower levels encounter easier ones. </w:t>
      </w:r>
    </w:p>
    <w:p w14:paraId="44BAD537" w14:textId="77777777" w:rsidR="00997A63" w:rsidRPr="00767443" w:rsidRDefault="00997A63" w:rsidP="002845CD">
      <w:pPr>
        <w:ind w:firstLine="709"/>
      </w:pPr>
    </w:p>
    <w:p w14:paraId="7FED3566" w14:textId="7EBD7191" w:rsidR="00CA12F2" w:rsidRPr="00767443" w:rsidRDefault="00CA12F2" w:rsidP="002845CD">
      <w:pPr>
        <w:ind w:firstLine="709"/>
      </w:pPr>
      <w:r w:rsidRPr="00767443">
        <w:t xml:space="preserve">To address the potential scarcity of questions within the desired difficulty bracket, the value of </w:t>
      </w:r>
      <m:oMath>
        <m:r>
          <w:rPr>
            <w:rFonts w:ascii="Cambria Math" w:hAnsi="Cambria Math"/>
          </w:rPr>
          <m:t>x</m:t>
        </m:r>
      </m:oMath>
      <w:r w:rsidRPr="00767443">
        <w:t xml:space="preserve"> is iteratively incremented by 0.05 each time the required number of questions is not obtained. This adaptive adjustment guarantees that students receive an appropriate mix of questions, even if the ideal difficulty level is unavailable.</w:t>
      </w:r>
    </w:p>
    <w:p w14:paraId="30EB1CD3" w14:textId="77777777" w:rsidR="00D84A89" w:rsidRPr="00767443" w:rsidRDefault="00D84A89" w:rsidP="00D43EA5"/>
    <w:p w14:paraId="1457A60D" w14:textId="7ACD737D" w:rsidR="002475A5" w:rsidRPr="00767443" w:rsidRDefault="00820903" w:rsidP="002475A5">
      <w:pPr>
        <w:keepNext/>
      </w:pPr>
      <w:r w:rsidRPr="00767443">
        <w:rPr>
          <w:noProof/>
        </w:rPr>
        <w:drawing>
          <wp:inline distT="0" distB="0" distL="0" distR="0" wp14:anchorId="36D48DC7" wp14:editId="1A1D75EE">
            <wp:extent cx="5490210" cy="1115695"/>
            <wp:effectExtent l="0" t="0" r="0" b="8255"/>
            <wp:docPr id="90568147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681474"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490210" cy="1115695"/>
                    </a:xfrm>
                    <a:prstGeom prst="rect">
                      <a:avLst/>
                    </a:prstGeom>
                  </pic:spPr>
                </pic:pic>
              </a:graphicData>
            </a:graphic>
          </wp:inline>
        </w:drawing>
      </w:r>
    </w:p>
    <w:p w14:paraId="5FE7E852" w14:textId="32F1286E" w:rsidR="00EB77B0" w:rsidRPr="00767443" w:rsidRDefault="00EE53B1" w:rsidP="00EE53B1">
      <w:pPr>
        <w:pStyle w:val="Caption"/>
        <w:rPr>
          <w:color w:val="auto"/>
        </w:rPr>
      </w:pPr>
      <w:bookmarkStart w:id="50" w:name="_Toc165266453"/>
      <w:r w:rsidRPr="00EE53B1">
        <w:rPr>
          <w:b/>
          <w:bCs/>
          <w:sz w:val="22"/>
          <w:szCs w:val="22"/>
        </w:rPr>
        <w:t xml:space="preserve">Figure </w:t>
      </w:r>
      <w:r w:rsidR="00C92945">
        <w:rPr>
          <w:b/>
          <w:bCs/>
          <w:sz w:val="22"/>
          <w:szCs w:val="22"/>
        </w:rPr>
        <w:fldChar w:fldCharType="begin"/>
      </w:r>
      <w:r w:rsidR="00C92945">
        <w:rPr>
          <w:b/>
          <w:bCs/>
          <w:sz w:val="22"/>
          <w:szCs w:val="22"/>
        </w:rPr>
        <w:instrText xml:space="preserve"> STYLEREF 1 \s </w:instrText>
      </w:r>
      <w:r w:rsidR="00C92945">
        <w:rPr>
          <w:b/>
          <w:bCs/>
          <w:sz w:val="22"/>
          <w:szCs w:val="22"/>
        </w:rPr>
        <w:fldChar w:fldCharType="separate"/>
      </w:r>
      <w:r w:rsidR="00C92945">
        <w:rPr>
          <w:b/>
          <w:bCs/>
          <w:noProof/>
          <w:sz w:val="22"/>
          <w:szCs w:val="22"/>
        </w:rPr>
        <w:t>3</w:t>
      </w:r>
      <w:r w:rsidR="00C92945">
        <w:rPr>
          <w:b/>
          <w:bCs/>
          <w:sz w:val="22"/>
          <w:szCs w:val="22"/>
        </w:rPr>
        <w:fldChar w:fldCharType="end"/>
      </w:r>
      <w:r w:rsidR="00C92945">
        <w:rPr>
          <w:b/>
          <w:bCs/>
          <w:sz w:val="22"/>
          <w:szCs w:val="22"/>
        </w:rPr>
        <w:t>.</w:t>
      </w:r>
      <w:r w:rsidR="00C92945">
        <w:rPr>
          <w:b/>
          <w:bCs/>
          <w:sz w:val="22"/>
          <w:szCs w:val="22"/>
        </w:rPr>
        <w:fldChar w:fldCharType="begin"/>
      </w:r>
      <w:r w:rsidR="00C92945">
        <w:rPr>
          <w:b/>
          <w:bCs/>
          <w:sz w:val="22"/>
          <w:szCs w:val="22"/>
        </w:rPr>
        <w:instrText xml:space="preserve"> SEQ Figure \* ARABIC \s 1 </w:instrText>
      </w:r>
      <w:r w:rsidR="00C92945">
        <w:rPr>
          <w:b/>
          <w:bCs/>
          <w:sz w:val="22"/>
          <w:szCs w:val="22"/>
        </w:rPr>
        <w:fldChar w:fldCharType="separate"/>
      </w:r>
      <w:r w:rsidR="00C92945">
        <w:rPr>
          <w:b/>
          <w:bCs/>
          <w:noProof/>
          <w:sz w:val="22"/>
          <w:szCs w:val="22"/>
        </w:rPr>
        <w:t>1</w:t>
      </w:r>
      <w:r w:rsidR="00C92945">
        <w:rPr>
          <w:b/>
          <w:bCs/>
          <w:sz w:val="22"/>
          <w:szCs w:val="22"/>
        </w:rPr>
        <w:fldChar w:fldCharType="end"/>
      </w:r>
      <w:r w:rsidRPr="00EE53B1">
        <w:rPr>
          <w:b/>
          <w:bCs/>
          <w:sz w:val="22"/>
          <w:szCs w:val="22"/>
        </w:rPr>
        <w:t>:</w:t>
      </w:r>
      <w:r w:rsidRPr="00767443">
        <w:rPr>
          <w:b/>
          <w:bCs/>
          <w:color w:val="auto"/>
          <w:sz w:val="22"/>
          <w:szCs w:val="22"/>
        </w:rPr>
        <w:t xml:space="preserve"> Model Overview visualization</w:t>
      </w:r>
      <w:r w:rsidRPr="00767443">
        <w:rPr>
          <w:color w:val="auto"/>
          <w:sz w:val="22"/>
          <w:szCs w:val="22"/>
        </w:rPr>
        <w:t>. This figure shows the different scales and the default window for question selection (blue).</w:t>
      </w:r>
      <w:bookmarkEnd w:id="50"/>
    </w:p>
    <w:p w14:paraId="592AB335" w14:textId="77777777" w:rsidR="00A11690" w:rsidRPr="00767443" w:rsidRDefault="00A11690" w:rsidP="00A11690">
      <w:pPr>
        <w:keepNext/>
        <w:jc w:val="center"/>
      </w:pPr>
      <w:r w:rsidRPr="00767443">
        <w:rPr>
          <w:noProof/>
        </w:rPr>
        <w:drawing>
          <wp:inline distT="0" distB="0" distL="0" distR="0" wp14:anchorId="09A52E0A" wp14:editId="60FEFC17">
            <wp:extent cx="2941982" cy="2737479"/>
            <wp:effectExtent l="0" t="0" r="0" b="6350"/>
            <wp:docPr id="19008039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03913"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45458" cy="2740714"/>
                    </a:xfrm>
                    <a:prstGeom prst="rect">
                      <a:avLst/>
                    </a:prstGeom>
                  </pic:spPr>
                </pic:pic>
              </a:graphicData>
            </a:graphic>
          </wp:inline>
        </w:drawing>
      </w:r>
    </w:p>
    <w:p w14:paraId="4DF7A191" w14:textId="3EE6902E" w:rsidR="00EB77B0" w:rsidRPr="00767443" w:rsidRDefault="00A11690" w:rsidP="00420164">
      <w:pPr>
        <w:pStyle w:val="Caption"/>
        <w:rPr>
          <w:color w:val="auto"/>
          <w:highlight w:val="yellow"/>
        </w:rPr>
      </w:pPr>
      <w:bookmarkStart w:id="51" w:name="_Toc165266454"/>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3</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2</w:t>
      </w:r>
      <w:r w:rsidR="00C92945">
        <w:rPr>
          <w:b/>
          <w:bCs/>
          <w:color w:val="auto"/>
          <w:sz w:val="22"/>
          <w:szCs w:val="22"/>
        </w:rPr>
        <w:fldChar w:fldCharType="end"/>
      </w:r>
      <w:r w:rsidRPr="00767443">
        <w:rPr>
          <w:b/>
          <w:bCs/>
          <w:color w:val="auto"/>
          <w:sz w:val="22"/>
          <w:szCs w:val="22"/>
        </w:rPr>
        <w:t xml:space="preserve">: DFD-1 System Architecture Diagram. </w:t>
      </w:r>
      <w:r w:rsidRPr="00767443">
        <w:rPr>
          <w:color w:val="auto"/>
          <w:sz w:val="22"/>
          <w:szCs w:val="22"/>
        </w:rPr>
        <w:t xml:space="preserve">This figure shows the data flow for the ML </w:t>
      </w:r>
      <w:r w:rsidR="00FF4927" w:rsidRPr="00767443">
        <w:rPr>
          <w:color w:val="auto"/>
          <w:sz w:val="22"/>
          <w:szCs w:val="22"/>
        </w:rPr>
        <w:t>model</w:t>
      </w:r>
      <w:r w:rsidR="00FF4927" w:rsidRPr="00767443">
        <w:rPr>
          <w:color w:val="auto"/>
        </w:rPr>
        <w:t>.</w:t>
      </w:r>
      <w:bookmarkEnd w:id="51"/>
    </w:p>
    <w:p w14:paraId="682C789B" w14:textId="60B28BA2" w:rsidR="001A7377" w:rsidRPr="00767443" w:rsidRDefault="00763D59" w:rsidP="00203CD5">
      <w:pPr>
        <w:pStyle w:val="Heading2"/>
        <w:ind w:left="709"/>
      </w:pPr>
      <w:bookmarkStart w:id="52" w:name="_Toc165293372"/>
      <w:r w:rsidRPr="00767443">
        <w:t>Implementation</w:t>
      </w:r>
      <w:bookmarkEnd w:id="52"/>
    </w:p>
    <w:p w14:paraId="398B89C8" w14:textId="77777777" w:rsidR="001A7377" w:rsidRPr="00767443" w:rsidRDefault="001A7377" w:rsidP="004120AA"/>
    <w:p w14:paraId="780B2883" w14:textId="12E85C3E" w:rsidR="000534A2" w:rsidRDefault="000D2F91" w:rsidP="004120AA">
      <w:r w:rsidRPr="00767443">
        <w:t xml:space="preserve">This thesis </w:t>
      </w:r>
      <w:r w:rsidR="00BF7565" w:rsidRPr="00767443">
        <w:t>used</w:t>
      </w:r>
      <w:r w:rsidRPr="00767443">
        <w:t xml:space="preserve"> Next.js version 14.1.4 and MySQL Version 15.1 Distribution 10.3.39-MariaDB on a Linux (x86_64) platform with Readline 5.1. Additionally, a virtual environment running Python 3.9 was set up to execute the IRT model using R through rpy2</w:t>
      </w:r>
      <w:r w:rsidR="00374134" w:rsidRPr="00767443">
        <w:t xml:space="preserve"> version</w:t>
      </w:r>
      <w:r w:rsidRPr="00767443">
        <w:t xml:space="preserve"> 3.5.13. The R analysis environment operated on version 4.3.3 ("Angel Food Cake"), running on a 64-bit x86_64-redhat-linux-gnu platform.</w:t>
      </w:r>
    </w:p>
    <w:p w14:paraId="22CBF0B0" w14:textId="77777777" w:rsidR="00292F92" w:rsidRDefault="00292F92" w:rsidP="004120AA"/>
    <w:p w14:paraId="38504118" w14:textId="060BD679" w:rsidR="00292F92" w:rsidRDefault="00292F92" w:rsidP="004120AA">
      <w:r>
        <w:t xml:space="preserve">The source code is </w:t>
      </w:r>
      <w:r w:rsidR="00CB2B62">
        <w:t xml:space="preserve">hosted on GitHub and can be accessed at </w:t>
      </w:r>
      <w:hyperlink r:id="rId17" w:history="1">
        <w:r w:rsidR="00A31B73" w:rsidRPr="00FB2A70">
          <w:rPr>
            <w:rStyle w:val="Hyperlink"/>
          </w:rPr>
          <w:t>https://github.com/SatanshuMishra/honours-2023-adaptive-learning-tool</w:t>
        </w:r>
      </w:hyperlink>
      <w:r w:rsidR="00CB2B62">
        <w:t>.</w:t>
      </w:r>
    </w:p>
    <w:p w14:paraId="3CBE8352" w14:textId="77777777" w:rsidR="001A7377" w:rsidRPr="00767443" w:rsidRDefault="001A7377" w:rsidP="004120AA"/>
    <w:p w14:paraId="64B9E136" w14:textId="516F9843" w:rsidR="00D76471" w:rsidRPr="00767443" w:rsidRDefault="00CD2487" w:rsidP="00203CD5">
      <w:pPr>
        <w:pStyle w:val="Heading1"/>
        <w:ind w:left="709"/>
      </w:pPr>
      <w:bookmarkStart w:id="53" w:name="_Toc163221092"/>
      <w:bookmarkStart w:id="54" w:name="_Toc163221160"/>
      <w:bookmarkStart w:id="55" w:name="_Toc165293373"/>
      <w:r w:rsidRPr="00767443">
        <w:t>Case Study</w:t>
      </w:r>
      <w:bookmarkEnd w:id="55"/>
    </w:p>
    <w:p w14:paraId="5CA58210" w14:textId="4D07F0D3" w:rsidR="005E7D07" w:rsidRPr="00767443" w:rsidRDefault="00CA7AFB" w:rsidP="00203CD5">
      <w:pPr>
        <w:pStyle w:val="Heading2"/>
        <w:ind w:left="709"/>
      </w:pPr>
      <w:bookmarkStart w:id="56" w:name="_Toc165293374"/>
      <w:r w:rsidRPr="00767443">
        <w:t>Study Setting</w:t>
      </w:r>
      <w:bookmarkEnd w:id="56"/>
    </w:p>
    <w:p w14:paraId="46D8C2EE" w14:textId="77777777" w:rsidR="00CA7AFB" w:rsidRPr="00767443" w:rsidRDefault="00CA7AFB" w:rsidP="00CA7AFB"/>
    <w:p w14:paraId="0AD756D5" w14:textId="46928BCC" w:rsidR="005E7D07" w:rsidRPr="00767443" w:rsidRDefault="005E7D07" w:rsidP="005E7D07">
      <w:pPr>
        <w:ind w:firstLine="720"/>
      </w:pPr>
      <w:r w:rsidRPr="00767443">
        <w:t xml:space="preserve">This system was implemented within a first-year introductory Computer Science course, focusing on fundamental programming concepts through the Java language. </w:t>
      </w:r>
      <w:r w:rsidR="005133B4" w:rsidRPr="00767443">
        <w:t xml:space="preserve">Four </w:t>
      </w:r>
      <w:r w:rsidRPr="00767443">
        <w:t>distinct question topics</w:t>
      </w:r>
      <w:r w:rsidR="00FF0A2F" w:rsidRPr="00767443">
        <w:t>, includ</w:t>
      </w:r>
      <w:r w:rsidRPr="00767443">
        <w:t>ing Error Handling, I/O, Recursion, and Lists, Queues &amp; Stacks</w:t>
      </w:r>
      <w:r w:rsidR="00A06C09" w:rsidRPr="00767443">
        <w:t xml:space="preserve"> as one inclusive topic</w:t>
      </w:r>
      <w:r w:rsidR="005133B4" w:rsidRPr="00767443">
        <w:t xml:space="preserve"> were developed for this system</w:t>
      </w:r>
      <w:r w:rsidRPr="00767443">
        <w:t>. Quizzes comprised of 20 questions each. Students were restricted to selecting questions from a single topic per quiz.</w:t>
      </w:r>
    </w:p>
    <w:p w14:paraId="022AD5BE" w14:textId="77777777" w:rsidR="005E7D07" w:rsidRPr="00767443" w:rsidRDefault="005E7D07" w:rsidP="005E7D07"/>
    <w:p w14:paraId="748B910B" w14:textId="77E56345" w:rsidR="00AF6409" w:rsidRPr="00767443" w:rsidRDefault="00ED05BF" w:rsidP="00520578">
      <w:pPr>
        <w:ind w:firstLine="720"/>
      </w:pPr>
      <w:r w:rsidRPr="00767443">
        <w:t xml:space="preserve">Students in the course </w:t>
      </w:r>
      <w:r w:rsidR="005E7D07" w:rsidRPr="00767443">
        <w:t>were provided with a unique code enabling access to the adaptive learning tool. Upon logging in, students gained immediate access to all four topics, allowing them to initiate quizzes on any topic of their choice. Notably, there were no limitations on the number of quizzes students could undertake.</w:t>
      </w:r>
      <w:r w:rsidR="00520578" w:rsidRPr="00767443">
        <w:t xml:space="preserve"> </w:t>
      </w:r>
      <w:r w:rsidR="005C16AD" w:rsidRPr="00767443">
        <w:t xml:space="preserve">A </w:t>
      </w:r>
      <w:r w:rsidR="005E7D07" w:rsidRPr="00767443">
        <w:t>total of 137 students were enrolled</w:t>
      </w:r>
      <w:r w:rsidR="005C16AD" w:rsidRPr="00767443">
        <w:t xml:space="preserve"> in the course</w:t>
      </w:r>
      <w:r w:rsidR="005E7D07" w:rsidRPr="00767443">
        <w:t>. Of these, 18 students provided consent to utilize</w:t>
      </w:r>
      <w:r w:rsidR="000955D8" w:rsidRPr="00767443">
        <w:t xml:space="preserve"> their data </w:t>
      </w:r>
      <w:r w:rsidR="00C160BE" w:rsidRPr="00767443">
        <w:t>from</w:t>
      </w:r>
      <w:r w:rsidR="005E7D07" w:rsidRPr="00767443">
        <w:t xml:space="preserve"> the adaptive learning system</w:t>
      </w:r>
      <w:r w:rsidR="00C160BE" w:rsidRPr="00767443">
        <w:t xml:space="preserve"> for this study</w:t>
      </w:r>
      <w:r w:rsidR="005E7D07" w:rsidRPr="00767443">
        <w:t>. 63</w:t>
      </w:r>
      <w:r w:rsidR="005C16AD" w:rsidRPr="00767443">
        <w:t xml:space="preserve"> students</w:t>
      </w:r>
      <w:r w:rsidR="005E7D07" w:rsidRPr="00767443">
        <w:t xml:space="preserve"> actively engaged with the system, completing at least one quiz.</w:t>
      </w:r>
    </w:p>
    <w:p w14:paraId="12845B20" w14:textId="77777777" w:rsidR="00CA7AFB" w:rsidRPr="00767443" w:rsidRDefault="00CA7AFB" w:rsidP="00CA7AFB"/>
    <w:p w14:paraId="1FE6B96B" w14:textId="2F71F9F3" w:rsidR="00ED728D" w:rsidRPr="00767443" w:rsidRDefault="00C0283C" w:rsidP="00ED728D">
      <w:pPr>
        <w:ind w:firstLine="360"/>
      </w:pPr>
      <w:r w:rsidRPr="00767443">
        <w:t xml:space="preserve">Finally, to evaluate </w:t>
      </w:r>
      <w:r w:rsidR="00ED728D" w:rsidRPr="00767443">
        <w:t xml:space="preserve">student satisfaction with the uLearn system, a questionnaire was designed to measure </w:t>
      </w:r>
      <w:r w:rsidR="00D504CE" w:rsidRPr="00767443">
        <w:t>whether</w:t>
      </w:r>
      <w:r w:rsidR="00ED728D" w:rsidRPr="00767443">
        <w:t xml:space="preserve"> the proposed learning system </w:t>
      </w:r>
      <w:r w:rsidR="009436EC" w:rsidRPr="00767443">
        <w:t xml:space="preserve">improved student understanding and performance within the course and </w:t>
      </w:r>
      <w:r w:rsidR="00D504CE" w:rsidRPr="00767443">
        <w:t>collect their opinions of ALS and their possible adaptation to future courses</w:t>
      </w:r>
      <w:r w:rsidR="00ED728D" w:rsidRPr="00767443">
        <w:t>.</w:t>
      </w:r>
    </w:p>
    <w:p w14:paraId="67661BF0" w14:textId="77777777" w:rsidR="00D504CE" w:rsidRPr="00767443" w:rsidRDefault="00D504CE" w:rsidP="00ED728D">
      <w:pPr>
        <w:ind w:firstLine="360"/>
      </w:pPr>
    </w:p>
    <w:p w14:paraId="1ED82770" w14:textId="086C4808" w:rsidR="001139A9" w:rsidRPr="00767443" w:rsidRDefault="00D76471" w:rsidP="00203CD5">
      <w:pPr>
        <w:pStyle w:val="Heading2"/>
        <w:ind w:left="709"/>
      </w:pPr>
      <w:bookmarkStart w:id="57" w:name="_Toc165293375"/>
      <w:bookmarkEnd w:id="53"/>
      <w:bookmarkEnd w:id="54"/>
      <w:r w:rsidRPr="00767443">
        <w:t>Results &amp; Findings</w:t>
      </w:r>
      <w:bookmarkEnd w:id="57"/>
    </w:p>
    <w:p w14:paraId="6325AAFB" w14:textId="787EF163" w:rsidR="001139A9" w:rsidRPr="00767443" w:rsidRDefault="001139A9" w:rsidP="00560FA7">
      <w:pPr>
        <w:ind w:firstLine="709"/>
      </w:pPr>
      <w:r w:rsidRPr="00767443">
        <w:t>The data collected in this study provides initial insights into the performance of the adaptive learning system, although the findings are not yet sufficient to draw definitive conclusions. Nevertheless, the preliminary analysis reveals some interesting trends.</w:t>
      </w:r>
    </w:p>
    <w:p w14:paraId="00FFF318" w14:textId="77777777" w:rsidR="009E1AF1" w:rsidRPr="00767443" w:rsidRDefault="009E1AF1" w:rsidP="009E1AF1">
      <w:pPr>
        <w:keepNext/>
        <w:jc w:val="center"/>
      </w:pPr>
      <w:r w:rsidRPr="00767443">
        <w:rPr>
          <w:noProof/>
        </w:rPr>
        <w:drawing>
          <wp:inline distT="0" distB="0" distL="0" distR="0" wp14:anchorId="26EFF437" wp14:editId="0A9577F6">
            <wp:extent cx="3981450" cy="3115255"/>
            <wp:effectExtent l="0" t="0" r="0" b="9525"/>
            <wp:docPr id="182585499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54994"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061909" cy="3178210"/>
                    </a:xfrm>
                    <a:prstGeom prst="rect">
                      <a:avLst/>
                    </a:prstGeom>
                  </pic:spPr>
                </pic:pic>
              </a:graphicData>
            </a:graphic>
          </wp:inline>
        </w:drawing>
      </w:r>
    </w:p>
    <w:p w14:paraId="1CCEDC92" w14:textId="00DFE9A4" w:rsidR="00F0453E" w:rsidRPr="00767443" w:rsidRDefault="009E1AF1" w:rsidP="009E6D5B">
      <w:pPr>
        <w:pStyle w:val="Caption"/>
        <w:rPr>
          <w:color w:val="auto"/>
          <w:sz w:val="22"/>
          <w:szCs w:val="22"/>
        </w:rPr>
      </w:pPr>
      <w:bookmarkStart w:id="58" w:name="_Ref165219430"/>
      <w:bookmarkStart w:id="59" w:name="_Toc165266455"/>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4</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1</w:t>
      </w:r>
      <w:r w:rsidR="00C92945">
        <w:rPr>
          <w:b/>
          <w:bCs/>
          <w:color w:val="auto"/>
          <w:sz w:val="22"/>
          <w:szCs w:val="22"/>
        </w:rPr>
        <w:fldChar w:fldCharType="end"/>
      </w:r>
      <w:bookmarkEnd w:id="58"/>
      <w:r w:rsidRPr="00767443">
        <w:rPr>
          <w:b/>
          <w:bCs/>
          <w:color w:val="auto"/>
          <w:sz w:val="22"/>
          <w:szCs w:val="22"/>
        </w:rPr>
        <w:t>: Mastery Progression over Attempts (Overall Trend)</w:t>
      </w:r>
      <w:r w:rsidRPr="00767443">
        <w:rPr>
          <w:color w:val="auto"/>
          <w:sz w:val="22"/>
          <w:szCs w:val="22"/>
        </w:rPr>
        <w:t>. This figure shows the over all trend for</w:t>
      </w:r>
      <w:r w:rsidR="007773D5" w:rsidRPr="00767443">
        <w:rPr>
          <w:color w:val="auto"/>
          <w:sz w:val="22"/>
          <w:szCs w:val="22"/>
        </w:rPr>
        <w:t xml:space="preserve"> mastery</w:t>
      </w:r>
      <w:r w:rsidRPr="00767443">
        <w:rPr>
          <w:color w:val="auto"/>
          <w:sz w:val="22"/>
          <w:szCs w:val="22"/>
        </w:rPr>
        <w:t xml:space="preserve"> all the categories combined into a single graph for each topic.</w:t>
      </w:r>
      <w:bookmarkEnd w:id="59"/>
    </w:p>
    <w:p w14:paraId="371D4709" w14:textId="3E420DD9" w:rsidR="001139A9" w:rsidRPr="00767443" w:rsidRDefault="001139A9" w:rsidP="001139A9">
      <w:pPr>
        <w:ind w:firstLine="709"/>
      </w:pPr>
      <w:r w:rsidRPr="00767443">
        <w:t>An upward trend was consistently observed when plotting mastery level against the number of attempts</w:t>
      </w:r>
      <w:r w:rsidR="003756ED" w:rsidRPr="00767443">
        <w:t xml:space="preserve"> (</w:t>
      </w:r>
      <w:r w:rsidR="003756ED" w:rsidRPr="00767443">
        <w:fldChar w:fldCharType="begin"/>
      </w:r>
      <w:r w:rsidR="003756ED" w:rsidRPr="00767443">
        <w:instrText xml:space="preserve"> REF _Ref165219430 \h </w:instrText>
      </w:r>
      <w:r w:rsidR="003756ED" w:rsidRPr="00767443">
        <w:fldChar w:fldCharType="separate"/>
      </w:r>
      <w:r w:rsidR="003756ED" w:rsidRPr="00767443">
        <w:rPr>
          <w:b/>
          <w:bCs/>
        </w:rPr>
        <w:t xml:space="preserve">Figure </w:t>
      </w:r>
      <w:r w:rsidR="003756ED" w:rsidRPr="00767443">
        <w:rPr>
          <w:b/>
          <w:bCs/>
          <w:noProof/>
        </w:rPr>
        <w:t>4</w:t>
      </w:r>
      <w:r w:rsidR="003756ED" w:rsidRPr="00767443">
        <w:rPr>
          <w:b/>
          <w:bCs/>
        </w:rPr>
        <w:t>.</w:t>
      </w:r>
      <w:r w:rsidR="003756ED" w:rsidRPr="00767443">
        <w:rPr>
          <w:b/>
          <w:bCs/>
          <w:noProof/>
        </w:rPr>
        <w:t>1</w:t>
      </w:r>
      <w:r w:rsidR="003756ED" w:rsidRPr="00767443">
        <w:fldChar w:fldCharType="end"/>
      </w:r>
      <w:r w:rsidR="003756ED" w:rsidRPr="00767443">
        <w:t>)</w:t>
      </w:r>
      <w:r w:rsidRPr="00767443">
        <w:t xml:space="preserve"> across all categories and topics within the system. This suggests a general improvement in students' mastery as they </w:t>
      </w:r>
      <w:r w:rsidR="0097345E" w:rsidRPr="00767443">
        <w:t>used</w:t>
      </w:r>
      <w:r w:rsidRPr="00767443">
        <w:t xml:space="preserve"> the learning tool over multiple attempts.</w:t>
      </w:r>
    </w:p>
    <w:p w14:paraId="6EFC9EA2" w14:textId="77777777" w:rsidR="001139A9" w:rsidRPr="00767443" w:rsidRDefault="001139A9" w:rsidP="001139A9"/>
    <w:p w14:paraId="0DC6D21B" w14:textId="77777777" w:rsidR="007773D5" w:rsidRPr="00767443" w:rsidRDefault="007773D5" w:rsidP="007773D5">
      <w:pPr>
        <w:keepNext/>
        <w:jc w:val="center"/>
      </w:pPr>
      <w:r w:rsidRPr="00767443">
        <w:rPr>
          <w:noProof/>
        </w:rPr>
        <w:drawing>
          <wp:inline distT="0" distB="0" distL="0" distR="0" wp14:anchorId="77C708F7" wp14:editId="1E8856B9">
            <wp:extent cx="4114800" cy="3167245"/>
            <wp:effectExtent l="0" t="0" r="0" b="0"/>
            <wp:docPr id="19553003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300363"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130752" cy="3179524"/>
                    </a:xfrm>
                    <a:prstGeom prst="rect">
                      <a:avLst/>
                    </a:prstGeom>
                  </pic:spPr>
                </pic:pic>
              </a:graphicData>
            </a:graphic>
          </wp:inline>
        </w:drawing>
      </w:r>
    </w:p>
    <w:p w14:paraId="54E1356E" w14:textId="67F15E63" w:rsidR="005C2DA7" w:rsidRPr="00767443" w:rsidRDefault="007773D5" w:rsidP="007773D5">
      <w:pPr>
        <w:pStyle w:val="Caption"/>
        <w:jc w:val="center"/>
        <w:rPr>
          <w:color w:val="auto"/>
          <w:sz w:val="22"/>
          <w:szCs w:val="22"/>
        </w:rPr>
      </w:pPr>
      <w:bookmarkStart w:id="60" w:name="_Ref165221107"/>
      <w:bookmarkStart w:id="61" w:name="_Toc165266456"/>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4</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2</w:t>
      </w:r>
      <w:r w:rsidR="00C92945">
        <w:rPr>
          <w:b/>
          <w:bCs/>
          <w:color w:val="auto"/>
          <w:sz w:val="22"/>
          <w:szCs w:val="22"/>
        </w:rPr>
        <w:fldChar w:fldCharType="end"/>
      </w:r>
      <w:bookmarkEnd w:id="60"/>
      <w:r w:rsidRPr="00767443">
        <w:rPr>
          <w:b/>
          <w:bCs/>
          <w:color w:val="auto"/>
          <w:sz w:val="22"/>
          <w:szCs w:val="22"/>
        </w:rPr>
        <w:t>: Difficulty Offset Progression Over Attempts (Overall Trend</w:t>
      </w:r>
      <w:r w:rsidRPr="00767443">
        <w:rPr>
          <w:color w:val="auto"/>
          <w:sz w:val="22"/>
          <w:szCs w:val="22"/>
        </w:rPr>
        <w:t>). This figure shows the over all trend for difficulty offset all the categories combined into a single graph for each topic.</w:t>
      </w:r>
      <w:bookmarkEnd w:id="61"/>
    </w:p>
    <w:p w14:paraId="65D1311D" w14:textId="364E7220" w:rsidR="00B413D7" w:rsidRPr="00767443" w:rsidRDefault="001139A9" w:rsidP="00B413D7">
      <w:pPr>
        <w:ind w:firstLine="709"/>
      </w:pPr>
      <w:r w:rsidRPr="00767443">
        <w:t>Conversely, a</w:t>
      </w:r>
      <w:r w:rsidR="00082982" w:rsidRPr="00767443">
        <w:t>n overall</w:t>
      </w:r>
      <w:r w:rsidRPr="00767443">
        <w:t xml:space="preserve"> downward trend was observed in the progression of difficulty offsets over the number of attempts for all categories and topics. This indicates a trend towards decreasing question difficulty as students continued to engage with the system.</w:t>
      </w:r>
      <w:r w:rsidR="00B413D7" w:rsidRPr="00767443">
        <w:t xml:space="preserve"> For a more detailed analysis of the trends observed in both mastery and difficulty offset, please refer to the individual graphs provided in the </w:t>
      </w:r>
      <w:r w:rsidR="005A0B74" w:rsidRPr="00767443">
        <w:t>appendix 8.1 – 8.2</w:t>
      </w:r>
      <w:r w:rsidR="00B413D7" w:rsidRPr="00767443">
        <w:t>.</w:t>
      </w:r>
    </w:p>
    <w:p w14:paraId="0DF1B92C" w14:textId="77777777" w:rsidR="001139A9" w:rsidRPr="00767443" w:rsidRDefault="001139A9" w:rsidP="001139A9"/>
    <w:p w14:paraId="6EAB5FDD" w14:textId="77777777" w:rsidR="003F26DA" w:rsidRPr="00767443" w:rsidRDefault="00BA482A" w:rsidP="003F26DA">
      <w:pPr>
        <w:keepNext/>
        <w:jc w:val="center"/>
        <w:rPr>
          <w:b/>
          <w:bCs/>
        </w:rPr>
      </w:pPr>
      <w:r w:rsidRPr="00767443">
        <w:rPr>
          <w:noProof/>
        </w:rPr>
        <w:drawing>
          <wp:inline distT="0" distB="0" distL="0" distR="0" wp14:anchorId="3F1471C1" wp14:editId="1C78B5F3">
            <wp:extent cx="4986068" cy="2407684"/>
            <wp:effectExtent l="0" t="0" r="5080" b="0"/>
            <wp:docPr id="187744218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442182" name="Graphic 187744218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4994827" cy="2411914"/>
                    </a:xfrm>
                    <a:prstGeom prst="rect">
                      <a:avLst/>
                    </a:prstGeom>
                  </pic:spPr>
                </pic:pic>
              </a:graphicData>
            </a:graphic>
          </wp:inline>
        </w:drawing>
      </w:r>
    </w:p>
    <w:p w14:paraId="0CC2F99F" w14:textId="5FE89720" w:rsidR="00BA482A" w:rsidRPr="00767443" w:rsidRDefault="003F26DA" w:rsidP="00BA482A">
      <w:pPr>
        <w:pStyle w:val="Caption"/>
        <w:rPr>
          <w:color w:val="auto"/>
          <w:sz w:val="22"/>
          <w:szCs w:val="22"/>
        </w:rPr>
      </w:pPr>
      <w:bookmarkStart w:id="62" w:name="_Toc165266457"/>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4</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3</w:t>
      </w:r>
      <w:r w:rsidR="00C92945">
        <w:rPr>
          <w:b/>
          <w:bCs/>
          <w:color w:val="auto"/>
          <w:sz w:val="22"/>
          <w:szCs w:val="22"/>
        </w:rPr>
        <w:fldChar w:fldCharType="end"/>
      </w:r>
      <w:r w:rsidRPr="00767443">
        <w:rPr>
          <w:b/>
          <w:bCs/>
          <w:color w:val="auto"/>
          <w:sz w:val="22"/>
          <w:szCs w:val="22"/>
        </w:rPr>
        <w:t>: Cumulative Question Difficulty over Attempts</w:t>
      </w:r>
      <w:r w:rsidRPr="00767443">
        <w:rPr>
          <w:color w:val="auto"/>
          <w:sz w:val="22"/>
          <w:szCs w:val="22"/>
        </w:rPr>
        <w:t>. This figure shows how the question difficulties across all topics as attempts increase focusing on the period after 14 attempts.</w:t>
      </w:r>
      <w:bookmarkEnd w:id="62"/>
    </w:p>
    <w:p w14:paraId="13291C6B" w14:textId="740C329B" w:rsidR="001139A9" w:rsidRPr="00767443" w:rsidRDefault="00140DED" w:rsidP="001139A9">
      <w:pPr>
        <w:ind w:firstLine="709"/>
      </w:pPr>
      <w:r w:rsidRPr="00767443">
        <w:t>Observation</w:t>
      </w:r>
      <w:r w:rsidR="001139A9" w:rsidRPr="00767443">
        <w:t xml:space="preserve"> of cumulative question difficulty after 14 attempts</w:t>
      </w:r>
      <w:r w:rsidR="003756ED" w:rsidRPr="00767443">
        <w:t xml:space="preserve"> (</w:t>
      </w:r>
      <w:r w:rsidR="003756ED" w:rsidRPr="00767443">
        <w:fldChar w:fldCharType="begin"/>
      </w:r>
      <w:r w:rsidR="003756ED" w:rsidRPr="00767443">
        <w:instrText xml:space="preserve"> REF _Ref165219393 \h </w:instrText>
      </w:r>
      <w:r w:rsidR="003756ED" w:rsidRPr="00767443">
        <w:fldChar w:fldCharType="separate"/>
      </w:r>
      <w:r w:rsidR="003756ED" w:rsidRPr="00767443">
        <w:rPr>
          <w:b/>
          <w:bCs/>
        </w:rPr>
        <w:t xml:space="preserve">Figure </w:t>
      </w:r>
      <w:r w:rsidR="003756ED" w:rsidRPr="00767443">
        <w:rPr>
          <w:b/>
          <w:bCs/>
          <w:noProof/>
        </w:rPr>
        <w:t>4</w:t>
      </w:r>
      <w:r w:rsidR="003756ED" w:rsidRPr="00767443">
        <w:rPr>
          <w:b/>
          <w:bCs/>
        </w:rPr>
        <w:t>.</w:t>
      </w:r>
      <w:r w:rsidR="003756ED" w:rsidRPr="00767443">
        <w:rPr>
          <w:b/>
          <w:bCs/>
          <w:noProof/>
        </w:rPr>
        <w:t>2</w:t>
      </w:r>
      <w:r w:rsidR="003756ED" w:rsidRPr="00767443">
        <w:fldChar w:fldCharType="end"/>
      </w:r>
      <w:r w:rsidR="003756ED" w:rsidRPr="00767443">
        <w:t>)</w:t>
      </w:r>
      <w:r w:rsidR="001139A9" w:rsidRPr="00767443">
        <w:t xml:space="preserve"> revealed an interesting trend. At this point, the sigmoid function used to calculate new question difficulties begins to favo</w:t>
      </w:r>
      <w:r w:rsidR="004F162E" w:rsidRPr="00767443">
        <w:t>u</w:t>
      </w:r>
      <w:r w:rsidR="001139A9" w:rsidRPr="00767443">
        <w:t>r the cumulative performance of all students over the pre-assigned difficulty of the question.</w:t>
      </w:r>
      <w:r w:rsidR="00E55F92" w:rsidRPr="00767443">
        <w:t xml:space="preserve"> A</w:t>
      </w:r>
      <w:r w:rsidR="001139A9" w:rsidRPr="00767443">
        <w:t xml:space="preserve"> sharp spike followed by a decline in question difficulty was observed</w:t>
      </w:r>
      <w:r w:rsidR="005878CA" w:rsidRPr="00767443">
        <w:t>.</w:t>
      </w:r>
    </w:p>
    <w:p w14:paraId="594CFC27" w14:textId="2E712805" w:rsidR="00A4159F" w:rsidRPr="00767443" w:rsidRDefault="00A4159F" w:rsidP="00BA599C"/>
    <w:p w14:paraId="29820D61" w14:textId="1BC778D3" w:rsidR="0044658C" w:rsidRPr="00767443" w:rsidRDefault="0044658C" w:rsidP="00FF06B1">
      <w:pPr>
        <w:pStyle w:val="Heading1"/>
        <w:spacing w:line="240" w:lineRule="auto"/>
        <w:ind w:left="709"/>
      </w:pPr>
      <w:bookmarkStart w:id="63" w:name="_Toc163221093"/>
      <w:bookmarkStart w:id="64" w:name="_Toc163221161"/>
      <w:bookmarkStart w:id="65" w:name="_Toc165293376"/>
      <w:r w:rsidRPr="00767443">
        <w:t>Discussion</w:t>
      </w:r>
      <w:bookmarkEnd w:id="63"/>
      <w:bookmarkEnd w:id="64"/>
      <w:bookmarkEnd w:id="65"/>
    </w:p>
    <w:p w14:paraId="4ADD224B" w14:textId="058B8493" w:rsidR="00994CD4" w:rsidRPr="00767443" w:rsidRDefault="00754D74" w:rsidP="00FF06B1">
      <w:pPr>
        <w:pStyle w:val="Heading2"/>
        <w:ind w:left="709"/>
      </w:pPr>
      <w:bookmarkStart w:id="66" w:name="_Toc165293377"/>
      <w:r w:rsidRPr="00767443">
        <w:t>Significance of the System</w:t>
      </w:r>
      <w:bookmarkEnd w:id="66"/>
    </w:p>
    <w:p w14:paraId="51450F2B" w14:textId="173902C1" w:rsidR="00F331B8" w:rsidRPr="00767443" w:rsidRDefault="00F331B8" w:rsidP="00FF06B1">
      <w:pPr>
        <w:ind w:firstLine="709"/>
      </w:pPr>
      <w:r w:rsidRPr="00767443">
        <w:t xml:space="preserve">Our adaptive learning system </w:t>
      </w:r>
      <w:r w:rsidR="009F0DF3" w:rsidRPr="00767443">
        <w:t xml:space="preserve">has significance for </w:t>
      </w:r>
      <w:r w:rsidRPr="00767443">
        <w:t xml:space="preserve">several reasons. First and foremost, </w:t>
      </w:r>
      <w:r w:rsidR="007D7E9F" w:rsidRPr="00767443">
        <w:t>the system</w:t>
      </w:r>
      <w:r w:rsidRPr="00767443">
        <w:t xml:space="preserve"> personalize</w:t>
      </w:r>
      <w:r w:rsidR="007D7E9F" w:rsidRPr="00767443">
        <w:t xml:space="preserve">s the </w:t>
      </w:r>
      <w:r w:rsidRPr="00767443">
        <w:t>questions</w:t>
      </w:r>
      <w:r w:rsidR="007D7E9F" w:rsidRPr="00767443">
        <w:t xml:space="preserve"> students </w:t>
      </w:r>
      <w:r w:rsidR="004A5934" w:rsidRPr="00767443">
        <w:t>get</w:t>
      </w:r>
      <w:r w:rsidR="00D66CE4" w:rsidRPr="00767443">
        <w:t xml:space="preserve"> to</w:t>
      </w:r>
      <w:r w:rsidRPr="00767443">
        <w:t xml:space="preserve"> tailor to their individual proficiency levels, optimizing their learning experience. </w:t>
      </w:r>
      <w:r w:rsidR="00FE2EAC" w:rsidRPr="00767443">
        <w:t>Additionally, our</w:t>
      </w:r>
      <w:r w:rsidR="004A5934" w:rsidRPr="00767443">
        <w:t xml:space="preserve"> system is</w:t>
      </w:r>
      <w:r w:rsidRPr="00767443">
        <w:t xml:space="preserve"> </w:t>
      </w:r>
      <w:r w:rsidR="004A5934" w:rsidRPr="00767443">
        <w:t xml:space="preserve">unique from </w:t>
      </w:r>
      <w:r w:rsidRPr="00767443">
        <w:t>traditional implementations of IRT</w:t>
      </w:r>
      <w:r w:rsidR="00DF7131" w:rsidRPr="00767443">
        <w:t>.</w:t>
      </w:r>
      <w:r w:rsidRPr="00767443">
        <w:t xml:space="preserve"> </w:t>
      </w:r>
      <w:r w:rsidR="00DF7131" w:rsidRPr="00767443">
        <w:t>O</w:t>
      </w:r>
      <w:r w:rsidRPr="00767443">
        <w:t xml:space="preserve">ur system utilizes IRT </w:t>
      </w:r>
      <w:r w:rsidR="002D7DB1" w:rsidRPr="00767443">
        <w:t xml:space="preserve">to </w:t>
      </w:r>
      <w:r w:rsidRPr="00767443">
        <w:t>cumulatively</w:t>
      </w:r>
      <w:r w:rsidR="002D7DB1" w:rsidRPr="00767443">
        <w:t xml:space="preserve"> analyse</w:t>
      </w:r>
      <w:r w:rsidR="00A50000" w:rsidRPr="00767443">
        <w:t xml:space="preserve"> questions</w:t>
      </w:r>
      <w:r w:rsidRPr="00767443">
        <w:t xml:space="preserve"> across </w:t>
      </w:r>
      <w:r w:rsidR="00A50000" w:rsidRPr="00767443">
        <w:t>a specific</w:t>
      </w:r>
      <w:r w:rsidRPr="00767443">
        <w:t xml:space="preserve"> topic rather than on individual questions</w:t>
      </w:r>
      <w:r w:rsidR="008232B6" w:rsidRPr="00767443">
        <w:t xml:space="preserve"> as seen</w:t>
      </w:r>
      <w:r w:rsidR="002B22F2" w:rsidRPr="00767443">
        <w:t>, for example,</w:t>
      </w:r>
      <w:r w:rsidR="008232B6" w:rsidRPr="00767443">
        <w:t xml:space="preserve"> </w:t>
      </w:r>
      <w:r w:rsidR="002B22F2" w:rsidRPr="00767443">
        <w:t>in</w:t>
      </w:r>
      <w:r w:rsidR="008232B6" w:rsidRPr="00767443">
        <w:t xml:space="preserve"> the implementation by </w:t>
      </w:r>
      <w:r w:rsidR="00B60FD2" w:rsidRPr="00767443">
        <w:t>Pulido Vega, Y. L. et al</w:t>
      </w:r>
      <w:r w:rsidR="00505D36" w:rsidRPr="00767443">
        <w:t>.</w:t>
      </w:r>
      <w:r w:rsidRPr="00767443">
        <w:t xml:space="preserve"> By aggregating IRT calculations at the topic level, we effectively personalize question difficulty assessment while </w:t>
      </w:r>
      <w:r w:rsidR="006858D4" w:rsidRPr="00767443">
        <w:t>optimizing the use of</w:t>
      </w:r>
      <w:r w:rsidRPr="00767443">
        <w:t xml:space="preserve"> computational resources, making the system scalable.</w:t>
      </w:r>
    </w:p>
    <w:p w14:paraId="6163CA13" w14:textId="77777777" w:rsidR="00F331B8" w:rsidRPr="00767443" w:rsidRDefault="00F331B8" w:rsidP="00F331B8"/>
    <w:p w14:paraId="4C4C127E" w14:textId="3EC94C4F" w:rsidR="00F331B8" w:rsidRPr="00767443" w:rsidRDefault="00F331B8" w:rsidP="006858D4">
      <w:pPr>
        <w:ind w:firstLine="720"/>
      </w:pPr>
      <w:r w:rsidRPr="00767443">
        <w:t xml:space="preserve">Moreover, our system offers real-time feedback to students, providing immediate insights into the correctness of their responses. This feature </w:t>
      </w:r>
      <w:r w:rsidR="00A65B03" w:rsidRPr="00767443">
        <w:t>allows</w:t>
      </w:r>
      <w:r w:rsidRPr="00767443">
        <w:t xml:space="preserve"> students to grasp the rationale behind correct and incorrect answers, </w:t>
      </w:r>
      <w:r w:rsidR="00A65B03" w:rsidRPr="00767443">
        <w:t>allowing a</w:t>
      </w:r>
      <w:r w:rsidRPr="00767443">
        <w:t xml:space="preserve"> deeper understanding and improving their ability to tackle similar questions in the future.</w:t>
      </w:r>
    </w:p>
    <w:p w14:paraId="1D6E5294" w14:textId="77777777" w:rsidR="00F331B8" w:rsidRPr="00767443" w:rsidRDefault="00F331B8" w:rsidP="00F331B8"/>
    <w:p w14:paraId="70D9061D" w14:textId="1A6B7BF3" w:rsidR="00F331B8" w:rsidRPr="00767443" w:rsidRDefault="00F331B8" w:rsidP="00FF06B1">
      <w:pPr>
        <w:ind w:firstLine="709"/>
      </w:pPr>
      <w:r w:rsidRPr="00767443">
        <w:t xml:space="preserve">Furthermore, as a proof of concept, our system represents just the beginning of what can be achieved. </w:t>
      </w:r>
      <w:r w:rsidR="00AE68D3" w:rsidRPr="00767443">
        <w:t xml:space="preserve">There is </w:t>
      </w:r>
      <w:r w:rsidR="00AA3951" w:rsidRPr="00767443">
        <w:t>much</w:t>
      </w:r>
      <w:r w:rsidRPr="00767443">
        <w:t xml:space="preserve"> room for refinement and enhancement, ongoing improvements such as fine-tuning parameters</w:t>
      </w:r>
      <w:r w:rsidR="00F97297" w:rsidRPr="00767443">
        <w:t xml:space="preserve"> or using a modified IRT model</w:t>
      </w:r>
      <w:r w:rsidRPr="00767443">
        <w:t xml:space="preserve"> to further elevate the system's performance</w:t>
      </w:r>
      <w:r w:rsidR="00662743" w:rsidRPr="00767443">
        <w:t xml:space="preserve"> and effectiveness</w:t>
      </w:r>
      <w:r w:rsidRPr="00767443">
        <w:t xml:space="preserve">. This </w:t>
      </w:r>
      <w:r w:rsidR="00005678" w:rsidRPr="00767443">
        <w:t>potential for</w:t>
      </w:r>
      <w:r w:rsidR="001932D1" w:rsidRPr="00767443">
        <w:t xml:space="preserve"> the</w:t>
      </w:r>
      <w:r w:rsidRPr="00767443">
        <w:t xml:space="preserve"> </w:t>
      </w:r>
      <w:r w:rsidR="001932D1" w:rsidRPr="00767443">
        <w:t xml:space="preserve">improvement </w:t>
      </w:r>
      <w:r w:rsidRPr="00767443">
        <w:t xml:space="preserve">underscores the system's adaptability and its capacity to </w:t>
      </w:r>
      <w:r w:rsidR="00D938C1" w:rsidRPr="00767443">
        <w:t>improve</w:t>
      </w:r>
      <w:r w:rsidRPr="00767443">
        <w:t xml:space="preserve"> in response to changing educational needs and technological advancements</w:t>
      </w:r>
      <w:r w:rsidR="00927747" w:rsidRPr="00767443">
        <w:t xml:space="preserve"> the present day.</w:t>
      </w:r>
    </w:p>
    <w:p w14:paraId="29868319" w14:textId="77777777" w:rsidR="000659A7" w:rsidRPr="00767443" w:rsidRDefault="000659A7" w:rsidP="000659A7"/>
    <w:p w14:paraId="7170ED37" w14:textId="2E1CC383" w:rsidR="000659A7" w:rsidRPr="00767443" w:rsidRDefault="007C006F" w:rsidP="000659A7">
      <w:pPr>
        <w:pStyle w:val="Heading2"/>
        <w:ind w:left="709"/>
      </w:pPr>
      <w:bookmarkStart w:id="67" w:name="_Toc165293378"/>
      <w:r>
        <w:t xml:space="preserve">Analyzing </w:t>
      </w:r>
      <w:r w:rsidR="000659A7" w:rsidRPr="00767443">
        <w:t>Findings</w:t>
      </w:r>
      <w:bookmarkEnd w:id="67"/>
    </w:p>
    <w:p w14:paraId="2F9F17B9" w14:textId="77777777" w:rsidR="00767443" w:rsidRPr="00767443" w:rsidRDefault="00767443" w:rsidP="00767443"/>
    <w:p w14:paraId="3C6CC625" w14:textId="77777777" w:rsidR="00FF06B1" w:rsidRPr="00767443" w:rsidRDefault="00FF06B1" w:rsidP="00FF06B1">
      <w:pPr>
        <w:ind w:firstLine="709"/>
      </w:pPr>
    </w:p>
    <w:p w14:paraId="113F43FE" w14:textId="0D7B862E" w:rsidR="003F26DA" w:rsidRPr="00767443" w:rsidRDefault="00741E1F" w:rsidP="00767443">
      <w:pPr>
        <w:jc w:val="center"/>
      </w:pPr>
      <w:r w:rsidRPr="00767443">
        <w:rPr>
          <w:noProof/>
        </w:rPr>
        <w:drawing>
          <wp:inline distT="0" distB="0" distL="0" distR="0" wp14:anchorId="65F79A7E" wp14:editId="23E7B41E">
            <wp:extent cx="5582828" cy="2695906"/>
            <wp:effectExtent l="0" t="0" r="0" b="9525"/>
            <wp:docPr id="14304866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486659" name="Graphic 1430486659"/>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677809" cy="2741772"/>
                    </a:xfrm>
                    <a:prstGeom prst="rect">
                      <a:avLst/>
                    </a:prstGeom>
                  </pic:spPr>
                </pic:pic>
              </a:graphicData>
            </a:graphic>
          </wp:inline>
        </w:drawing>
      </w:r>
    </w:p>
    <w:p w14:paraId="7F671C18" w14:textId="4C118B99" w:rsidR="00FF06B1" w:rsidRPr="00767443" w:rsidRDefault="003F26DA" w:rsidP="000659A7">
      <w:pPr>
        <w:pStyle w:val="Caption"/>
        <w:rPr>
          <w:noProof/>
          <w:color w:val="auto"/>
          <w:sz w:val="22"/>
          <w:szCs w:val="22"/>
        </w:rPr>
      </w:pPr>
      <w:bookmarkStart w:id="68" w:name="_Ref165215732"/>
      <w:bookmarkStart w:id="69" w:name="_Ref165215668"/>
      <w:bookmarkStart w:id="70" w:name="_Toc165266458"/>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5</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1</w:t>
      </w:r>
      <w:r w:rsidR="00C92945">
        <w:rPr>
          <w:b/>
          <w:bCs/>
          <w:color w:val="auto"/>
          <w:sz w:val="22"/>
          <w:szCs w:val="22"/>
        </w:rPr>
        <w:fldChar w:fldCharType="end"/>
      </w:r>
      <w:bookmarkEnd w:id="68"/>
      <w:r w:rsidRPr="00767443">
        <w:rPr>
          <w:b/>
          <w:bCs/>
          <w:color w:val="auto"/>
          <w:sz w:val="22"/>
          <w:szCs w:val="22"/>
        </w:rPr>
        <w:t>: Mastery Progression (Attempts &gt; 25).</w:t>
      </w:r>
      <w:r w:rsidRPr="00767443">
        <w:rPr>
          <w:color w:val="auto"/>
          <w:sz w:val="22"/>
          <w:szCs w:val="22"/>
        </w:rPr>
        <w:t xml:space="preserve"> This graph shows the mastery progression for the topic-category pairs with the most attempts to highlight the preliminary findings from the results.</w:t>
      </w:r>
      <w:bookmarkEnd w:id="69"/>
      <w:bookmarkEnd w:id="70"/>
    </w:p>
    <w:p w14:paraId="4EA3BC78" w14:textId="484806EC" w:rsidR="00D36D3D" w:rsidRPr="00767443" w:rsidRDefault="00D36D3D" w:rsidP="005A3354">
      <w:pPr>
        <w:ind w:firstLine="709"/>
      </w:pPr>
      <w:r w:rsidRPr="00767443">
        <w:t>Analyzing topic-category pairings with more than 25 attempts</w:t>
      </w:r>
      <w:r w:rsidR="00D41286" w:rsidRPr="00767443">
        <w:t xml:space="preserve"> </w:t>
      </w:r>
      <w:r w:rsidR="000D1972" w:rsidRPr="00767443">
        <w:t>(</w:t>
      </w:r>
      <w:r w:rsidR="000D1972" w:rsidRPr="00767443">
        <w:fldChar w:fldCharType="begin"/>
      </w:r>
      <w:r w:rsidR="000D1972" w:rsidRPr="00767443">
        <w:instrText xml:space="preserve"> REF _Ref165215732 \h </w:instrText>
      </w:r>
      <w:r w:rsidR="000D1972" w:rsidRPr="00767443">
        <w:fldChar w:fldCharType="separate"/>
      </w:r>
      <w:r w:rsidR="000D1972" w:rsidRPr="00767443">
        <w:rPr>
          <w:b/>
          <w:bCs/>
        </w:rPr>
        <w:t xml:space="preserve">Figure </w:t>
      </w:r>
      <w:r w:rsidR="000D1972" w:rsidRPr="00767443">
        <w:rPr>
          <w:b/>
          <w:bCs/>
          <w:noProof/>
        </w:rPr>
        <w:t>5</w:t>
      </w:r>
      <w:r w:rsidR="000D1972" w:rsidRPr="00767443">
        <w:rPr>
          <w:b/>
          <w:bCs/>
        </w:rPr>
        <w:t>.</w:t>
      </w:r>
      <w:r w:rsidR="000D1972" w:rsidRPr="00767443">
        <w:rPr>
          <w:b/>
          <w:bCs/>
          <w:noProof/>
        </w:rPr>
        <w:t>1</w:t>
      </w:r>
      <w:r w:rsidR="000D1972" w:rsidRPr="00767443">
        <w:fldChar w:fldCharType="end"/>
      </w:r>
      <w:r w:rsidR="000D1972" w:rsidRPr="00767443">
        <w:t xml:space="preserve">) </w:t>
      </w:r>
      <w:r w:rsidRPr="00767443">
        <w:t>reveals a notable trend: as the number of attempts increases, students' overall mastery also tends to increase. This suggests that repeated use of the system leads to improved accuracy in answering questions within those topics, indicating enhanced understanding over time.</w:t>
      </w:r>
    </w:p>
    <w:p w14:paraId="7A821657" w14:textId="77777777" w:rsidR="00D36D3D" w:rsidRPr="00767443" w:rsidRDefault="00D36D3D" w:rsidP="00D36D3D"/>
    <w:p w14:paraId="6BA00422" w14:textId="0AA1EEEC" w:rsidR="00D36D3D" w:rsidRPr="00767443" w:rsidRDefault="00D36D3D" w:rsidP="005A3354">
      <w:pPr>
        <w:ind w:firstLine="720"/>
      </w:pPr>
      <w:r w:rsidRPr="00767443">
        <w:t>Similarly, a</w:t>
      </w:r>
      <w:r w:rsidR="00247BB3" w:rsidRPr="00767443">
        <w:t xml:space="preserve"> slight</w:t>
      </w:r>
      <w:r w:rsidRPr="00767443">
        <w:t xml:space="preserve"> negative trend is observed in the progression of difficulty offsets</w:t>
      </w:r>
      <w:r w:rsidR="005E3D1E" w:rsidRPr="00767443">
        <w:t xml:space="preserve"> (</w:t>
      </w:r>
      <w:r w:rsidR="003F26DA" w:rsidRPr="00767443">
        <w:fldChar w:fldCharType="begin"/>
      </w:r>
      <w:r w:rsidR="003F26DA" w:rsidRPr="00767443">
        <w:instrText xml:space="preserve"> REF _Ref165221107 \h </w:instrText>
      </w:r>
      <w:r w:rsidR="003F26DA" w:rsidRPr="00767443">
        <w:fldChar w:fldCharType="separate"/>
      </w:r>
      <w:r w:rsidR="003F26DA" w:rsidRPr="00767443">
        <w:rPr>
          <w:b/>
          <w:bCs/>
        </w:rPr>
        <w:t xml:space="preserve">Figure </w:t>
      </w:r>
      <w:r w:rsidR="003F26DA" w:rsidRPr="00767443">
        <w:rPr>
          <w:b/>
          <w:bCs/>
          <w:noProof/>
        </w:rPr>
        <w:t>4</w:t>
      </w:r>
      <w:r w:rsidR="003F26DA" w:rsidRPr="00767443">
        <w:rPr>
          <w:b/>
          <w:bCs/>
        </w:rPr>
        <w:t>.</w:t>
      </w:r>
      <w:r w:rsidR="003F26DA" w:rsidRPr="00767443">
        <w:rPr>
          <w:b/>
          <w:bCs/>
          <w:noProof/>
        </w:rPr>
        <w:t>2</w:t>
      </w:r>
      <w:r w:rsidR="003F26DA" w:rsidRPr="00767443">
        <w:fldChar w:fldCharType="end"/>
      </w:r>
      <w:r w:rsidR="00C852AD" w:rsidRPr="00767443">
        <w:t>).</w:t>
      </w:r>
      <w:r w:rsidR="00D75E8B" w:rsidRPr="00767443">
        <w:t xml:space="preserve"> </w:t>
      </w:r>
      <w:r w:rsidRPr="00767443">
        <w:t>This indicates that questions became easier for students as they continued to attempt them within those topics, potentially reflecting a deeper grasp of the material with each subsequent attempt.</w:t>
      </w:r>
    </w:p>
    <w:p w14:paraId="74CB885B" w14:textId="77777777" w:rsidR="00D36D3D" w:rsidRPr="00767443" w:rsidRDefault="00D36D3D" w:rsidP="00D36D3D"/>
    <w:p w14:paraId="3F3AFC93" w14:textId="4DB1BB9C" w:rsidR="00D36D3D" w:rsidRPr="00767443" w:rsidRDefault="00D36D3D" w:rsidP="005A3354">
      <w:pPr>
        <w:ind w:firstLine="720"/>
      </w:pPr>
      <w:r w:rsidRPr="00767443">
        <w:t>Examining cumulative question difficulty</w:t>
      </w:r>
      <w:r w:rsidR="007723F2" w:rsidRPr="00767443">
        <w:t xml:space="preserve"> (</w:t>
      </w:r>
      <w:r w:rsidR="007723F2" w:rsidRPr="00767443">
        <w:fldChar w:fldCharType="begin"/>
      </w:r>
      <w:r w:rsidR="007723F2" w:rsidRPr="00767443">
        <w:instrText xml:space="preserve"> REF _Ref165219393 \h </w:instrText>
      </w:r>
      <w:r w:rsidR="007723F2" w:rsidRPr="00767443">
        <w:fldChar w:fldCharType="separate"/>
      </w:r>
      <w:r w:rsidR="007723F2" w:rsidRPr="00767443">
        <w:rPr>
          <w:b/>
          <w:bCs/>
        </w:rPr>
        <w:t xml:space="preserve">Figure </w:t>
      </w:r>
      <w:r w:rsidR="007723F2" w:rsidRPr="00767443">
        <w:rPr>
          <w:b/>
          <w:bCs/>
          <w:noProof/>
        </w:rPr>
        <w:t>4</w:t>
      </w:r>
      <w:r w:rsidR="007723F2" w:rsidRPr="00767443">
        <w:rPr>
          <w:b/>
          <w:bCs/>
        </w:rPr>
        <w:t>.</w:t>
      </w:r>
      <w:r w:rsidR="007723F2" w:rsidRPr="00767443">
        <w:rPr>
          <w:b/>
          <w:bCs/>
          <w:noProof/>
        </w:rPr>
        <w:t>2</w:t>
      </w:r>
      <w:r w:rsidR="007723F2" w:rsidRPr="00767443">
        <w:fldChar w:fldCharType="end"/>
      </w:r>
      <w:r w:rsidR="007723F2" w:rsidRPr="00767443">
        <w:t>)</w:t>
      </w:r>
      <w:r w:rsidRPr="00767443">
        <w:t>, we note a distinctive pattern: a spike followed by a subsequent drop. This pattern suggests an initial increase in question difficulty, followed by a decrease as students' accuracy in responses improves with repeated attempts. While these findings alone do not provide conclusive evidence of the system's effectiveness, they do indicate promising signs of improved student performance and understanding.</w:t>
      </w:r>
    </w:p>
    <w:p w14:paraId="54F8746F" w14:textId="77777777" w:rsidR="00D36D3D" w:rsidRPr="00767443" w:rsidRDefault="00D36D3D" w:rsidP="00D36D3D"/>
    <w:p w14:paraId="5A97A8C7" w14:textId="6A25FB7D" w:rsidR="00D36D3D" w:rsidRPr="00767443" w:rsidRDefault="00D36D3D" w:rsidP="005A3354">
      <w:pPr>
        <w:ind w:firstLine="720"/>
      </w:pPr>
      <w:r w:rsidRPr="00767443">
        <w:t>These quantitative findings are further supported by qualitative feedback collected anonymously from 55 students who utilized the uLearn system. As depicted in</w:t>
      </w:r>
      <w:r w:rsidR="004E38DE" w:rsidRPr="00767443">
        <w:t xml:space="preserve"> </w:t>
      </w:r>
      <w:r w:rsidR="004E38DE" w:rsidRPr="00767443">
        <w:fldChar w:fldCharType="begin"/>
      </w:r>
      <w:r w:rsidR="004E38DE" w:rsidRPr="00767443">
        <w:instrText xml:space="preserve"> REF _Ref165224485 \h </w:instrText>
      </w:r>
      <w:r w:rsidR="004E38DE" w:rsidRPr="00767443">
        <w:fldChar w:fldCharType="separate"/>
      </w:r>
      <w:r w:rsidR="004E38DE" w:rsidRPr="00767443">
        <w:rPr>
          <w:b/>
          <w:bCs/>
        </w:rPr>
        <w:t xml:space="preserve">Figure </w:t>
      </w:r>
      <w:r w:rsidR="004E38DE" w:rsidRPr="00767443">
        <w:rPr>
          <w:b/>
          <w:bCs/>
          <w:noProof/>
        </w:rPr>
        <w:t>5</w:t>
      </w:r>
      <w:r w:rsidR="004E38DE" w:rsidRPr="00767443">
        <w:rPr>
          <w:b/>
          <w:bCs/>
        </w:rPr>
        <w:t>.</w:t>
      </w:r>
      <w:r w:rsidR="004E38DE" w:rsidRPr="00767443">
        <w:rPr>
          <w:b/>
          <w:bCs/>
          <w:noProof/>
        </w:rPr>
        <w:t>2</w:t>
      </w:r>
      <w:r w:rsidR="004E38DE" w:rsidRPr="00767443">
        <w:fldChar w:fldCharType="end"/>
      </w:r>
      <w:r w:rsidRPr="00767443">
        <w:t xml:space="preserve"> a significant majority of respondents reported improvements in their understanding of concepts and increased confidence in their CS skills after using the learning tool. Additionally, </w:t>
      </w:r>
      <w:r w:rsidR="004E38DE" w:rsidRPr="00767443">
        <w:fldChar w:fldCharType="begin"/>
      </w:r>
      <w:r w:rsidR="004E38DE" w:rsidRPr="00767443">
        <w:instrText xml:space="preserve"> REF _Ref165224496 \h </w:instrText>
      </w:r>
      <w:r w:rsidR="004E38DE" w:rsidRPr="00767443">
        <w:fldChar w:fldCharType="separate"/>
      </w:r>
      <w:r w:rsidR="004E38DE" w:rsidRPr="00767443">
        <w:rPr>
          <w:b/>
          <w:bCs/>
        </w:rPr>
        <w:t xml:space="preserve">Figure </w:t>
      </w:r>
      <w:r w:rsidR="004E38DE" w:rsidRPr="00767443">
        <w:rPr>
          <w:b/>
          <w:bCs/>
          <w:noProof/>
        </w:rPr>
        <w:t>5</w:t>
      </w:r>
      <w:r w:rsidR="004E38DE" w:rsidRPr="00767443">
        <w:rPr>
          <w:b/>
          <w:bCs/>
        </w:rPr>
        <w:t>.</w:t>
      </w:r>
      <w:r w:rsidR="004E38DE" w:rsidRPr="00767443">
        <w:rPr>
          <w:b/>
          <w:bCs/>
          <w:noProof/>
        </w:rPr>
        <w:t>3</w:t>
      </w:r>
      <w:r w:rsidR="004E38DE" w:rsidRPr="00767443">
        <w:fldChar w:fldCharType="end"/>
      </w:r>
      <w:r w:rsidRPr="00767443">
        <w:t xml:space="preserve"> illustrates that most students found the tool effective in identifying and addressing their weaknesses in the course, leading to improvements in their overall performance.</w:t>
      </w:r>
    </w:p>
    <w:p w14:paraId="0732CE10" w14:textId="77777777" w:rsidR="00D36D3D" w:rsidRPr="00767443" w:rsidRDefault="00D36D3D" w:rsidP="00D36D3D"/>
    <w:p w14:paraId="2CF1AC1E" w14:textId="40D23DDA" w:rsidR="00D36D3D" w:rsidRPr="00767443" w:rsidRDefault="00D36D3D" w:rsidP="004E38DE">
      <w:pPr>
        <w:ind w:firstLine="720"/>
      </w:pPr>
      <w:r w:rsidRPr="00767443">
        <w:t>In terms of student opinions on the learning tool</w:t>
      </w:r>
      <w:r w:rsidR="00073494" w:rsidRPr="00767443">
        <w:t xml:space="preserve"> (</w:t>
      </w:r>
      <w:r w:rsidR="00073494" w:rsidRPr="00767443">
        <w:fldChar w:fldCharType="begin"/>
      </w:r>
      <w:r w:rsidR="00073494" w:rsidRPr="00767443">
        <w:instrText xml:space="preserve"> REF _Ref165224496 \h </w:instrText>
      </w:r>
      <w:r w:rsidR="00073494" w:rsidRPr="00767443">
        <w:fldChar w:fldCharType="separate"/>
      </w:r>
      <w:r w:rsidR="00073494" w:rsidRPr="00767443">
        <w:rPr>
          <w:b/>
          <w:bCs/>
        </w:rPr>
        <w:t xml:space="preserve">Figure </w:t>
      </w:r>
      <w:r w:rsidR="00073494" w:rsidRPr="00767443">
        <w:rPr>
          <w:b/>
          <w:bCs/>
          <w:noProof/>
        </w:rPr>
        <w:t>5</w:t>
      </w:r>
      <w:r w:rsidR="00073494" w:rsidRPr="00767443">
        <w:rPr>
          <w:b/>
          <w:bCs/>
        </w:rPr>
        <w:t>.</w:t>
      </w:r>
      <w:r w:rsidR="00073494" w:rsidRPr="00767443">
        <w:rPr>
          <w:b/>
          <w:bCs/>
          <w:noProof/>
        </w:rPr>
        <w:t>3</w:t>
      </w:r>
      <w:r w:rsidR="00073494" w:rsidRPr="00767443">
        <w:fldChar w:fldCharType="end"/>
      </w:r>
      <w:r w:rsidR="00073494" w:rsidRPr="00767443">
        <w:t>)</w:t>
      </w:r>
      <w:r w:rsidRPr="00767443">
        <w:t>, the majority expressed a desire to continue using adaptive learning tools in their future studies. Many also highlighted the tool's role in fostering self-paced and self-directed learning, indicating a preference for incorporating similar tools into future CS courses. Moreover, students generally viewed the learning tool as more effective than traditional studying methods and found it efficient in helping them achieve their learning goals.</w:t>
      </w:r>
    </w:p>
    <w:p w14:paraId="185032C8" w14:textId="77777777" w:rsidR="004E38DE" w:rsidRPr="00767443" w:rsidRDefault="004E38DE" w:rsidP="004E38DE">
      <w:pPr>
        <w:ind w:firstLine="720"/>
      </w:pPr>
    </w:p>
    <w:p w14:paraId="0017E1E2" w14:textId="77777777" w:rsidR="004E38DE" w:rsidRPr="00767443" w:rsidRDefault="001A5ADD" w:rsidP="004E38DE">
      <w:pPr>
        <w:pStyle w:val="Caption"/>
        <w:keepNext/>
        <w:jc w:val="center"/>
        <w:rPr>
          <w:color w:val="auto"/>
        </w:rPr>
      </w:pPr>
      <w:r w:rsidRPr="00767443">
        <w:rPr>
          <w:noProof/>
          <w:color w:val="auto"/>
        </w:rPr>
        <w:drawing>
          <wp:inline distT="0" distB="0" distL="0" distR="0" wp14:anchorId="6F341E65" wp14:editId="6EEFB2F2">
            <wp:extent cx="5486400" cy="2768600"/>
            <wp:effectExtent l="0" t="0" r="0" b="12700"/>
            <wp:docPr id="1156019655" name="Chart 1">
              <a:extLst xmlns:a="http://schemas.openxmlformats.org/drawingml/2006/main">
                <a:ext uri="{FF2B5EF4-FFF2-40B4-BE49-F238E27FC236}">
                  <a16:creationId xmlns:a16="http://schemas.microsoft.com/office/drawing/2014/main" id="{A969C267-0331-CA24-4110-E9FE34BCCB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7AEC198" w14:textId="432325E1" w:rsidR="003B0D26" w:rsidRPr="00767443" w:rsidRDefault="004E38DE" w:rsidP="00E60DF2">
      <w:pPr>
        <w:pStyle w:val="Caption"/>
        <w:rPr>
          <w:b/>
          <w:bCs/>
          <w:color w:val="auto"/>
          <w:sz w:val="22"/>
          <w:szCs w:val="22"/>
        </w:rPr>
      </w:pPr>
      <w:bookmarkStart w:id="71" w:name="_Ref165224485"/>
      <w:bookmarkStart w:id="72" w:name="_Toc165266459"/>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5</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2</w:t>
      </w:r>
      <w:r w:rsidR="00C92945">
        <w:rPr>
          <w:b/>
          <w:bCs/>
          <w:color w:val="auto"/>
          <w:sz w:val="22"/>
          <w:szCs w:val="22"/>
        </w:rPr>
        <w:fldChar w:fldCharType="end"/>
      </w:r>
      <w:bookmarkEnd w:id="71"/>
      <w:r w:rsidRPr="00767443">
        <w:rPr>
          <w:b/>
          <w:bCs/>
          <w:color w:val="auto"/>
          <w:sz w:val="22"/>
          <w:szCs w:val="22"/>
        </w:rPr>
        <w:t>: System Effectiveness and Future Preference</w:t>
      </w:r>
      <w:r w:rsidRPr="00767443">
        <w:rPr>
          <w:color w:val="auto"/>
          <w:sz w:val="22"/>
          <w:szCs w:val="22"/>
        </w:rPr>
        <w:t>. This figure shows the qualitative feedback received from students after they used the tool highlighting their opinion of the tool’s effectiveness and their future preferences with Adaptive Learning tools.</w:t>
      </w:r>
      <w:bookmarkEnd w:id="72"/>
    </w:p>
    <w:p w14:paraId="2B8636AF" w14:textId="77777777" w:rsidR="004E38DE" w:rsidRPr="00767443" w:rsidRDefault="003B0D26" w:rsidP="004E38DE">
      <w:pPr>
        <w:keepNext/>
        <w:jc w:val="center"/>
      </w:pPr>
      <w:r w:rsidRPr="00767443">
        <w:rPr>
          <w:noProof/>
        </w:rPr>
        <w:drawing>
          <wp:inline distT="0" distB="0" distL="0" distR="0" wp14:anchorId="0AEB34F7" wp14:editId="17759D70">
            <wp:extent cx="5581290" cy="2872596"/>
            <wp:effectExtent l="0" t="0" r="635" b="4445"/>
            <wp:docPr id="1620711466" name="Chart 1">
              <a:extLst xmlns:a="http://schemas.openxmlformats.org/drawingml/2006/main">
                <a:ext uri="{FF2B5EF4-FFF2-40B4-BE49-F238E27FC236}">
                  <a16:creationId xmlns:a16="http://schemas.microsoft.com/office/drawing/2014/main" id="{822ECB94-C39B-C8C7-7E98-3E12215C8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149BFF5" w14:textId="5ECD02D1" w:rsidR="00E60DF2" w:rsidRPr="00767443" w:rsidRDefault="004E38DE" w:rsidP="004E38DE">
      <w:pPr>
        <w:pStyle w:val="Caption"/>
        <w:jc w:val="center"/>
        <w:rPr>
          <w:color w:val="auto"/>
        </w:rPr>
      </w:pPr>
      <w:bookmarkStart w:id="73" w:name="_Ref165224496"/>
      <w:bookmarkStart w:id="74" w:name="_Toc165266460"/>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5</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3</w:t>
      </w:r>
      <w:r w:rsidR="00C92945">
        <w:rPr>
          <w:b/>
          <w:bCs/>
          <w:color w:val="auto"/>
          <w:sz w:val="22"/>
          <w:szCs w:val="22"/>
        </w:rPr>
        <w:fldChar w:fldCharType="end"/>
      </w:r>
      <w:bookmarkEnd w:id="73"/>
      <w:r w:rsidRPr="00767443">
        <w:rPr>
          <w:b/>
          <w:bCs/>
          <w:color w:val="auto"/>
          <w:sz w:val="22"/>
          <w:szCs w:val="22"/>
        </w:rPr>
        <w:t>: User Experience and Engagement</w:t>
      </w:r>
      <w:r w:rsidRPr="00767443">
        <w:rPr>
          <w:color w:val="auto"/>
          <w:sz w:val="22"/>
          <w:szCs w:val="22"/>
        </w:rPr>
        <w:t>. This figure shows the qualitative feedback received from students after they used the tool highlighting their opinion using the tool and its impact.</w:t>
      </w:r>
      <w:bookmarkEnd w:id="74"/>
    </w:p>
    <w:p w14:paraId="42A3D787" w14:textId="3F7CE8C7" w:rsidR="00B5545C" w:rsidRPr="00767443" w:rsidRDefault="000237EA" w:rsidP="00203CD5">
      <w:pPr>
        <w:pStyle w:val="Heading2"/>
        <w:ind w:left="709"/>
      </w:pPr>
      <w:bookmarkStart w:id="75" w:name="_Toc165293379"/>
      <w:r w:rsidRPr="00767443">
        <w:t>Limitations of the System</w:t>
      </w:r>
      <w:bookmarkEnd w:id="75"/>
    </w:p>
    <w:p w14:paraId="11307B47" w14:textId="5B5D8C6E" w:rsidR="00B5545C" w:rsidRPr="00767443" w:rsidRDefault="00543276" w:rsidP="008B36E2">
      <w:pPr>
        <w:ind w:firstLine="709"/>
      </w:pPr>
      <w:r w:rsidRPr="00767443">
        <w:t xml:space="preserve">While our adaptive learning system has demonstrated numerous strengths and </w:t>
      </w:r>
      <w:r w:rsidR="008B36E2" w:rsidRPr="00767443">
        <w:t>shown preliminary</w:t>
      </w:r>
      <w:r w:rsidRPr="00767443">
        <w:t xml:space="preserve"> effective</w:t>
      </w:r>
      <w:r w:rsidR="008B36E2" w:rsidRPr="00767443">
        <w:t>ness</w:t>
      </w:r>
      <w:r w:rsidRPr="00767443">
        <w:t xml:space="preserve"> in </w:t>
      </w:r>
      <w:r w:rsidR="00332E46">
        <w:t>several</w:t>
      </w:r>
      <w:r w:rsidRPr="00767443">
        <w:t xml:space="preserve"> areas, it is important to recognize that no system is without limitations. In this section, we explore some of the challenges and constraints encountered during the implementation and evaluation of our system.</w:t>
      </w:r>
    </w:p>
    <w:p w14:paraId="5F4F3E38" w14:textId="77777777" w:rsidR="00AE65CC" w:rsidRPr="00767443" w:rsidRDefault="00AE65CC" w:rsidP="008B36E2">
      <w:pPr>
        <w:ind w:firstLine="709"/>
      </w:pPr>
    </w:p>
    <w:p w14:paraId="2F0F8687" w14:textId="46C5AA67" w:rsidR="003D5C1D" w:rsidRPr="00767443" w:rsidRDefault="00802323" w:rsidP="00B04D23">
      <w:pPr>
        <w:ind w:firstLine="709"/>
      </w:pPr>
      <w:r w:rsidRPr="00767443">
        <w:t xml:space="preserve">The first limitation was that </w:t>
      </w:r>
      <w:r w:rsidR="00670504" w:rsidRPr="00767443">
        <w:t xml:space="preserve">there weren’t enough questions developed for each topic. </w:t>
      </w:r>
      <w:r w:rsidR="00B3404F" w:rsidRPr="00767443">
        <w:t xml:space="preserve">For a quiz system to be effective, there need to be </w:t>
      </w:r>
      <w:r w:rsidR="00ED4A54" w:rsidRPr="00767443">
        <w:t xml:space="preserve">many questions to ensure students </w:t>
      </w:r>
      <w:r w:rsidR="00320BF6" w:rsidRPr="00767443">
        <w:t xml:space="preserve">aren’t getting the same </w:t>
      </w:r>
      <w:r w:rsidR="00D45C04" w:rsidRPr="00767443">
        <w:t xml:space="preserve">questions over and over. Additionally, </w:t>
      </w:r>
      <w:r w:rsidR="007B03A9" w:rsidRPr="00767443">
        <w:t xml:space="preserve">with a reduced question load, student </w:t>
      </w:r>
      <w:r w:rsidR="0009774D" w:rsidRPr="00767443">
        <w:t>is</w:t>
      </w:r>
      <w:r w:rsidR="007B03A9" w:rsidRPr="00767443">
        <w:t xml:space="preserve"> often able to remember the answers to specific questions </w:t>
      </w:r>
      <w:r w:rsidR="008C0873" w:rsidRPr="00767443">
        <w:t xml:space="preserve">this can give the false impression of improved understanding when realistically students are simply able to answer questions correctly since they </w:t>
      </w:r>
      <w:r w:rsidR="001767A4" w:rsidRPr="00767443">
        <w:t>know the correct answer.</w:t>
      </w:r>
    </w:p>
    <w:p w14:paraId="52D93DF4" w14:textId="77777777" w:rsidR="00B04D23" w:rsidRPr="00767443" w:rsidRDefault="00B04D23" w:rsidP="00B04D23">
      <w:pPr>
        <w:ind w:firstLine="709"/>
      </w:pPr>
    </w:p>
    <w:p w14:paraId="44853A8D" w14:textId="767177FB" w:rsidR="00B04D23" w:rsidRPr="00767443" w:rsidRDefault="008C7770" w:rsidP="00B04D23">
      <w:pPr>
        <w:ind w:firstLine="709"/>
      </w:pPr>
      <w:r w:rsidRPr="00767443">
        <w:t>Given that participation in the study was incentivized with bonus marks and did not mandate accurate quiz completion, there may have been instances where students rushed through quizzes, selecting answers indiscriminately.</w:t>
      </w:r>
      <w:r w:rsidR="00234301" w:rsidRPr="00767443">
        <w:t xml:space="preserve"> This guessing of responses may have led to inaccurate </w:t>
      </w:r>
      <w:r w:rsidR="00F37AB7" w:rsidRPr="00767443">
        <w:t>response data leading to false trends.</w:t>
      </w:r>
    </w:p>
    <w:p w14:paraId="0D0E9C18" w14:textId="77777777" w:rsidR="00EA22C7" w:rsidRPr="00767443" w:rsidRDefault="00EA22C7" w:rsidP="00B04D23">
      <w:pPr>
        <w:ind w:firstLine="709"/>
      </w:pPr>
    </w:p>
    <w:p w14:paraId="29D1745F" w14:textId="5AE6DC4D" w:rsidR="00C738AA" w:rsidRPr="00767443" w:rsidRDefault="00C738AA" w:rsidP="00B04D23">
      <w:pPr>
        <w:ind w:firstLine="709"/>
      </w:pPr>
      <w:r w:rsidRPr="00767443">
        <w:t xml:space="preserve">The question selection algorithm was a major part of the system. It is used to select the questions given to a student </w:t>
      </w:r>
      <w:r w:rsidR="00D425A1" w:rsidRPr="00767443">
        <w:t xml:space="preserve">based on the question difficulty and </w:t>
      </w:r>
      <w:r w:rsidR="0023399A" w:rsidRPr="00767443">
        <w:t>the student’s personal mastery of the topic. This algorithm wasn’t</w:t>
      </w:r>
      <w:r w:rsidR="00710F62" w:rsidRPr="00767443">
        <w:t xml:space="preserve"> fully</w:t>
      </w:r>
      <w:r w:rsidR="0023399A" w:rsidRPr="00767443">
        <w:t xml:space="preserve"> </w:t>
      </w:r>
      <w:r w:rsidR="00346911" w:rsidRPr="00767443">
        <w:t>fine-tuned to give the most optimized results.</w:t>
      </w:r>
      <w:r w:rsidR="00E83718" w:rsidRPr="00767443">
        <w:t xml:space="preserve"> This resulted in students getting </w:t>
      </w:r>
      <w:r w:rsidR="00A65434" w:rsidRPr="00767443">
        <w:t xml:space="preserve">the same question repeatedly in multiple successive quizzes. </w:t>
      </w:r>
    </w:p>
    <w:p w14:paraId="0608D05E" w14:textId="77777777" w:rsidR="0023399A" w:rsidRPr="00767443" w:rsidRDefault="0023399A" w:rsidP="00B04D23">
      <w:pPr>
        <w:ind w:firstLine="709"/>
      </w:pPr>
    </w:p>
    <w:p w14:paraId="73AB43C2" w14:textId="77777777" w:rsidR="002F5842" w:rsidRPr="00767443" w:rsidRDefault="00A1286B" w:rsidP="002F5842">
      <w:pPr>
        <w:ind w:firstLine="709"/>
      </w:pPr>
      <w:r w:rsidRPr="008079CB">
        <w:t>Finally, t</w:t>
      </w:r>
      <w:r w:rsidR="00E91F87" w:rsidRPr="008079CB">
        <w:t>he data collected from this study is not sufficient to draw robust conclusions. More data will need to be collected to definitively evaluate the effectiveness of the system.</w:t>
      </w:r>
    </w:p>
    <w:p w14:paraId="7321B6F6" w14:textId="77777777" w:rsidR="002F5842" w:rsidRPr="00767443" w:rsidRDefault="002F5842" w:rsidP="002F5842">
      <w:pPr>
        <w:ind w:firstLine="709"/>
      </w:pPr>
    </w:p>
    <w:p w14:paraId="0D434811" w14:textId="735BE215" w:rsidR="0044658C" w:rsidRPr="00767443" w:rsidRDefault="0044658C" w:rsidP="00E30654"/>
    <w:p w14:paraId="0E667E52" w14:textId="798656FC" w:rsidR="00C81372" w:rsidRPr="00767443" w:rsidRDefault="00AC3B3E" w:rsidP="00203CD5">
      <w:pPr>
        <w:pStyle w:val="Heading1"/>
        <w:ind w:left="709"/>
      </w:pPr>
      <w:bookmarkStart w:id="76" w:name="_Toc163221094"/>
      <w:bookmarkStart w:id="77" w:name="_Toc163221162"/>
      <w:r w:rsidRPr="00767443">
        <w:rPr>
          <w:noProof/>
        </w:rPr>
        <w:t xml:space="preserve"> </w:t>
      </w:r>
      <w:bookmarkStart w:id="78" w:name="_Toc165293380"/>
      <w:r w:rsidR="00315D57" w:rsidRPr="00767443">
        <w:t>Conclusion</w:t>
      </w:r>
      <w:bookmarkEnd w:id="76"/>
      <w:bookmarkEnd w:id="77"/>
      <w:r w:rsidR="000573A9" w:rsidRPr="00767443">
        <w:t xml:space="preserve"> &amp; Future Work</w:t>
      </w:r>
      <w:bookmarkEnd w:id="78"/>
    </w:p>
    <w:p w14:paraId="41C650D5" w14:textId="77777777" w:rsidR="00C81372" w:rsidRPr="00767443" w:rsidRDefault="00C81372" w:rsidP="00C81372">
      <w:pPr>
        <w:ind w:firstLine="709"/>
      </w:pPr>
      <w:r w:rsidRPr="00767443">
        <w:t>In this report, we developed the uLearn adaptive learning system to investigate the impact of adaptive learning tools in education, aiming to answer key research questions regarding current trends in adaptive learning systems in CS education, the effectiveness of the learning tool in enhancing learners' understanding and performance in a first-year CS course, and future recommendations for advancing CS1 education through adaptive learning systems. The system utilizes the 2-PL IRT model to personalize question selection based on question difficulty and student mastery levels, and it was tested in a first-year computer programming class across four distinct question topics: Error Handling, I/O, Recursion, and Lists, Queues &amp; Stacks.</w:t>
      </w:r>
    </w:p>
    <w:p w14:paraId="7017C27C" w14:textId="77777777" w:rsidR="00C81372" w:rsidRPr="00767443" w:rsidRDefault="00C81372" w:rsidP="00C81372"/>
    <w:p w14:paraId="5A8CF759" w14:textId="778DFC5F" w:rsidR="00C81372" w:rsidRPr="00767443" w:rsidRDefault="00C81372" w:rsidP="00C81372">
      <w:pPr>
        <w:ind w:firstLine="709"/>
      </w:pPr>
      <w:r w:rsidRPr="00767443">
        <w:t xml:space="preserve">The findings </w:t>
      </w:r>
      <w:r w:rsidR="00891A0C" w:rsidRPr="00767443">
        <w:t>provide</w:t>
      </w:r>
      <w:r w:rsidRPr="00767443">
        <w:t xml:space="preserve"> promising</w:t>
      </w:r>
      <w:r w:rsidR="007824B3" w:rsidRPr="00767443">
        <w:t xml:space="preserve"> results</w:t>
      </w:r>
      <w:r w:rsidRPr="00767443">
        <w:t xml:space="preserve"> of the uLearn system in enhancing student learning outcomes and fostering deeper comprehension of complex programming concepts. Trends in mastery level progression, difficulty offset progression, and cumulative question difficulty highlight the positive impact of the system on student engagement, confidence, and overall learning experience.</w:t>
      </w:r>
    </w:p>
    <w:p w14:paraId="6CF9E52D" w14:textId="77777777" w:rsidR="00C81372" w:rsidRPr="00767443" w:rsidRDefault="00C81372" w:rsidP="00C81372"/>
    <w:p w14:paraId="1E6865C7" w14:textId="175EDE1D" w:rsidR="00315D57" w:rsidRPr="00767443" w:rsidRDefault="00C81372" w:rsidP="00C81372">
      <w:pPr>
        <w:ind w:firstLine="360"/>
      </w:pPr>
      <w:r w:rsidRPr="00767443">
        <w:t>This report serves as a proof-of-concept for the continued development of adaptive learning systems utilizing the</w:t>
      </w:r>
      <w:r w:rsidR="00DD0624" w:rsidRPr="00767443">
        <w:t xml:space="preserve"> modified</w:t>
      </w:r>
      <w:r w:rsidRPr="00767443">
        <w:t xml:space="preserve"> IRT</w:t>
      </w:r>
      <w:r w:rsidR="00DD0624" w:rsidRPr="00767443">
        <w:t>-based ML approach</w:t>
      </w:r>
      <w:r w:rsidRPr="00767443">
        <w:t>. While promising, further validation and confirmation of the findings are necessary through the collection of larger datasets and longer study periods. Additionally, fine-tuning of question selection parameters is essential to optimize question selection and avoid duplicate questions in successive quizzes.</w:t>
      </w:r>
      <w:r w:rsidR="00E62C92" w:rsidRPr="00767443">
        <w:t xml:space="preserve"> Another avenue of exploration could be the integration of </w:t>
      </w:r>
      <w:r w:rsidR="00B2214B" w:rsidRPr="00767443">
        <w:t>additional</w:t>
      </w:r>
      <w:r w:rsidR="00E62C92" w:rsidRPr="00767443">
        <w:t xml:space="preserve"> </w:t>
      </w:r>
      <w:r w:rsidR="00B2214B" w:rsidRPr="00767443">
        <w:t xml:space="preserve">ML </w:t>
      </w:r>
      <w:r w:rsidR="00E62C92" w:rsidRPr="00767443">
        <w:t xml:space="preserve">algorithms with adaptive learning systems to enhance assessment accuracy and personalize learning experiences, as seen in the paper by T. </w:t>
      </w:r>
      <w:proofErr w:type="spellStart"/>
      <w:r w:rsidR="00E62C92" w:rsidRPr="00767443">
        <w:t>Merembayev</w:t>
      </w:r>
      <w:proofErr w:type="spellEnd"/>
      <w:r w:rsidR="00E62C92" w:rsidRPr="00767443">
        <w:t xml:space="preserve"> et al.</w:t>
      </w:r>
      <w:r w:rsidR="0000654E" w:rsidRPr="00767443">
        <w:t xml:space="preserve"> </w:t>
      </w:r>
      <w:r w:rsidR="0000654E" w:rsidRPr="00767443">
        <w:fldChar w:fldCharType="begin"/>
      </w:r>
      <w:r w:rsidR="0011099D">
        <w:instrText xml:space="preserve"> ADDIN ZOTERO_ITEM CSL_CITATION {"citationID":"Jl9wIbP4","properties":{"formattedCitation":"[12]","plainCitation":"[12]","noteIndex":0},"citationItems":[{"id":30,"uris":["http://zotero.org/users/14030398/items/323IRN5K"],"itemData":{"id":30,"type":"paper-conference","container-title":"2021 IEEE International Conference on Smart Information Systems and Technologies (SIST)","DOI":"10.1109/SIST50301.2021.9465896","event-place":"Nur-Sultan, Kazakhstan","event-title":"2021 IEEE International Conference on Smart Information Systems and Technologies (SIST)","ISBN":"978-1-72817-470-9","license":"https://ieeexplore.ieee.org/Xplorehelp/downloads/license-information/IEEE.html","page":"1-5","publisher":"IEEE","publisher-place":"Nur-Sultan, Kazakhstan","source":"DOI.org (Crossref)","title":"Using item response theory in machine learning algorithms for student response data","URL":"https://ieeexplore.ieee.org/document/9465896/","author":[{"family":"T","given":"Merembayev"},{"family":"S","given":"Amirgaliyeva"},{"family":"K","given":"Kozhaly"}],"accessed":{"date-parts":[["2024",4,28]]},"issued":{"date-parts":[["2021",4,28]]}}}],"schema":"https://github.com/citation-style-language/schema/raw/master/csl-citation.json"} </w:instrText>
      </w:r>
      <w:r w:rsidR="0000654E" w:rsidRPr="00767443">
        <w:fldChar w:fldCharType="separate"/>
      </w:r>
      <w:r w:rsidR="0011099D">
        <w:rPr>
          <w:noProof/>
        </w:rPr>
        <w:t>[12]</w:t>
      </w:r>
      <w:r w:rsidR="0000654E" w:rsidRPr="00767443">
        <w:fldChar w:fldCharType="end"/>
      </w:r>
      <w:r w:rsidR="00E62C92" w:rsidRPr="00767443">
        <w:t>.</w:t>
      </w:r>
      <w:r w:rsidRPr="00767443">
        <w:t xml:space="preserve"> Finally, incorporating</w:t>
      </w:r>
      <w:r w:rsidR="00AF7587" w:rsidRPr="00767443">
        <w:t xml:space="preserve"> secondary</w:t>
      </w:r>
      <w:r w:rsidRPr="00767443">
        <w:t xml:space="preserve"> incentives such as achievements or rankings within the system could further encourage student involvement and utilization of the tool beyond the incentive of bonus marks, ultimately enhancing the learning experience.</w:t>
      </w:r>
      <w:r w:rsidR="00315D57" w:rsidRPr="00767443">
        <w:br w:type="page"/>
      </w:r>
    </w:p>
    <w:p w14:paraId="712F8614" w14:textId="3B244D88" w:rsidR="00315D57" w:rsidRPr="00767443" w:rsidRDefault="00AB4D10" w:rsidP="00D6660D">
      <w:pPr>
        <w:pStyle w:val="Heading1"/>
        <w:ind w:left="709"/>
      </w:pPr>
      <w:bookmarkStart w:id="79" w:name="_Toc165293381"/>
      <w:r w:rsidRPr="00767443">
        <w:t>References</w:t>
      </w:r>
      <w:bookmarkEnd w:id="79"/>
    </w:p>
    <w:p w14:paraId="16D04C11" w14:textId="77777777" w:rsidR="005F4CEF" w:rsidRPr="005F4CEF" w:rsidRDefault="00194D17" w:rsidP="005F4CEF">
      <w:pPr>
        <w:pStyle w:val="Bibliography"/>
        <w:rPr>
          <w:lang w:val="en-US"/>
        </w:rPr>
      </w:pPr>
      <w:r w:rsidRPr="00767443">
        <w:fldChar w:fldCharType="begin"/>
      </w:r>
      <w:r w:rsidRPr="00767443">
        <w:instrText xml:space="preserve"> ADDIN ZOTERO_BIBL {"uncited":[],"omitted":[],"custom":[]} CSL_BIBLIOGRAPHY </w:instrText>
      </w:r>
      <w:r w:rsidRPr="00767443">
        <w:fldChar w:fldCharType="separate"/>
      </w:r>
      <w:r w:rsidR="005F4CEF" w:rsidRPr="005F4CEF">
        <w:rPr>
          <w:lang w:val="en-US"/>
        </w:rPr>
        <w:t>[1]</w:t>
      </w:r>
      <w:r w:rsidR="005F4CEF" w:rsidRPr="005F4CEF">
        <w:rPr>
          <w:lang w:val="en-US"/>
        </w:rPr>
        <w:tab/>
        <w:t xml:space="preserve">L. J. Sax, K. J. Lehman, and C. Zavala, “Examining the Enrollment Growth: Non-CS Majors in CS1 Courses,” in </w:t>
      </w:r>
      <w:r w:rsidR="005F4CEF" w:rsidRPr="005F4CEF">
        <w:rPr>
          <w:i/>
          <w:iCs/>
          <w:lang w:val="en-US"/>
        </w:rPr>
        <w:t>Proceedings of the 2017 ACM SIGCSE Technical Symposium on Computer Science Education</w:t>
      </w:r>
      <w:r w:rsidR="005F4CEF" w:rsidRPr="005F4CEF">
        <w:rPr>
          <w:lang w:val="en-US"/>
        </w:rPr>
        <w:t xml:space="preserve">, Seattle Washington USA: ACM, Mar. 2017, pp. 513–518. </w:t>
      </w:r>
      <w:proofErr w:type="spellStart"/>
      <w:r w:rsidR="005F4CEF" w:rsidRPr="005F4CEF">
        <w:rPr>
          <w:lang w:val="en-US"/>
        </w:rPr>
        <w:t>doi</w:t>
      </w:r>
      <w:proofErr w:type="spellEnd"/>
      <w:r w:rsidR="005F4CEF" w:rsidRPr="005F4CEF">
        <w:rPr>
          <w:lang w:val="en-US"/>
        </w:rPr>
        <w:t>: 10.1145/3017680.3017781.</w:t>
      </w:r>
    </w:p>
    <w:p w14:paraId="5002F13B" w14:textId="77777777" w:rsidR="005F4CEF" w:rsidRPr="005F4CEF" w:rsidRDefault="005F4CEF" w:rsidP="005F4CEF">
      <w:pPr>
        <w:pStyle w:val="Bibliography"/>
        <w:rPr>
          <w:lang w:val="en-US"/>
        </w:rPr>
      </w:pPr>
      <w:r w:rsidRPr="005F4CEF">
        <w:rPr>
          <w:lang w:val="en-US"/>
        </w:rPr>
        <w:t>[2]</w:t>
      </w:r>
      <w:r w:rsidRPr="005F4CEF">
        <w:rPr>
          <w:lang w:val="en-US"/>
        </w:rPr>
        <w:tab/>
        <w:t xml:space="preserve">A. Mohamed, “Designing a CS1 Programming Course for a Mixed-Ability Class,” in </w:t>
      </w:r>
      <w:r w:rsidRPr="005F4CEF">
        <w:rPr>
          <w:i/>
          <w:iCs/>
          <w:lang w:val="en-US"/>
        </w:rPr>
        <w:t>Proceedings of the Western Canadian Conference on Computing Education</w:t>
      </w:r>
      <w:r w:rsidRPr="005F4CEF">
        <w:rPr>
          <w:lang w:val="en-US"/>
        </w:rPr>
        <w:t xml:space="preserve">, Calgary AB Canada: ACM, May 2019, pp. 1–6. </w:t>
      </w:r>
      <w:proofErr w:type="spellStart"/>
      <w:r w:rsidRPr="005F4CEF">
        <w:rPr>
          <w:lang w:val="en-US"/>
        </w:rPr>
        <w:t>doi</w:t>
      </w:r>
      <w:proofErr w:type="spellEnd"/>
      <w:r w:rsidRPr="005F4CEF">
        <w:rPr>
          <w:lang w:val="en-US"/>
        </w:rPr>
        <w:t>: 10.1145/3314994.3325084.</w:t>
      </w:r>
    </w:p>
    <w:p w14:paraId="1BED4219" w14:textId="77777777" w:rsidR="005F4CEF" w:rsidRPr="005F4CEF" w:rsidRDefault="005F4CEF" w:rsidP="005F4CEF">
      <w:pPr>
        <w:pStyle w:val="Bibliography"/>
        <w:rPr>
          <w:lang w:val="en-US"/>
        </w:rPr>
      </w:pPr>
      <w:r w:rsidRPr="005F4CEF">
        <w:rPr>
          <w:lang w:val="en-US"/>
        </w:rPr>
        <w:t>[3]</w:t>
      </w:r>
      <w:r w:rsidRPr="005F4CEF">
        <w:rPr>
          <w:lang w:val="en-US"/>
        </w:rPr>
        <w:tab/>
      </w:r>
      <w:r w:rsidRPr="005F4CEF">
        <w:rPr>
          <w:i/>
          <w:iCs/>
          <w:lang w:val="en-US"/>
        </w:rPr>
        <w:t>NMC horizon report... Higher Education Edition</w:t>
      </w:r>
      <w:r w:rsidRPr="005F4CEF">
        <w:rPr>
          <w:lang w:val="en-US"/>
        </w:rPr>
        <w:t>. Austin (Texas): NMC, 2004.</w:t>
      </w:r>
    </w:p>
    <w:p w14:paraId="780D6E81" w14:textId="77777777" w:rsidR="005F4CEF" w:rsidRPr="005F4CEF" w:rsidRDefault="005F4CEF" w:rsidP="005F4CEF">
      <w:pPr>
        <w:pStyle w:val="Bibliography"/>
        <w:rPr>
          <w:lang w:val="en-US"/>
        </w:rPr>
      </w:pPr>
      <w:r w:rsidRPr="005F4CEF">
        <w:rPr>
          <w:lang w:val="en-US"/>
        </w:rPr>
        <w:t>[4]</w:t>
      </w:r>
      <w:r w:rsidRPr="005F4CEF">
        <w:rPr>
          <w:lang w:val="en-US"/>
        </w:rPr>
        <w:tab/>
        <w:t xml:space="preserve">H. Peng, S. Ma, and J. M. Spector, “Personalized adaptive learning: an emerging pedagogical approach enabled by a smart learning environment,” </w:t>
      </w:r>
      <w:r w:rsidRPr="005F4CEF">
        <w:rPr>
          <w:i/>
          <w:iCs/>
          <w:lang w:val="en-US"/>
        </w:rPr>
        <w:t>Smart Learn. Environ.</w:t>
      </w:r>
      <w:r w:rsidRPr="005F4CEF">
        <w:rPr>
          <w:lang w:val="en-US"/>
        </w:rPr>
        <w:t xml:space="preserve">, vol. 6, no. 1, p. 9, Dec. 2019, </w:t>
      </w:r>
      <w:proofErr w:type="spellStart"/>
      <w:r w:rsidRPr="005F4CEF">
        <w:rPr>
          <w:lang w:val="en-US"/>
        </w:rPr>
        <w:t>doi</w:t>
      </w:r>
      <w:proofErr w:type="spellEnd"/>
      <w:r w:rsidRPr="005F4CEF">
        <w:rPr>
          <w:lang w:val="en-US"/>
        </w:rPr>
        <w:t>: 10.1186/s40561-019-0089-y.</w:t>
      </w:r>
    </w:p>
    <w:p w14:paraId="36553842" w14:textId="77777777" w:rsidR="005F4CEF" w:rsidRPr="005F4CEF" w:rsidRDefault="005F4CEF" w:rsidP="005F4CEF">
      <w:pPr>
        <w:pStyle w:val="Bibliography"/>
        <w:rPr>
          <w:lang w:val="en-US"/>
        </w:rPr>
      </w:pPr>
      <w:r w:rsidRPr="005F4CEF">
        <w:rPr>
          <w:lang w:val="en-US"/>
        </w:rPr>
        <w:t>[5]</w:t>
      </w:r>
      <w:r w:rsidRPr="005F4CEF">
        <w:rPr>
          <w:lang w:val="en-US"/>
        </w:rPr>
        <w:tab/>
        <w:t xml:space="preserve">S. E. </w:t>
      </w:r>
      <w:proofErr w:type="spellStart"/>
      <w:r w:rsidRPr="005F4CEF">
        <w:rPr>
          <w:lang w:val="en-US"/>
        </w:rPr>
        <w:t>Embretson</w:t>
      </w:r>
      <w:proofErr w:type="spellEnd"/>
      <w:r w:rsidRPr="005F4CEF">
        <w:rPr>
          <w:lang w:val="en-US"/>
        </w:rPr>
        <w:t xml:space="preserve"> and S. P. </w:t>
      </w:r>
      <w:proofErr w:type="spellStart"/>
      <w:r w:rsidRPr="005F4CEF">
        <w:rPr>
          <w:lang w:val="en-US"/>
        </w:rPr>
        <w:t>Reise</w:t>
      </w:r>
      <w:proofErr w:type="spellEnd"/>
      <w:r w:rsidRPr="005F4CEF">
        <w:rPr>
          <w:lang w:val="en-US"/>
        </w:rPr>
        <w:t xml:space="preserve">, </w:t>
      </w:r>
      <w:r w:rsidRPr="005F4CEF">
        <w:rPr>
          <w:i/>
          <w:iCs/>
          <w:lang w:val="en-US"/>
        </w:rPr>
        <w:t>Item Response Theory for Psychologists</w:t>
      </w:r>
      <w:r w:rsidRPr="005F4CEF">
        <w:rPr>
          <w:lang w:val="en-US"/>
        </w:rPr>
        <w:t>. Hoboken: Taylor and Francis, 2013.</w:t>
      </w:r>
    </w:p>
    <w:p w14:paraId="7E5C1D4E" w14:textId="77777777" w:rsidR="005F4CEF" w:rsidRPr="005F4CEF" w:rsidRDefault="005F4CEF" w:rsidP="005F4CEF">
      <w:pPr>
        <w:pStyle w:val="Bibliography"/>
        <w:rPr>
          <w:lang w:val="en-US"/>
        </w:rPr>
      </w:pPr>
      <w:r w:rsidRPr="005F4CEF">
        <w:rPr>
          <w:lang w:val="en-US"/>
        </w:rPr>
        <w:t>[6]</w:t>
      </w:r>
      <w:r w:rsidRPr="005F4CEF">
        <w:rPr>
          <w:lang w:val="en-US"/>
        </w:rPr>
        <w:tab/>
        <w:t xml:space="preserve">W. J. van der Linden and R. K. Hambleton, </w:t>
      </w:r>
      <w:r w:rsidRPr="005F4CEF">
        <w:rPr>
          <w:i/>
          <w:iCs/>
          <w:lang w:val="en-US"/>
        </w:rPr>
        <w:t>Handbook of modern item response theory</w:t>
      </w:r>
      <w:r w:rsidRPr="005F4CEF">
        <w:rPr>
          <w:lang w:val="en-US"/>
        </w:rPr>
        <w:t>. New York: Springer, 1997.</w:t>
      </w:r>
    </w:p>
    <w:p w14:paraId="2EDD37AB" w14:textId="77777777" w:rsidR="005F4CEF" w:rsidRPr="005F4CEF" w:rsidRDefault="005F4CEF" w:rsidP="005F4CEF">
      <w:pPr>
        <w:pStyle w:val="Bibliography"/>
        <w:rPr>
          <w:lang w:val="en-US"/>
        </w:rPr>
      </w:pPr>
      <w:r w:rsidRPr="005F4CEF">
        <w:rPr>
          <w:lang w:val="en-US"/>
        </w:rPr>
        <w:t>[7]</w:t>
      </w:r>
      <w:r w:rsidRPr="005F4CEF">
        <w:rPr>
          <w:lang w:val="en-US"/>
        </w:rPr>
        <w:tab/>
        <w:t xml:space="preserve">R. K. Hambleton and H. Swaminathan, </w:t>
      </w:r>
      <w:r w:rsidRPr="005F4CEF">
        <w:rPr>
          <w:i/>
          <w:iCs/>
          <w:lang w:val="en-US"/>
        </w:rPr>
        <w:t>Item Response Theory: Principles and Applications</w:t>
      </w:r>
      <w:r w:rsidRPr="005F4CEF">
        <w:rPr>
          <w:lang w:val="en-US"/>
        </w:rPr>
        <w:t>. Dordrecht: Springer Netherlands, 2013.</w:t>
      </w:r>
    </w:p>
    <w:p w14:paraId="77AD582F" w14:textId="77777777" w:rsidR="005F4CEF" w:rsidRPr="005F4CEF" w:rsidRDefault="005F4CEF" w:rsidP="005F4CEF">
      <w:pPr>
        <w:pStyle w:val="Bibliography"/>
        <w:rPr>
          <w:lang w:val="en-US"/>
        </w:rPr>
      </w:pPr>
      <w:r w:rsidRPr="005F4CEF">
        <w:rPr>
          <w:lang w:val="en-US"/>
        </w:rPr>
        <w:t>[8]</w:t>
      </w:r>
      <w:r w:rsidRPr="005F4CEF">
        <w:rPr>
          <w:lang w:val="en-US"/>
        </w:rPr>
        <w:tab/>
        <w:t xml:space="preserve">X. Li, Z. Wang, X. Wu, Y. Li, and H. Dong, “The design of adaptive test paper composition algorithm based on the item response theory,” in </w:t>
      </w:r>
      <w:r w:rsidRPr="005F4CEF">
        <w:rPr>
          <w:i/>
          <w:iCs/>
          <w:lang w:val="en-US"/>
        </w:rPr>
        <w:t>2011 6th IEEE Joint International Information Technology and Artificial Intelligence Conference</w:t>
      </w:r>
      <w:r w:rsidRPr="005F4CEF">
        <w:rPr>
          <w:lang w:val="en-US"/>
        </w:rPr>
        <w:t xml:space="preserve">, Chongqing, China: IEEE, Aug. 2011, pp. 157–159. </w:t>
      </w:r>
      <w:proofErr w:type="spellStart"/>
      <w:r w:rsidRPr="005F4CEF">
        <w:rPr>
          <w:lang w:val="en-US"/>
        </w:rPr>
        <w:t>doi</w:t>
      </w:r>
      <w:proofErr w:type="spellEnd"/>
      <w:r w:rsidRPr="005F4CEF">
        <w:rPr>
          <w:lang w:val="en-US"/>
        </w:rPr>
        <w:t>: 10.1109/ITAIC.2011.6030299.</w:t>
      </w:r>
    </w:p>
    <w:p w14:paraId="501D04B3" w14:textId="77777777" w:rsidR="005F4CEF" w:rsidRPr="005F4CEF" w:rsidRDefault="005F4CEF" w:rsidP="005F4CEF">
      <w:pPr>
        <w:pStyle w:val="Bibliography"/>
        <w:rPr>
          <w:lang w:val="en-US"/>
        </w:rPr>
      </w:pPr>
      <w:r w:rsidRPr="005F4CEF">
        <w:rPr>
          <w:lang w:val="en-US"/>
        </w:rPr>
        <w:t>[9]</w:t>
      </w:r>
      <w:r w:rsidRPr="005F4CEF">
        <w:rPr>
          <w:lang w:val="en-US"/>
        </w:rPr>
        <w:tab/>
        <w:t xml:space="preserve">Y. L. P. Vega, G. M. F. Nieto, S. M. </w:t>
      </w:r>
      <w:proofErr w:type="spellStart"/>
      <w:r w:rsidRPr="005F4CEF">
        <w:rPr>
          <w:lang w:val="en-US"/>
        </w:rPr>
        <w:t>Baldiris</w:t>
      </w:r>
      <w:proofErr w:type="spellEnd"/>
      <w:r w:rsidRPr="005F4CEF">
        <w:rPr>
          <w:lang w:val="en-US"/>
        </w:rPr>
        <w:t xml:space="preserve">, and J. C. Guevara Bolaños, “Application of item response theory (IRT) for the generation of adaptive assessments in an introductory course on object-oriented programming,” in </w:t>
      </w:r>
      <w:r w:rsidRPr="005F4CEF">
        <w:rPr>
          <w:i/>
          <w:iCs/>
          <w:lang w:val="en-US"/>
        </w:rPr>
        <w:t>2012 Frontiers in Education Conference Proceedings</w:t>
      </w:r>
      <w:r w:rsidRPr="005F4CEF">
        <w:rPr>
          <w:lang w:val="en-US"/>
        </w:rPr>
        <w:t xml:space="preserve">, Seattle, WA, USA: IEEE, Oct. 2012, pp. 1–4. </w:t>
      </w:r>
      <w:proofErr w:type="spellStart"/>
      <w:r w:rsidRPr="005F4CEF">
        <w:rPr>
          <w:lang w:val="en-US"/>
        </w:rPr>
        <w:t>doi</w:t>
      </w:r>
      <w:proofErr w:type="spellEnd"/>
      <w:r w:rsidRPr="005F4CEF">
        <w:rPr>
          <w:lang w:val="en-US"/>
        </w:rPr>
        <w:t>: 10.1109/FIE.2012.6462377.</w:t>
      </w:r>
    </w:p>
    <w:p w14:paraId="044A2A29" w14:textId="77777777" w:rsidR="005F4CEF" w:rsidRPr="005F4CEF" w:rsidRDefault="005F4CEF" w:rsidP="005F4CEF">
      <w:pPr>
        <w:pStyle w:val="Bibliography"/>
        <w:rPr>
          <w:lang w:val="en-US"/>
        </w:rPr>
      </w:pPr>
      <w:r w:rsidRPr="005F4CEF">
        <w:rPr>
          <w:lang w:val="en-US"/>
        </w:rPr>
        <w:t>[10]</w:t>
      </w:r>
      <w:r w:rsidRPr="005F4CEF">
        <w:rPr>
          <w:lang w:val="en-US"/>
        </w:rPr>
        <w:tab/>
        <w:t xml:space="preserve">M. </w:t>
      </w:r>
      <w:proofErr w:type="spellStart"/>
      <w:r w:rsidRPr="005F4CEF">
        <w:rPr>
          <w:lang w:val="en-US"/>
        </w:rPr>
        <w:t>Yarandi</w:t>
      </w:r>
      <w:proofErr w:type="spellEnd"/>
      <w:r w:rsidRPr="005F4CEF">
        <w:rPr>
          <w:lang w:val="en-US"/>
        </w:rPr>
        <w:t xml:space="preserve">, H. </w:t>
      </w:r>
      <w:proofErr w:type="spellStart"/>
      <w:r w:rsidRPr="005F4CEF">
        <w:rPr>
          <w:lang w:val="en-US"/>
        </w:rPr>
        <w:t>Jahankhani</w:t>
      </w:r>
      <w:proofErr w:type="spellEnd"/>
      <w:r w:rsidRPr="005F4CEF">
        <w:rPr>
          <w:lang w:val="en-US"/>
        </w:rPr>
        <w:t xml:space="preserve">, and A.-R. H. Tawil, “An adaptive e-learning Decision support system,” in </w:t>
      </w:r>
      <w:r w:rsidRPr="005F4CEF">
        <w:rPr>
          <w:i/>
          <w:iCs/>
          <w:lang w:val="en-US"/>
        </w:rPr>
        <w:t>2012 15th International Conference on Interactive Collaborative Learning (ICL)</w:t>
      </w:r>
      <w:r w:rsidRPr="005F4CEF">
        <w:rPr>
          <w:lang w:val="en-US"/>
        </w:rPr>
        <w:t xml:space="preserve">, Villach, Austria: IEEE, Sep. 2012, pp. 1–5. </w:t>
      </w:r>
      <w:proofErr w:type="spellStart"/>
      <w:r w:rsidRPr="005F4CEF">
        <w:rPr>
          <w:lang w:val="en-US"/>
        </w:rPr>
        <w:t>doi</w:t>
      </w:r>
      <w:proofErr w:type="spellEnd"/>
      <w:r w:rsidRPr="005F4CEF">
        <w:rPr>
          <w:lang w:val="en-US"/>
        </w:rPr>
        <w:t>: 10.1109/ICL.2012.6402141.</w:t>
      </w:r>
    </w:p>
    <w:p w14:paraId="2C402649" w14:textId="77777777" w:rsidR="005F4CEF" w:rsidRPr="005F4CEF" w:rsidRDefault="005F4CEF" w:rsidP="005F4CEF">
      <w:pPr>
        <w:pStyle w:val="Bibliography"/>
        <w:rPr>
          <w:lang w:val="en-US"/>
        </w:rPr>
      </w:pPr>
      <w:r w:rsidRPr="005F4CEF">
        <w:rPr>
          <w:lang w:val="en-US"/>
        </w:rPr>
        <w:t>[11]</w:t>
      </w:r>
      <w:r w:rsidRPr="005F4CEF">
        <w:rPr>
          <w:lang w:val="en-US"/>
        </w:rPr>
        <w:tab/>
        <w:t xml:space="preserve">Y. Huang, Y. Fan, Z. Zhuang, and M. Tong, “The Research on Dynamical Model of Adaptive Learning System,” in </w:t>
      </w:r>
      <w:r w:rsidRPr="005F4CEF">
        <w:rPr>
          <w:i/>
          <w:iCs/>
          <w:lang w:val="en-US"/>
        </w:rPr>
        <w:t>2023 5th International Conference on Computer Science and Technologies in Education (CSTE)</w:t>
      </w:r>
      <w:r w:rsidRPr="005F4CEF">
        <w:rPr>
          <w:lang w:val="en-US"/>
        </w:rPr>
        <w:t xml:space="preserve">, Xi’an, China: IEEE, Apr. 2023, pp. 56–60. </w:t>
      </w:r>
      <w:proofErr w:type="spellStart"/>
      <w:r w:rsidRPr="005F4CEF">
        <w:rPr>
          <w:lang w:val="en-US"/>
        </w:rPr>
        <w:t>doi</w:t>
      </w:r>
      <w:proofErr w:type="spellEnd"/>
      <w:r w:rsidRPr="005F4CEF">
        <w:rPr>
          <w:lang w:val="en-US"/>
        </w:rPr>
        <w:t>: 10.1109/CSTE59648.2023.00017.</w:t>
      </w:r>
    </w:p>
    <w:p w14:paraId="34098B9F" w14:textId="77777777" w:rsidR="005F4CEF" w:rsidRPr="005F4CEF" w:rsidRDefault="005F4CEF" w:rsidP="005F4CEF">
      <w:pPr>
        <w:pStyle w:val="Bibliography"/>
        <w:rPr>
          <w:lang w:val="en-US"/>
        </w:rPr>
      </w:pPr>
      <w:r w:rsidRPr="005F4CEF">
        <w:rPr>
          <w:lang w:val="en-US"/>
        </w:rPr>
        <w:t>[12]</w:t>
      </w:r>
      <w:r w:rsidRPr="005F4CEF">
        <w:rPr>
          <w:lang w:val="en-US"/>
        </w:rPr>
        <w:tab/>
        <w:t xml:space="preserve">M. T, A. S, and K. K, “Using item response theory in machine learning algorithms for student response data,” in </w:t>
      </w:r>
      <w:r w:rsidRPr="005F4CEF">
        <w:rPr>
          <w:i/>
          <w:iCs/>
          <w:lang w:val="en-US"/>
        </w:rPr>
        <w:t>2021 IEEE International Conference on Smart Information Systems and Technologies (SIST)</w:t>
      </w:r>
      <w:r w:rsidRPr="005F4CEF">
        <w:rPr>
          <w:lang w:val="en-US"/>
        </w:rPr>
        <w:t xml:space="preserve">, Nur-Sultan, Kazakhstan: IEEE, Apr. 2021, pp. 1–5. </w:t>
      </w:r>
      <w:proofErr w:type="spellStart"/>
      <w:r w:rsidRPr="005F4CEF">
        <w:rPr>
          <w:lang w:val="en-US"/>
        </w:rPr>
        <w:t>doi</w:t>
      </w:r>
      <w:proofErr w:type="spellEnd"/>
      <w:r w:rsidRPr="005F4CEF">
        <w:rPr>
          <w:lang w:val="en-US"/>
        </w:rPr>
        <w:t>: 10.1109/SIST50301.2021.9465896.</w:t>
      </w:r>
    </w:p>
    <w:p w14:paraId="556F0D1E" w14:textId="59A3BCA2" w:rsidR="00315D57" w:rsidRPr="00767443" w:rsidRDefault="00194D17" w:rsidP="004120AA">
      <w:r w:rsidRPr="00767443">
        <w:fldChar w:fldCharType="end"/>
      </w:r>
      <w:r w:rsidR="00315D57" w:rsidRPr="00767443">
        <w:br w:type="page"/>
      </w:r>
    </w:p>
    <w:p w14:paraId="46227EE9" w14:textId="0975B0D4" w:rsidR="00315D57" w:rsidRPr="00767443" w:rsidRDefault="00315D57" w:rsidP="00D6660D">
      <w:pPr>
        <w:pStyle w:val="Heading1"/>
        <w:ind w:left="709"/>
      </w:pPr>
      <w:bookmarkStart w:id="80" w:name="_Toc163221096"/>
      <w:bookmarkStart w:id="81" w:name="_Toc163221164"/>
      <w:bookmarkStart w:id="82" w:name="_Toc165293382"/>
      <w:r w:rsidRPr="00767443">
        <w:t>Appendi</w:t>
      </w:r>
      <w:bookmarkEnd w:id="80"/>
      <w:bookmarkEnd w:id="81"/>
      <w:r w:rsidR="00A55A54">
        <w:t>ces</w:t>
      </w:r>
      <w:bookmarkEnd w:id="82"/>
    </w:p>
    <w:p w14:paraId="3A700FBD" w14:textId="4525E5AE" w:rsidR="00315D57" w:rsidRPr="00767443" w:rsidRDefault="00D30B5A" w:rsidP="00D6660D">
      <w:pPr>
        <w:pStyle w:val="Heading2"/>
        <w:ind w:left="709"/>
      </w:pPr>
      <w:bookmarkStart w:id="83" w:name="_Toc165293383"/>
      <w:r w:rsidRPr="00767443">
        <w:t xml:space="preserve">Individual </w:t>
      </w:r>
      <w:r w:rsidR="00D6660D" w:rsidRPr="00767443">
        <w:t>Mastery Progression</w:t>
      </w:r>
      <w:bookmarkEnd w:id="83"/>
    </w:p>
    <w:p w14:paraId="7236402E" w14:textId="77777777" w:rsidR="00752D87" w:rsidRPr="00767443" w:rsidRDefault="00A96198" w:rsidP="00752D87">
      <w:pPr>
        <w:keepNext/>
      </w:pPr>
      <w:r w:rsidRPr="00767443">
        <w:rPr>
          <w:noProof/>
        </w:rPr>
        <w:drawing>
          <wp:inline distT="0" distB="0" distL="0" distR="0" wp14:anchorId="17F09586" wp14:editId="192980E3">
            <wp:extent cx="5490210" cy="2651125"/>
            <wp:effectExtent l="0" t="0" r="0" b="3175"/>
            <wp:docPr id="9397291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29131" name="Graphic 939729131"/>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490210" cy="2651125"/>
                    </a:xfrm>
                    <a:prstGeom prst="rect">
                      <a:avLst/>
                    </a:prstGeom>
                  </pic:spPr>
                </pic:pic>
              </a:graphicData>
            </a:graphic>
          </wp:inline>
        </w:drawing>
      </w:r>
    </w:p>
    <w:p w14:paraId="77DBFD54" w14:textId="78A14599" w:rsidR="00B40288" w:rsidRPr="00767443" w:rsidRDefault="00752D87" w:rsidP="002A6AC3">
      <w:pPr>
        <w:pStyle w:val="Caption"/>
        <w:rPr>
          <w:b/>
          <w:bCs/>
          <w:color w:val="auto"/>
          <w:sz w:val="22"/>
          <w:szCs w:val="22"/>
        </w:rPr>
      </w:pPr>
      <w:bookmarkStart w:id="84" w:name="_Toc165266461"/>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1</w:t>
      </w:r>
      <w:r w:rsidR="00C92945">
        <w:rPr>
          <w:b/>
          <w:bCs/>
          <w:color w:val="auto"/>
          <w:sz w:val="22"/>
          <w:szCs w:val="22"/>
        </w:rPr>
        <w:fldChar w:fldCharType="end"/>
      </w:r>
      <w:r w:rsidRPr="00767443">
        <w:rPr>
          <w:b/>
          <w:bCs/>
          <w:color w:val="auto"/>
          <w:sz w:val="22"/>
          <w:szCs w:val="22"/>
        </w:rPr>
        <w:t>: M</w:t>
      </w:r>
      <w:r w:rsidR="002A6AC3" w:rsidRPr="00767443">
        <w:rPr>
          <w:b/>
          <w:bCs/>
          <w:color w:val="auto"/>
          <w:sz w:val="22"/>
          <w:szCs w:val="22"/>
        </w:rPr>
        <w:t>astery Progression over Attempts for each Category in Error Handling.</w:t>
      </w:r>
      <w:bookmarkEnd w:id="84"/>
    </w:p>
    <w:p w14:paraId="4229C927" w14:textId="77777777" w:rsidR="00B40288" w:rsidRPr="00767443" w:rsidRDefault="00B40288" w:rsidP="00FE754E"/>
    <w:p w14:paraId="2D62980A" w14:textId="77777777" w:rsidR="002A6AC3" w:rsidRPr="00767443" w:rsidRDefault="00B40288" w:rsidP="002A6AC3">
      <w:pPr>
        <w:keepNext/>
      </w:pPr>
      <w:r w:rsidRPr="00767443">
        <w:rPr>
          <w:noProof/>
        </w:rPr>
        <w:drawing>
          <wp:inline distT="0" distB="0" distL="0" distR="0" wp14:anchorId="443ACEEC" wp14:editId="65C79848">
            <wp:extent cx="5490210" cy="2651125"/>
            <wp:effectExtent l="0" t="0" r="0" b="3175"/>
            <wp:docPr id="6928363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836316" name="Graphic 692836316"/>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490210" cy="2651125"/>
                    </a:xfrm>
                    <a:prstGeom prst="rect">
                      <a:avLst/>
                    </a:prstGeom>
                  </pic:spPr>
                </pic:pic>
              </a:graphicData>
            </a:graphic>
          </wp:inline>
        </w:drawing>
      </w:r>
    </w:p>
    <w:p w14:paraId="42E01F26" w14:textId="15994D6B" w:rsidR="00B40288" w:rsidRPr="00767443" w:rsidRDefault="002A6AC3" w:rsidP="002A6AC3">
      <w:pPr>
        <w:pStyle w:val="Caption"/>
        <w:rPr>
          <w:color w:val="auto"/>
        </w:rPr>
      </w:pPr>
      <w:bookmarkStart w:id="85" w:name="_Toc165266462"/>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2</w:t>
      </w:r>
      <w:r w:rsidR="00C92945">
        <w:rPr>
          <w:b/>
          <w:bCs/>
          <w:color w:val="auto"/>
          <w:sz w:val="22"/>
          <w:szCs w:val="22"/>
        </w:rPr>
        <w:fldChar w:fldCharType="end"/>
      </w:r>
      <w:r w:rsidRPr="00767443">
        <w:rPr>
          <w:b/>
          <w:bCs/>
          <w:color w:val="auto"/>
          <w:sz w:val="22"/>
          <w:szCs w:val="22"/>
        </w:rPr>
        <w:t>: Mastery Progression over Attempts for each Category in I/O.</w:t>
      </w:r>
      <w:bookmarkEnd w:id="85"/>
    </w:p>
    <w:p w14:paraId="7CFE5C4C" w14:textId="77777777" w:rsidR="00B40288" w:rsidRPr="00767443" w:rsidRDefault="00B40288" w:rsidP="00FE754E"/>
    <w:p w14:paraId="2250DC6A" w14:textId="77777777" w:rsidR="00B40288" w:rsidRPr="00767443" w:rsidRDefault="00B40288" w:rsidP="00FE754E"/>
    <w:p w14:paraId="47C440E0" w14:textId="77777777" w:rsidR="002A6AC3" w:rsidRPr="00767443" w:rsidRDefault="00A96198" w:rsidP="002A6AC3">
      <w:pPr>
        <w:keepNext/>
      </w:pPr>
      <w:r w:rsidRPr="00767443">
        <w:rPr>
          <w:noProof/>
        </w:rPr>
        <w:drawing>
          <wp:inline distT="0" distB="0" distL="0" distR="0" wp14:anchorId="065B3124" wp14:editId="452F5340">
            <wp:extent cx="5490210" cy="2651125"/>
            <wp:effectExtent l="0" t="0" r="0" b="3175"/>
            <wp:docPr id="94025575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255750" name="Graphic 940255750"/>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490210" cy="2651125"/>
                    </a:xfrm>
                    <a:prstGeom prst="rect">
                      <a:avLst/>
                    </a:prstGeom>
                  </pic:spPr>
                </pic:pic>
              </a:graphicData>
            </a:graphic>
          </wp:inline>
        </w:drawing>
      </w:r>
    </w:p>
    <w:p w14:paraId="4DA811CA" w14:textId="625C8EF0" w:rsidR="00B40288" w:rsidRPr="00767443" w:rsidRDefault="002A6AC3" w:rsidP="002A6AC3">
      <w:pPr>
        <w:pStyle w:val="Caption"/>
        <w:rPr>
          <w:color w:val="auto"/>
        </w:rPr>
      </w:pPr>
      <w:bookmarkStart w:id="86" w:name="_Toc165266463"/>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3</w:t>
      </w:r>
      <w:r w:rsidR="00C92945">
        <w:rPr>
          <w:b/>
          <w:bCs/>
          <w:color w:val="auto"/>
          <w:sz w:val="22"/>
          <w:szCs w:val="22"/>
        </w:rPr>
        <w:fldChar w:fldCharType="end"/>
      </w:r>
      <w:r w:rsidRPr="00767443">
        <w:rPr>
          <w:b/>
          <w:bCs/>
          <w:color w:val="auto"/>
          <w:sz w:val="22"/>
          <w:szCs w:val="22"/>
        </w:rPr>
        <w:t>: Mastery Progression over Attempts for each Category in Recursion.</w:t>
      </w:r>
      <w:bookmarkEnd w:id="86"/>
    </w:p>
    <w:p w14:paraId="729B1DD1" w14:textId="77777777" w:rsidR="002A6AC3" w:rsidRPr="00767443" w:rsidRDefault="00A96198" w:rsidP="002A6AC3">
      <w:pPr>
        <w:keepNext/>
      </w:pPr>
      <w:r w:rsidRPr="00767443">
        <w:rPr>
          <w:noProof/>
        </w:rPr>
        <w:drawing>
          <wp:inline distT="0" distB="0" distL="0" distR="0" wp14:anchorId="748466B6" wp14:editId="52264AAB">
            <wp:extent cx="5490210" cy="2651125"/>
            <wp:effectExtent l="0" t="0" r="0" b="3175"/>
            <wp:docPr id="85543661"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43661" name="Graphic 8554366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490210" cy="2651125"/>
                    </a:xfrm>
                    <a:prstGeom prst="rect">
                      <a:avLst/>
                    </a:prstGeom>
                  </pic:spPr>
                </pic:pic>
              </a:graphicData>
            </a:graphic>
          </wp:inline>
        </w:drawing>
      </w:r>
    </w:p>
    <w:p w14:paraId="65814FFD" w14:textId="3B9F60A1" w:rsidR="00FE754E" w:rsidRPr="00767443" w:rsidRDefault="002A6AC3" w:rsidP="002A6AC3">
      <w:pPr>
        <w:pStyle w:val="Caption"/>
        <w:rPr>
          <w:color w:val="auto"/>
          <w:sz w:val="22"/>
          <w:szCs w:val="22"/>
        </w:rPr>
      </w:pPr>
      <w:bookmarkStart w:id="87" w:name="_Toc165266464"/>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4</w:t>
      </w:r>
      <w:r w:rsidR="00C92945">
        <w:rPr>
          <w:b/>
          <w:bCs/>
          <w:color w:val="auto"/>
          <w:sz w:val="22"/>
          <w:szCs w:val="22"/>
        </w:rPr>
        <w:fldChar w:fldCharType="end"/>
      </w:r>
      <w:r w:rsidRPr="00767443">
        <w:rPr>
          <w:b/>
          <w:bCs/>
          <w:color w:val="auto"/>
          <w:sz w:val="22"/>
          <w:szCs w:val="22"/>
        </w:rPr>
        <w:t>: Mastery Progression over Attempts for each Category in Lists, Stacks &amp; Queues.</w:t>
      </w:r>
      <w:bookmarkEnd w:id="87"/>
    </w:p>
    <w:p w14:paraId="388D11D7" w14:textId="77777777" w:rsidR="00274CE6" w:rsidRPr="00767443" w:rsidRDefault="00274CE6">
      <w:pPr>
        <w:rPr>
          <w:b/>
          <w:bCs/>
          <w:sz w:val="32"/>
          <w:szCs w:val="32"/>
        </w:rPr>
      </w:pPr>
      <w:r w:rsidRPr="00767443">
        <w:br w:type="page"/>
      </w:r>
    </w:p>
    <w:p w14:paraId="66ED40CC" w14:textId="61E21002" w:rsidR="002A6AC3" w:rsidRPr="00767443" w:rsidRDefault="00D30B5A" w:rsidP="00D30B5A">
      <w:pPr>
        <w:pStyle w:val="Heading2"/>
        <w:ind w:left="709"/>
      </w:pPr>
      <w:bookmarkStart w:id="88" w:name="_Toc165293384"/>
      <w:r w:rsidRPr="00767443">
        <w:t>Individual Difficulty Offset Progression</w:t>
      </w:r>
      <w:bookmarkEnd w:id="88"/>
    </w:p>
    <w:p w14:paraId="1E714625" w14:textId="0A54B672" w:rsidR="00315D57" w:rsidRPr="00767443" w:rsidRDefault="00274CE6" w:rsidP="00FE754E">
      <w:r w:rsidRPr="00767443">
        <w:rPr>
          <w:noProof/>
        </w:rPr>
        <w:drawing>
          <wp:inline distT="0" distB="0" distL="0" distR="0" wp14:anchorId="6EE7EAB5" wp14:editId="685EDC8C">
            <wp:extent cx="5490210" cy="2651760"/>
            <wp:effectExtent l="0" t="0" r="0" b="0"/>
            <wp:docPr id="16131834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83488"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5490210" cy="2651760"/>
                    </a:xfrm>
                    <a:prstGeom prst="rect">
                      <a:avLst/>
                    </a:prstGeom>
                  </pic:spPr>
                </pic:pic>
              </a:graphicData>
            </a:graphic>
          </wp:inline>
        </w:drawing>
      </w:r>
    </w:p>
    <w:p w14:paraId="65D8C1EC" w14:textId="6FE69D11" w:rsidR="00274CE6" w:rsidRPr="00767443" w:rsidRDefault="00274CE6" w:rsidP="00274CE6">
      <w:pPr>
        <w:pStyle w:val="Caption"/>
        <w:rPr>
          <w:color w:val="auto"/>
        </w:rPr>
      </w:pPr>
      <w:bookmarkStart w:id="89" w:name="_Toc165266465"/>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5</w:t>
      </w:r>
      <w:r w:rsidR="00C92945">
        <w:rPr>
          <w:b/>
          <w:bCs/>
          <w:color w:val="auto"/>
          <w:sz w:val="22"/>
          <w:szCs w:val="22"/>
        </w:rPr>
        <w:fldChar w:fldCharType="end"/>
      </w:r>
      <w:r w:rsidRPr="00767443">
        <w:rPr>
          <w:b/>
          <w:bCs/>
          <w:color w:val="auto"/>
          <w:sz w:val="22"/>
          <w:szCs w:val="22"/>
        </w:rPr>
        <w:t>: Difficulty Offset Progression over Attempts for each Category in Error Handling.</w:t>
      </w:r>
      <w:bookmarkEnd w:id="89"/>
    </w:p>
    <w:p w14:paraId="15CD92A7" w14:textId="77777777" w:rsidR="00274CE6" w:rsidRPr="00767443" w:rsidRDefault="00274CE6" w:rsidP="00274CE6">
      <w:pPr>
        <w:keepNext/>
      </w:pPr>
      <w:r w:rsidRPr="00767443">
        <w:rPr>
          <w:noProof/>
        </w:rPr>
        <w:drawing>
          <wp:inline distT="0" distB="0" distL="0" distR="0" wp14:anchorId="6A268D0F" wp14:editId="4E5AEE6B">
            <wp:extent cx="5490210" cy="2651760"/>
            <wp:effectExtent l="0" t="0" r="0" b="0"/>
            <wp:docPr id="7633460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346078"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5490210" cy="2651760"/>
                    </a:xfrm>
                    <a:prstGeom prst="rect">
                      <a:avLst/>
                    </a:prstGeom>
                  </pic:spPr>
                </pic:pic>
              </a:graphicData>
            </a:graphic>
          </wp:inline>
        </w:drawing>
      </w:r>
    </w:p>
    <w:p w14:paraId="0A0E7230" w14:textId="53B1983F" w:rsidR="00274CE6" w:rsidRPr="00767443" w:rsidRDefault="00274CE6" w:rsidP="00274CE6">
      <w:pPr>
        <w:pStyle w:val="Caption"/>
        <w:rPr>
          <w:color w:val="auto"/>
        </w:rPr>
      </w:pPr>
      <w:bookmarkStart w:id="90" w:name="_Toc165266466"/>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6</w:t>
      </w:r>
      <w:r w:rsidR="00C92945">
        <w:rPr>
          <w:b/>
          <w:bCs/>
          <w:color w:val="auto"/>
          <w:sz w:val="22"/>
          <w:szCs w:val="22"/>
        </w:rPr>
        <w:fldChar w:fldCharType="end"/>
      </w:r>
      <w:r w:rsidRPr="00767443">
        <w:rPr>
          <w:b/>
          <w:bCs/>
          <w:color w:val="auto"/>
          <w:sz w:val="22"/>
          <w:szCs w:val="22"/>
        </w:rPr>
        <w:t>: Difficulty Offset Progression over Attempts for each Category in Lists, Stacks &amp; Queues.</w:t>
      </w:r>
      <w:bookmarkEnd w:id="90"/>
    </w:p>
    <w:p w14:paraId="482E7A9F" w14:textId="77777777" w:rsidR="00274CE6" w:rsidRPr="00767443" w:rsidRDefault="00274CE6" w:rsidP="00274CE6">
      <w:pPr>
        <w:keepNext/>
      </w:pPr>
      <w:r w:rsidRPr="00767443">
        <w:rPr>
          <w:noProof/>
        </w:rPr>
        <w:drawing>
          <wp:inline distT="0" distB="0" distL="0" distR="0" wp14:anchorId="07CE7C34" wp14:editId="6D23500B">
            <wp:extent cx="5490210" cy="2651760"/>
            <wp:effectExtent l="0" t="0" r="0" b="0"/>
            <wp:docPr id="1949171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171091"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5490210" cy="2651760"/>
                    </a:xfrm>
                    <a:prstGeom prst="rect">
                      <a:avLst/>
                    </a:prstGeom>
                  </pic:spPr>
                </pic:pic>
              </a:graphicData>
            </a:graphic>
          </wp:inline>
        </w:drawing>
      </w:r>
    </w:p>
    <w:p w14:paraId="29F7BA2F" w14:textId="270355E3" w:rsidR="00274CE6" w:rsidRPr="00767443" w:rsidRDefault="00274CE6" w:rsidP="00274CE6">
      <w:pPr>
        <w:pStyle w:val="Caption"/>
        <w:rPr>
          <w:color w:val="auto"/>
        </w:rPr>
      </w:pPr>
      <w:bookmarkStart w:id="91" w:name="_Toc165266467"/>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7</w:t>
      </w:r>
      <w:r w:rsidR="00C92945">
        <w:rPr>
          <w:b/>
          <w:bCs/>
          <w:color w:val="auto"/>
          <w:sz w:val="22"/>
          <w:szCs w:val="22"/>
        </w:rPr>
        <w:fldChar w:fldCharType="end"/>
      </w:r>
      <w:r w:rsidRPr="00767443">
        <w:rPr>
          <w:b/>
          <w:bCs/>
          <w:color w:val="auto"/>
          <w:sz w:val="22"/>
          <w:szCs w:val="22"/>
        </w:rPr>
        <w:t>: Difficulty Offset Progression over Attempts for each Category in Recursion.</w:t>
      </w:r>
      <w:bookmarkEnd w:id="91"/>
    </w:p>
    <w:p w14:paraId="23C1D67D" w14:textId="77777777" w:rsidR="00274CE6" w:rsidRPr="00767443" w:rsidRDefault="00274CE6" w:rsidP="00274CE6">
      <w:pPr>
        <w:keepNext/>
      </w:pPr>
      <w:r w:rsidRPr="00767443">
        <w:rPr>
          <w:noProof/>
        </w:rPr>
        <w:drawing>
          <wp:inline distT="0" distB="0" distL="0" distR="0" wp14:anchorId="7903FB5D" wp14:editId="5F191FB3">
            <wp:extent cx="5490210" cy="2651760"/>
            <wp:effectExtent l="0" t="0" r="0" b="0"/>
            <wp:docPr id="10695643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64362"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490210" cy="2651760"/>
                    </a:xfrm>
                    <a:prstGeom prst="rect">
                      <a:avLst/>
                    </a:prstGeom>
                  </pic:spPr>
                </pic:pic>
              </a:graphicData>
            </a:graphic>
          </wp:inline>
        </w:drawing>
      </w:r>
    </w:p>
    <w:p w14:paraId="1F14D9A9" w14:textId="3FAA8007" w:rsidR="00D30B5A" w:rsidRPr="00767443" w:rsidRDefault="00274CE6" w:rsidP="00274CE6">
      <w:pPr>
        <w:pStyle w:val="Caption"/>
        <w:rPr>
          <w:color w:val="auto"/>
        </w:rPr>
      </w:pPr>
      <w:bookmarkStart w:id="92" w:name="_Toc165266468"/>
      <w:r w:rsidRPr="00767443">
        <w:rPr>
          <w:b/>
          <w:bCs/>
          <w:color w:val="auto"/>
          <w:sz w:val="22"/>
          <w:szCs w:val="22"/>
        </w:rPr>
        <w:t xml:space="preserve">Figure </w:t>
      </w:r>
      <w:r w:rsidR="00C92945">
        <w:rPr>
          <w:b/>
          <w:bCs/>
          <w:color w:val="auto"/>
          <w:sz w:val="22"/>
          <w:szCs w:val="22"/>
        </w:rPr>
        <w:fldChar w:fldCharType="begin"/>
      </w:r>
      <w:r w:rsidR="00C92945">
        <w:rPr>
          <w:b/>
          <w:bCs/>
          <w:color w:val="auto"/>
          <w:sz w:val="22"/>
          <w:szCs w:val="22"/>
        </w:rPr>
        <w:instrText xml:space="preserve"> STYLEREF 1 \s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00C92945">
        <w:rPr>
          <w:b/>
          <w:bCs/>
          <w:color w:val="auto"/>
          <w:sz w:val="22"/>
          <w:szCs w:val="22"/>
        </w:rPr>
        <w:t>.</w:t>
      </w:r>
      <w:r w:rsidR="00C92945">
        <w:rPr>
          <w:b/>
          <w:bCs/>
          <w:color w:val="auto"/>
          <w:sz w:val="22"/>
          <w:szCs w:val="22"/>
        </w:rPr>
        <w:fldChar w:fldCharType="begin"/>
      </w:r>
      <w:r w:rsidR="00C92945">
        <w:rPr>
          <w:b/>
          <w:bCs/>
          <w:color w:val="auto"/>
          <w:sz w:val="22"/>
          <w:szCs w:val="22"/>
        </w:rPr>
        <w:instrText xml:space="preserve"> SEQ Figure \* ARABIC \s 1 </w:instrText>
      </w:r>
      <w:r w:rsidR="00C92945">
        <w:rPr>
          <w:b/>
          <w:bCs/>
          <w:color w:val="auto"/>
          <w:sz w:val="22"/>
          <w:szCs w:val="22"/>
        </w:rPr>
        <w:fldChar w:fldCharType="separate"/>
      </w:r>
      <w:r w:rsidR="00C92945">
        <w:rPr>
          <w:b/>
          <w:bCs/>
          <w:noProof/>
          <w:color w:val="auto"/>
          <w:sz w:val="22"/>
          <w:szCs w:val="22"/>
        </w:rPr>
        <w:t>8</w:t>
      </w:r>
      <w:r w:rsidR="00C92945">
        <w:rPr>
          <w:b/>
          <w:bCs/>
          <w:color w:val="auto"/>
          <w:sz w:val="22"/>
          <w:szCs w:val="22"/>
        </w:rPr>
        <w:fldChar w:fldCharType="end"/>
      </w:r>
      <w:r w:rsidRPr="00767443">
        <w:rPr>
          <w:b/>
          <w:bCs/>
          <w:color w:val="auto"/>
          <w:sz w:val="22"/>
          <w:szCs w:val="22"/>
        </w:rPr>
        <w:t>: Difficulty Offset Progression over Attempts for each Category in I/O.</w:t>
      </w:r>
      <w:bookmarkEnd w:id="92"/>
    </w:p>
    <w:sectPr w:rsidR="00D30B5A" w:rsidRPr="00767443" w:rsidSect="004B0A47">
      <w:footerReference w:type="default" r:id="rId44"/>
      <w:pgSz w:w="12240" w:h="15840"/>
      <w:pgMar w:top="1440" w:right="1797" w:bottom="1440" w:left="1797"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1E3D3" w14:textId="77777777" w:rsidR="004B0A47" w:rsidRDefault="004B0A47" w:rsidP="004120AA">
      <w:r>
        <w:separator/>
      </w:r>
    </w:p>
    <w:p w14:paraId="25CDDEEF" w14:textId="77777777" w:rsidR="004B0A47" w:rsidRDefault="004B0A47" w:rsidP="004120AA"/>
    <w:p w14:paraId="65EE4306" w14:textId="77777777" w:rsidR="004B0A47" w:rsidRDefault="004B0A47" w:rsidP="004120AA"/>
    <w:p w14:paraId="008E32F9" w14:textId="77777777" w:rsidR="004B0A47" w:rsidRDefault="004B0A47" w:rsidP="004120AA"/>
    <w:p w14:paraId="6A461C3F" w14:textId="77777777" w:rsidR="004B0A47" w:rsidRDefault="004B0A47" w:rsidP="004120AA"/>
  </w:endnote>
  <w:endnote w:type="continuationSeparator" w:id="0">
    <w:p w14:paraId="5E3F7DCB" w14:textId="77777777" w:rsidR="004B0A47" w:rsidRDefault="004B0A47" w:rsidP="004120AA">
      <w:r>
        <w:continuationSeparator/>
      </w:r>
    </w:p>
    <w:p w14:paraId="44C9B5A1" w14:textId="77777777" w:rsidR="004B0A47" w:rsidRDefault="004B0A47" w:rsidP="004120AA"/>
    <w:p w14:paraId="0949B603" w14:textId="77777777" w:rsidR="004B0A47" w:rsidRDefault="004B0A47" w:rsidP="004120AA"/>
    <w:p w14:paraId="6BD8405E" w14:textId="77777777" w:rsidR="004B0A47" w:rsidRDefault="004B0A47" w:rsidP="004120AA"/>
    <w:p w14:paraId="622A4797" w14:textId="77777777" w:rsidR="004B0A47" w:rsidRDefault="004B0A47" w:rsidP="004120AA"/>
  </w:endnote>
  <w:endnote w:type="continuationNotice" w:id="1">
    <w:p w14:paraId="7DCF0ED1" w14:textId="77777777" w:rsidR="004B0A47" w:rsidRDefault="004B0A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panose1 w:val="00000000000000000000"/>
    <w:charset w:val="00"/>
    <w:family w:val="auto"/>
    <w:pitch w:val="variable"/>
    <w:sig w:usb0="E00002FF" w:usb1="4000201B" w:usb2="00000028" w:usb3="00000000" w:csb0="0000019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557109"/>
      <w:docPartObj>
        <w:docPartGallery w:val="Page Numbers (Bottom of Page)"/>
        <w:docPartUnique/>
      </w:docPartObj>
    </w:sdtPr>
    <w:sdtEndPr>
      <w:rPr>
        <w:rStyle w:val="PageNumber"/>
      </w:rPr>
    </w:sdtEndPr>
    <w:sdtContent>
      <w:p w14:paraId="328DC1F1" w14:textId="159E916E" w:rsidR="00904EA1" w:rsidRDefault="00904EA1" w:rsidP="004120A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A275CB" w14:textId="77777777" w:rsidR="00904EA1" w:rsidRDefault="00904EA1" w:rsidP="004120AA">
    <w:pPr>
      <w:pStyle w:val="Footer"/>
    </w:pPr>
  </w:p>
  <w:p w14:paraId="05A76338" w14:textId="77777777" w:rsidR="00C47E7A" w:rsidRDefault="00C47E7A" w:rsidP="004120AA"/>
  <w:p w14:paraId="28DA030E" w14:textId="77777777" w:rsidR="00C47E7A" w:rsidRDefault="00C47E7A" w:rsidP="004120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9451527"/>
      <w:docPartObj>
        <w:docPartGallery w:val="Page Numbers (Bottom of Page)"/>
        <w:docPartUnique/>
      </w:docPartObj>
    </w:sdtPr>
    <w:sdtEndPr>
      <w:rPr>
        <w:rStyle w:val="PageNumber"/>
      </w:rPr>
    </w:sdtEndPr>
    <w:sdtContent>
      <w:p w14:paraId="51544A5E" w14:textId="028B41DD" w:rsidR="00904EA1" w:rsidRDefault="00904EA1" w:rsidP="004120A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31EFA331" w14:textId="77777777" w:rsidR="00904EA1" w:rsidRDefault="00904EA1" w:rsidP="004120AA">
    <w:pPr>
      <w:pStyle w:val="Footer"/>
    </w:pPr>
  </w:p>
  <w:p w14:paraId="3CA9B87E" w14:textId="77777777" w:rsidR="00C47E7A" w:rsidRDefault="00C47E7A" w:rsidP="004120AA"/>
  <w:p w14:paraId="2E5C4843" w14:textId="77777777" w:rsidR="00C47E7A" w:rsidRDefault="00C47E7A" w:rsidP="004120A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2833979"/>
      <w:docPartObj>
        <w:docPartGallery w:val="Page Numbers (Bottom of Page)"/>
        <w:docPartUnique/>
      </w:docPartObj>
    </w:sdtPr>
    <w:sdtEndPr>
      <w:rPr>
        <w:rStyle w:val="PageNumber"/>
      </w:rPr>
    </w:sdtEndPr>
    <w:sdtContent>
      <w:p w14:paraId="4E365A33" w14:textId="77777777" w:rsidR="002847F2" w:rsidRDefault="002847F2" w:rsidP="004120A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62F2847" w14:textId="77777777" w:rsidR="002847F2" w:rsidRDefault="002847F2" w:rsidP="004120AA">
    <w:pPr>
      <w:pStyle w:val="Footer"/>
    </w:pPr>
  </w:p>
  <w:p w14:paraId="2A28E5CA" w14:textId="77777777" w:rsidR="002847F2" w:rsidRDefault="002847F2" w:rsidP="004120AA"/>
  <w:p w14:paraId="7E04407C" w14:textId="77777777" w:rsidR="002847F2" w:rsidRDefault="002847F2" w:rsidP="004120AA"/>
  <w:p w14:paraId="733C80B6" w14:textId="77777777" w:rsidR="007736CB" w:rsidRDefault="007736CB" w:rsidP="004120AA"/>
  <w:p w14:paraId="368D7790" w14:textId="77777777" w:rsidR="00710FF2" w:rsidRDefault="00710FF2" w:rsidP="004120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015E9" w14:textId="77777777" w:rsidR="004B0A47" w:rsidRDefault="004B0A47" w:rsidP="004120AA">
      <w:r>
        <w:separator/>
      </w:r>
    </w:p>
    <w:p w14:paraId="5935554C" w14:textId="77777777" w:rsidR="004B0A47" w:rsidRDefault="004B0A47" w:rsidP="004120AA"/>
    <w:p w14:paraId="6E1633A7" w14:textId="77777777" w:rsidR="004B0A47" w:rsidRDefault="004B0A47" w:rsidP="004120AA"/>
    <w:p w14:paraId="64C86ED9" w14:textId="77777777" w:rsidR="004B0A47" w:rsidRDefault="004B0A47" w:rsidP="004120AA"/>
    <w:p w14:paraId="78516B4C" w14:textId="77777777" w:rsidR="004B0A47" w:rsidRDefault="004B0A47" w:rsidP="004120AA"/>
  </w:footnote>
  <w:footnote w:type="continuationSeparator" w:id="0">
    <w:p w14:paraId="7897EEE6" w14:textId="77777777" w:rsidR="004B0A47" w:rsidRDefault="004B0A47" w:rsidP="004120AA">
      <w:r>
        <w:continuationSeparator/>
      </w:r>
    </w:p>
    <w:p w14:paraId="77B4E031" w14:textId="77777777" w:rsidR="004B0A47" w:rsidRDefault="004B0A47" w:rsidP="004120AA"/>
    <w:p w14:paraId="7109B4B4" w14:textId="77777777" w:rsidR="004B0A47" w:rsidRDefault="004B0A47" w:rsidP="004120AA"/>
    <w:p w14:paraId="1C6655CE" w14:textId="77777777" w:rsidR="004B0A47" w:rsidRDefault="004B0A47" w:rsidP="004120AA"/>
    <w:p w14:paraId="1CF66F6B" w14:textId="77777777" w:rsidR="004B0A47" w:rsidRDefault="004B0A47" w:rsidP="004120AA"/>
  </w:footnote>
  <w:footnote w:type="continuationNotice" w:id="1">
    <w:p w14:paraId="38D9A45F" w14:textId="77777777" w:rsidR="004B0A47" w:rsidRDefault="004B0A4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15FEC"/>
    <w:multiLevelType w:val="hybridMultilevel"/>
    <w:tmpl w:val="5F1AD3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D74C94"/>
    <w:multiLevelType w:val="hybridMultilevel"/>
    <w:tmpl w:val="443E4A54"/>
    <w:lvl w:ilvl="0" w:tplc="4C09000F">
      <w:start w:val="1"/>
      <w:numFmt w:val="decimal"/>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2" w15:restartNumberingAfterBreak="0">
    <w:nsid w:val="0F893952"/>
    <w:multiLevelType w:val="hybridMultilevel"/>
    <w:tmpl w:val="803E5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181C83"/>
    <w:multiLevelType w:val="hybridMultilevel"/>
    <w:tmpl w:val="17B27C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4C3BC7"/>
    <w:multiLevelType w:val="hybridMultilevel"/>
    <w:tmpl w:val="1158CE4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1DBB4D54"/>
    <w:multiLevelType w:val="hybridMultilevel"/>
    <w:tmpl w:val="94226050"/>
    <w:lvl w:ilvl="0" w:tplc="4C09000F">
      <w:start w:val="1"/>
      <w:numFmt w:val="decimal"/>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23C2748C"/>
    <w:multiLevelType w:val="hybridMultilevel"/>
    <w:tmpl w:val="F036F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551204"/>
    <w:multiLevelType w:val="hybridMultilevel"/>
    <w:tmpl w:val="39ACED66"/>
    <w:lvl w:ilvl="0" w:tplc="C07E4CEA">
      <w:start w:val="2"/>
      <w:numFmt w:val="bullet"/>
      <w:lvlText w:val="-"/>
      <w:lvlJc w:val="left"/>
      <w:pPr>
        <w:ind w:left="1069" w:hanging="360"/>
      </w:pPr>
      <w:rPr>
        <w:rFonts w:ascii="Open Sans" w:eastAsiaTheme="minorHAnsi" w:hAnsi="Open Sans" w:cs="Open San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29AB4575"/>
    <w:multiLevelType w:val="hybridMultilevel"/>
    <w:tmpl w:val="AA088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6F3C12"/>
    <w:multiLevelType w:val="hybridMultilevel"/>
    <w:tmpl w:val="EA58BA16"/>
    <w:lvl w:ilvl="0" w:tplc="04090001">
      <w:start w:val="1"/>
      <w:numFmt w:val="bullet"/>
      <w:lvlText w:val=""/>
      <w:lvlJc w:val="left"/>
      <w:pPr>
        <w:ind w:left="1778"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15:restartNumberingAfterBreak="0">
    <w:nsid w:val="3646658E"/>
    <w:multiLevelType w:val="hybridMultilevel"/>
    <w:tmpl w:val="7A8851D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6A05AAC"/>
    <w:multiLevelType w:val="hybridMultilevel"/>
    <w:tmpl w:val="5E6E346A"/>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12" w15:restartNumberingAfterBreak="0">
    <w:nsid w:val="36CC6ABD"/>
    <w:multiLevelType w:val="hybridMultilevel"/>
    <w:tmpl w:val="7AACB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115023"/>
    <w:multiLevelType w:val="hybridMultilevel"/>
    <w:tmpl w:val="3AD8E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2F1F9E"/>
    <w:multiLevelType w:val="hybridMultilevel"/>
    <w:tmpl w:val="4014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0D61E3"/>
    <w:multiLevelType w:val="hybridMultilevel"/>
    <w:tmpl w:val="F726FE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16" w15:restartNumberingAfterBreak="0">
    <w:nsid w:val="4D003C22"/>
    <w:multiLevelType w:val="multilevel"/>
    <w:tmpl w:val="802EE1B0"/>
    <w:lvl w:ilvl="0">
      <w:start w:val="1"/>
      <w:numFmt w:val="decimal"/>
      <w:pStyle w:val="Heading1"/>
      <w:lvlText w:val="%1."/>
      <w:lvlJc w:val="left"/>
      <w:pPr>
        <w:ind w:left="1080" w:hanging="72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440" w:hanging="1080"/>
      </w:pPr>
      <w:rPr>
        <w:rFonts w:hint="default"/>
        <w:b/>
        <w:bCs/>
      </w:rPr>
    </w:lvl>
    <w:lvl w:ilvl="3">
      <w:start w:val="1"/>
      <w:numFmt w:val="decimal"/>
      <w:pStyle w:val="Heading4"/>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7" w15:restartNumberingAfterBreak="0">
    <w:nsid w:val="4D7E0EDF"/>
    <w:multiLevelType w:val="hybridMultilevel"/>
    <w:tmpl w:val="83665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8C7FEC"/>
    <w:multiLevelType w:val="hybridMultilevel"/>
    <w:tmpl w:val="61D838B4"/>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1113320"/>
    <w:multiLevelType w:val="hybridMultilevel"/>
    <w:tmpl w:val="158E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9E50C1"/>
    <w:multiLevelType w:val="hybridMultilevel"/>
    <w:tmpl w:val="73C2735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1" w15:restartNumberingAfterBreak="0">
    <w:nsid w:val="60A270F3"/>
    <w:multiLevelType w:val="hybridMultilevel"/>
    <w:tmpl w:val="F0DA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8A0171"/>
    <w:multiLevelType w:val="multilevel"/>
    <w:tmpl w:val="802EE1B0"/>
    <w:styleLink w:val="CurrentList1"/>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b/>
        <w:bCs/>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num w:numId="1" w16cid:durableId="2056804744">
    <w:abstractNumId w:val="2"/>
  </w:num>
  <w:num w:numId="2" w16cid:durableId="782459950">
    <w:abstractNumId w:val="3"/>
  </w:num>
  <w:num w:numId="3" w16cid:durableId="2058628697">
    <w:abstractNumId w:val="18"/>
  </w:num>
  <w:num w:numId="4" w16cid:durableId="1166439807">
    <w:abstractNumId w:val="16"/>
  </w:num>
  <w:num w:numId="5" w16cid:durableId="2044549164">
    <w:abstractNumId w:val="17"/>
  </w:num>
  <w:num w:numId="6" w16cid:durableId="1594975621">
    <w:abstractNumId w:val="7"/>
  </w:num>
  <w:num w:numId="7" w16cid:durableId="1862080">
    <w:abstractNumId w:val="9"/>
  </w:num>
  <w:num w:numId="8" w16cid:durableId="1305233654">
    <w:abstractNumId w:val="14"/>
  </w:num>
  <w:num w:numId="9" w16cid:durableId="370036221">
    <w:abstractNumId w:val="13"/>
  </w:num>
  <w:num w:numId="10" w16cid:durableId="1695810070">
    <w:abstractNumId w:val="10"/>
  </w:num>
  <w:num w:numId="11" w16cid:durableId="1217276616">
    <w:abstractNumId w:val="0"/>
  </w:num>
  <w:num w:numId="12" w16cid:durableId="1360663537">
    <w:abstractNumId w:val="12"/>
  </w:num>
  <w:num w:numId="13" w16cid:durableId="1478913403">
    <w:abstractNumId w:val="21"/>
  </w:num>
  <w:num w:numId="14" w16cid:durableId="1308125589">
    <w:abstractNumId w:val="19"/>
  </w:num>
  <w:num w:numId="15" w16cid:durableId="382143269">
    <w:abstractNumId w:val="8"/>
  </w:num>
  <w:num w:numId="16" w16cid:durableId="1004087230">
    <w:abstractNumId w:val="20"/>
  </w:num>
  <w:num w:numId="17" w16cid:durableId="314645029">
    <w:abstractNumId w:val="6"/>
  </w:num>
  <w:num w:numId="18" w16cid:durableId="2034067836">
    <w:abstractNumId w:val="4"/>
  </w:num>
  <w:num w:numId="19" w16cid:durableId="2091925796">
    <w:abstractNumId w:val="15"/>
  </w:num>
  <w:num w:numId="20" w16cid:durableId="1674650730">
    <w:abstractNumId w:val="5"/>
  </w:num>
  <w:num w:numId="21" w16cid:durableId="1398478771">
    <w:abstractNumId w:val="16"/>
  </w:num>
  <w:num w:numId="22" w16cid:durableId="1715613096">
    <w:abstractNumId w:val="11"/>
  </w:num>
  <w:num w:numId="23" w16cid:durableId="948970301">
    <w:abstractNumId w:val="1"/>
  </w:num>
  <w:num w:numId="24" w16cid:durableId="18756496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88F"/>
    <w:rsid w:val="0000165C"/>
    <w:rsid w:val="00003BBA"/>
    <w:rsid w:val="00005678"/>
    <w:rsid w:val="0000654E"/>
    <w:rsid w:val="00010187"/>
    <w:rsid w:val="00012151"/>
    <w:rsid w:val="000125CC"/>
    <w:rsid w:val="0001266C"/>
    <w:rsid w:val="000138CA"/>
    <w:rsid w:val="000147A5"/>
    <w:rsid w:val="00020561"/>
    <w:rsid w:val="00020769"/>
    <w:rsid w:val="0002117F"/>
    <w:rsid w:val="00021812"/>
    <w:rsid w:val="000237EA"/>
    <w:rsid w:val="00024322"/>
    <w:rsid w:val="00024DA6"/>
    <w:rsid w:val="00026F8E"/>
    <w:rsid w:val="00030413"/>
    <w:rsid w:val="00032EE4"/>
    <w:rsid w:val="000338A9"/>
    <w:rsid w:val="00034743"/>
    <w:rsid w:val="000356BF"/>
    <w:rsid w:val="000362CE"/>
    <w:rsid w:val="00036563"/>
    <w:rsid w:val="0003752B"/>
    <w:rsid w:val="00040BFD"/>
    <w:rsid w:val="00040F69"/>
    <w:rsid w:val="000427E1"/>
    <w:rsid w:val="00043511"/>
    <w:rsid w:val="000440A7"/>
    <w:rsid w:val="0004443C"/>
    <w:rsid w:val="000449AD"/>
    <w:rsid w:val="00044A46"/>
    <w:rsid w:val="0004790D"/>
    <w:rsid w:val="000508D8"/>
    <w:rsid w:val="000534A2"/>
    <w:rsid w:val="00054E7A"/>
    <w:rsid w:val="0005511D"/>
    <w:rsid w:val="00056C5E"/>
    <w:rsid w:val="000573A9"/>
    <w:rsid w:val="00062082"/>
    <w:rsid w:val="0006296D"/>
    <w:rsid w:val="00062ACE"/>
    <w:rsid w:val="000659A7"/>
    <w:rsid w:val="00066656"/>
    <w:rsid w:val="00073494"/>
    <w:rsid w:val="000741A3"/>
    <w:rsid w:val="00075905"/>
    <w:rsid w:val="00075CA0"/>
    <w:rsid w:val="000806D3"/>
    <w:rsid w:val="00082982"/>
    <w:rsid w:val="00082BBC"/>
    <w:rsid w:val="00085568"/>
    <w:rsid w:val="00086F52"/>
    <w:rsid w:val="00087AD4"/>
    <w:rsid w:val="00091D0D"/>
    <w:rsid w:val="00092247"/>
    <w:rsid w:val="000951ED"/>
    <w:rsid w:val="000955D8"/>
    <w:rsid w:val="00096CD3"/>
    <w:rsid w:val="0009774D"/>
    <w:rsid w:val="000979EA"/>
    <w:rsid w:val="00097A35"/>
    <w:rsid w:val="000A1040"/>
    <w:rsid w:val="000A62E8"/>
    <w:rsid w:val="000A6722"/>
    <w:rsid w:val="000A6D47"/>
    <w:rsid w:val="000B254D"/>
    <w:rsid w:val="000B3DD7"/>
    <w:rsid w:val="000B5CF6"/>
    <w:rsid w:val="000B7421"/>
    <w:rsid w:val="000C4128"/>
    <w:rsid w:val="000C4A55"/>
    <w:rsid w:val="000D1972"/>
    <w:rsid w:val="000D2F91"/>
    <w:rsid w:val="000D6E92"/>
    <w:rsid w:val="000E194C"/>
    <w:rsid w:val="000E683F"/>
    <w:rsid w:val="000F1770"/>
    <w:rsid w:val="000F1B6F"/>
    <w:rsid w:val="000F31D7"/>
    <w:rsid w:val="000F5D9D"/>
    <w:rsid w:val="000F7AD3"/>
    <w:rsid w:val="001015AC"/>
    <w:rsid w:val="001039AD"/>
    <w:rsid w:val="00104169"/>
    <w:rsid w:val="00105F80"/>
    <w:rsid w:val="001063A5"/>
    <w:rsid w:val="00106C80"/>
    <w:rsid w:val="001107C8"/>
    <w:rsid w:val="0011099D"/>
    <w:rsid w:val="00112846"/>
    <w:rsid w:val="001139A9"/>
    <w:rsid w:val="001233C4"/>
    <w:rsid w:val="0012394A"/>
    <w:rsid w:val="00124D29"/>
    <w:rsid w:val="001271A5"/>
    <w:rsid w:val="001343DB"/>
    <w:rsid w:val="001361D3"/>
    <w:rsid w:val="0013743C"/>
    <w:rsid w:val="00140191"/>
    <w:rsid w:val="00140DED"/>
    <w:rsid w:val="00144671"/>
    <w:rsid w:val="001449F3"/>
    <w:rsid w:val="00145430"/>
    <w:rsid w:val="00147033"/>
    <w:rsid w:val="00152481"/>
    <w:rsid w:val="00152CF8"/>
    <w:rsid w:val="0015338F"/>
    <w:rsid w:val="001534F0"/>
    <w:rsid w:val="0015402E"/>
    <w:rsid w:val="00154229"/>
    <w:rsid w:val="00156605"/>
    <w:rsid w:val="00157580"/>
    <w:rsid w:val="00157719"/>
    <w:rsid w:val="001613E0"/>
    <w:rsid w:val="001616FE"/>
    <w:rsid w:val="001636E5"/>
    <w:rsid w:val="00164131"/>
    <w:rsid w:val="00164E30"/>
    <w:rsid w:val="00164F30"/>
    <w:rsid w:val="00165579"/>
    <w:rsid w:val="00167234"/>
    <w:rsid w:val="00171636"/>
    <w:rsid w:val="00173C42"/>
    <w:rsid w:val="00174131"/>
    <w:rsid w:val="00174F9C"/>
    <w:rsid w:val="00175844"/>
    <w:rsid w:val="00175CB1"/>
    <w:rsid w:val="00175CBD"/>
    <w:rsid w:val="001767A4"/>
    <w:rsid w:val="00176DBF"/>
    <w:rsid w:val="001805EB"/>
    <w:rsid w:val="00184F91"/>
    <w:rsid w:val="0018646B"/>
    <w:rsid w:val="00187282"/>
    <w:rsid w:val="001878DC"/>
    <w:rsid w:val="00187A80"/>
    <w:rsid w:val="001917BA"/>
    <w:rsid w:val="00192158"/>
    <w:rsid w:val="001932D1"/>
    <w:rsid w:val="00194D17"/>
    <w:rsid w:val="00194EE5"/>
    <w:rsid w:val="00195030"/>
    <w:rsid w:val="001A1184"/>
    <w:rsid w:val="001A274B"/>
    <w:rsid w:val="001A2955"/>
    <w:rsid w:val="001A3F3A"/>
    <w:rsid w:val="001A58A9"/>
    <w:rsid w:val="001A5ADD"/>
    <w:rsid w:val="001A7377"/>
    <w:rsid w:val="001B44F1"/>
    <w:rsid w:val="001B5107"/>
    <w:rsid w:val="001C168F"/>
    <w:rsid w:val="001C2531"/>
    <w:rsid w:val="001C3C32"/>
    <w:rsid w:val="001C7125"/>
    <w:rsid w:val="001C76DD"/>
    <w:rsid w:val="001C77E9"/>
    <w:rsid w:val="001D0206"/>
    <w:rsid w:val="001D1E73"/>
    <w:rsid w:val="001D20C2"/>
    <w:rsid w:val="001D2CD9"/>
    <w:rsid w:val="001D4BCC"/>
    <w:rsid w:val="001D5C28"/>
    <w:rsid w:val="001D788F"/>
    <w:rsid w:val="001E05FF"/>
    <w:rsid w:val="001E17E9"/>
    <w:rsid w:val="001E33B5"/>
    <w:rsid w:val="001E3BAA"/>
    <w:rsid w:val="001E7B3B"/>
    <w:rsid w:val="001F082A"/>
    <w:rsid w:val="001F1148"/>
    <w:rsid w:val="001F192A"/>
    <w:rsid w:val="001F304E"/>
    <w:rsid w:val="001F3322"/>
    <w:rsid w:val="001F53B0"/>
    <w:rsid w:val="001F6FDA"/>
    <w:rsid w:val="001F7547"/>
    <w:rsid w:val="001F7660"/>
    <w:rsid w:val="0020302B"/>
    <w:rsid w:val="0020332E"/>
    <w:rsid w:val="00203CD5"/>
    <w:rsid w:val="00203FCA"/>
    <w:rsid w:val="002040E2"/>
    <w:rsid w:val="00204193"/>
    <w:rsid w:val="00205B77"/>
    <w:rsid w:val="00206FF7"/>
    <w:rsid w:val="00207E01"/>
    <w:rsid w:val="002118CD"/>
    <w:rsid w:val="00211D96"/>
    <w:rsid w:val="00211E1B"/>
    <w:rsid w:val="002122DF"/>
    <w:rsid w:val="002148C2"/>
    <w:rsid w:val="0021655D"/>
    <w:rsid w:val="00216CB2"/>
    <w:rsid w:val="00216F3F"/>
    <w:rsid w:val="0021757D"/>
    <w:rsid w:val="0022287F"/>
    <w:rsid w:val="002245A8"/>
    <w:rsid w:val="00224BB9"/>
    <w:rsid w:val="00224FBC"/>
    <w:rsid w:val="00232EBB"/>
    <w:rsid w:val="0023399A"/>
    <w:rsid w:val="00234301"/>
    <w:rsid w:val="00234AC2"/>
    <w:rsid w:val="00236E73"/>
    <w:rsid w:val="002410BB"/>
    <w:rsid w:val="002413B9"/>
    <w:rsid w:val="00243FF1"/>
    <w:rsid w:val="002464C1"/>
    <w:rsid w:val="002475A5"/>
    <w:rsid w:val="00247BB3"/>
    <w:rsid w:val="00250154"/>
    <w:rsid w:val="00250BF9"/>
    <w:rsid w:val="00252D16"/>
    <w:rsid w:val="00257663"/>
    <w:rsid w:val="00260139"/>
    <w:rsid w:val="002609AD"/>
    <w:rsid w:val="00260D31"/>
    <w:rsid w:val="00261EB2"/>
    <w:rsid w:val="00262F10"/>
    <w:rsid w:val="002635D2"/>
    <w:rsid w:val="00265244"/>
    <w:rsid w:val="00267E7D"/>
    <w:rsid w:val="002702A0"/>
    <w:rsid w:val="00270AE5"/>
    <w:rsid w:val="00271C84"/>
    <w:rsid w:val="00271FC7"/>
    <w:rsid w:val="002728C3"/>
    <w:rsid w:val="00273233"/>
    <w:rsid w:val="002732A2"/>
    <w:rsid w:val="00274CE6"/>
    <w:rsid w:val="00280D02"/>
    <w:rsid w:val="0028123B"/>
    <w:rsid w:val="0028203F"/>
    <w:rsid w:val="00283024"/>
    <w:rsid w:val="002845CD"/>
    <w:rsid w:val="002847F2"/>
    <w:rsid w:val="00286509"/>
    <w:rsid w:val="00287EC0"/>
    <w:rsid w:val="00290A5A"/>
    <w:rsid w:val="00292225"/>
    <w:rsid w:val="00292F92"/>
    <w:rsid w:val="0029521B"/>
    <w:rsid w:val="00297A8D"/>
    <w:rsid w:val="002A2A22"/>
    <w:rsid w:val="002A2E11"/>
    <w:rsid w:val="002A3E5F"/>
    <w:rsid w:val="002A42DB"/>
    <w:rsid w:val="002A662E"/>
    <w:rsid w:val="002A6AC3"/>
    <w:rsid w:val="002A778E"/>
    <w:rsid w:val="002B09D5"/>
    <w:rsid w:val="002B22F2"/>
    <w:rsid w:val="002B2AE6"/>
    <w:rsid w:val="002C103B"/>
    <w:rsid w:val="002C1921"/>
    <w:rsid w:val="002C3F9D"/>
    <w:rsid w:val="002C66A1"/>
    <w:rsid w:val="002D0A8C"/>
    <w:rsid w:val="002D22C9"/>
    <w:rsid w:val="002D2A6F"/>
    <w:rsid w:val="002D4FB9"/>
    <w:rsid w:val="002D51E0"/>
    <w:rsid w:val="002D7DB1"/>
    <w:rsid w:val="002E0969"/>
    <w:rsid w:val="002E1505"/>
    <w:rsid w:val="002E3C06"/>
    <w:rsid w:val="002E52E6"/>
    <w:rsid w:val="002F0C8D"/>
    <w:rsid w:val="002F0E57"/>
    <w:rsid w:val="002F516C"/>
    <w:rsid w:val="002F57C4"/>
    <w:rsid w:val="002F5842"/>
    <w:rsid w:val="002F6E67"/>
    <w:rsid w:val="0030059A"/>
    <w:rsid w:val="00300F2C"/>
    <w:rsid w:val="00301622"/>
    <w:rsid w:val="00301E4C"/>
    <w:rsid w:val="00305656"/>
    <w:rsid w:val="003111EC"/>
    <w:rsid w:val="003117DD"/>
    <w:rsid w:val="00311CB4"/>
    <w:rsid w:val="00313335"/>
    <w:rsid w:val="00315D57"/>
    <w:rsid w:val="00315D93"/>
    <w:rsid w:val="003165CE"/>
    <w:rsid w:val="003168C5"/>
    <w:rsid w:val="00320617"/>
    <w:rsid w:val="00320987"/>
    <w:rsid w:val="00320BF6"/>
    <w:rsid w:val="00321538"/>
    <w:rsid w:val="00323678"/>
    <w:rsid w:val="003239D6"/>
    <w:rsid w:val="00323B1A"/>
    <w:rsid w:val="00324D80"/>
    <w:rsid w:val="0032687E"/>
    <w:rsid w:val="00327323"/>
    <w:rsid w:val="00332E46"/>
    <w:rsid w:val="00333CF3"/>
    <w:rsid w:val="0033422A"/>
    <w:rsid w:val="003351B5"/>
    <w:rsid w:val="00336B87"/>
    <w:rsid w:val="00341C93"/>
    <w:rsid w:val="00341E34"/>
    <w:rsid w:val="003461A5"/>
    <w:rsid w:val="00346911"/>
    <w:rsid w:val="00346C20"/>
    <w:rsid w:val="0035089B"/>
    <w:rsid w:val="00351F07"/>
    <w:rsid w:val="003523D1"/>
    <w:rsid w:val="0035346E"/>
    <w:rsid w:val="00355743"/>
    <w:rsid w:val="00355840"/>
    <w:rsid w:val="00357A1B"/>
    <w:rsid w:val="00357EEC"/>
    <w:rsid w:val="00360C73"/>
    <w:rsid w:val="00362DFA"/>
    <w:rsid w:val="00365A4D"/>
    <w:rsid w:val="00366C7F"/>
    <w:rsid w:val="003706B1"/>
    <w:rsid w:val="00370749"/>
    <w:rsid w:val="00370AF3"/>
    <w:rsid w:val="00371AD1"/>
    <w:rsid w:val="00372CC6"/>
    <w:rsid w:val="00374134"/>
    <w:rsid w:val="003756ED"/>
    <w:rsid w:val="00375C68"/>
    <w:rsid w:val="0037605F"/>
    <w:rsid w:val="00380124"/>
    <w:rsid w:val="003815A4"/>
    <w:rsid w:val="003816AD"/>
    <w:rsid w:val="00381A09"/>
    <w:rsid w:val="003857D4"/>
    <w:rsid w:val="00385983"/>
    <w:rsid w:val="003904F3"/>
    <w:rsid w:val="00391778"/>
    <w:rsid w:val="00392D96"/>
    <w:rsid w:val="003942DA"/>
    <w:rsid w:val="00396258"/>
    <w:rsid w:val="00396525"/>
    <w:rsid w:val="003A02B8"/>
    <w:rsid w:val="003A0648"/>
    <w:rsid w:val="003A1377"/>
    <w:rsid w:val="003A1D6B"/>
    <w:rsid w:val="003A228E"/>
    <w:rsid w:val="003A276D"/>
    <w:rsid w:val="003A3E9B"/>
    <w:rsid w:val="003A5783"/>
    <w:rsid w:val="003A6128"/>
    <w:rsid w:val="003A6AE5"/>
    <w:rsid w:val="003A6CED"/>
    <w:rsid w:val="003A74E6"/>
    <w:rsid w:val="003B03AF"/>
    <w:rsid w:val="003B0428"/>
    <w:rsid w:val="003B0744"/>
    <w:rsid w:val="003B0D26"/>
    <w:rsid w:val="003B0D82"/>
    <w:rsid w:val="003B2405"/>
    <w:rsid w:val="003B41B6"/>
    <w:rsid w:val="003B5DEC"/>
    <w:rsid w:val="003B5F2F"/>
    <w:rsid w:val="003B61F6"/>
    <w:rsid w:val="003B7E95"/>
    <w:rsid w:val="003C08CB"/>
    <w:rsid w:val="003C28C5"/>
    <w:rsid w:val="003C35D8"/>
    <w:rsid w:val="003C5E3B"/>
    <w:rsid w:val="003C5F96"/>
    <w:rsid w:val="003C6C90"/>
    <w:rsid w:val="003D1E27"/>
    <w:rsid w:val="003D28F1"/>
    <w:rsid w:val="003D3E95"/>
    <w:rsid w:val="003D4BD0"/>
    <w:rsid w:val="003D5AE6"/>
    <w:rsid w:val="003D5C1D"/>
    <w:rsid w:val="003D7D87"/>
    <w:rsid w:val="003E1E5A"/>
    <w:rsid w:val="003E2CE7"/>
    <w:rsid w:val="003F1509"/>
    <w:rsid w:val="003F16BA"/>
    <w:rsid w:val="003F2673"/>
    <w:rsid w:val="003F26DA"/>
    <w:rsid w:val="003F274D"/>
    <w:rsid w:val="003F65C2"/>
    <w:rsid w:val="004003DD"/>
    <w:rsid w:val="0040357D"/>
    <w:rsid w:val="00403A20"/>
    <w:rsid w:val="00404458"/>
    <w:rsid w:val="00405B30"/>
    <w:rsid w:val="00406CAC"/>
    <w:rsid w:val="004116C1"/>
    <w:rsid w:val="004120AA"/>
    <w:rsid w:val="004134BB"/>
    <w:rsid w:val="00415436"/>
    <w:rsid w:val="00417067"/>
    <w:rsid w:val="00420164"/>
    <w:rsid w:val="004224E4"/>
    <w:rsid w:val="004246FB"/>
    <w:rsid w:val="0042588F"/>
    <w:rsid w:val="00426DCB"/>
    <w:rsid w:val="0043068E"/>
    <w:rsid w:val="0043167D"/>
    <w:rsid w:val="00433CF0"/>
    <w:rsid w:val="00440136"/>
    <w:rsid w:val="00440445"/>
    <w:rsid w:val="00441D5C"/>
    <w:rsid w:val="00442A6F"/>
    <w:rsid w:val="0044658C"/>
    <w:rsid w:val="0044781F"/>
    <w:rsid w:val="004524FD"/>
    <w:rsid w:val="00452D48"/>
    <w:rsid w:val="0045426E"/>
    <w:rsid w:val="00455A4F"/>
    <w:rsid w:val="0045711B"/>
    <w:rsid w:val="004578FD"/>
    <w:rsid w:val="004634AF"/>
    <w:rsid w:val="00464194"/>
    <w:rsid w:val="0046501A"/>
    <w:rsid w:val="00470828"/>
    <w:rsid w:val="0047178F"/>
    <w:rsid w:val="00471B86"/>
    <w:rsid w:val="00472EF2"/>
    <w:rsid w:val="0047354B"/>
    <w:rsid w:val="0047585B"/>
    <w:rsid w:val="00476A65"/>
    <w:rsid w:val="00476BC8"/>
    <w:rsid w:val="00484598"/>
    <w:rsid w:val="00484F84"/>
    <w:rsid w:val="00487AF0"/>
    <w:rsid w:val="00487BAE"/>
    <w:rsid w:val="00496377"/>
    <w:rsid w:val="00496498"/>
    <w:rsid w:val="004964F7"/>
    <w:rsid w:val="00496CD9"/>
    <w:rsid w:val="00497274"/>
    <w:rsid w:val="004A2376"/>
    <w:rsid w:val="004A38C9"/>
    <w:rsid w:val="004A5934"/>
    <w:rsid w:val="004A63EB"/>
    <w:rsid w:val="004B0A47"/>
    <w:rsid w:val="004B3BE8"/>
    <w:rsid w:val="004B59D8"/>
    <w:rsid w:val="004B6322"/>
    <w:rsid w:val="004B6956"/>
    <w:rsid w:val="004B6ACE"/>
    <w:rsid w:val="004B70E4"/>
    <w:rsid w:val="004B7412"/>
    <w:rsid w:val="004B773D"/>
    <w:rsid w:val="004C1E07"/>
    <w:rsid w:val="004C4438"/>
    <w:rsid w:val="004C5AA6"/>
    <w:rsid w:val="004C5B68"/>
    <w:rsid w:val="004C6E3D"/>
    <w:rsid w:val="004C6E9C"/>
    <w:rsid w:val="004D4193"/>
    <w:rsid w:val="004D6B09"/>
    <w:rsid w:val="004D7DDD"/>
    <w:rsid w:val="004E00A1"/>
    <w:rsid w:val="004E12FC"/>
    <w:rsid w:val="004E162D"/>
    <w:rsid w:val="004E38DE"/>
    <w:rsid w:val="004E45CA"/>
    <w:rsid w:val="004E4630"/>
    <w:rsid w:val="004E4ADD"/>
    <w:rsid w:val="004E548F"/>
    <w:rsid w:val="004E5F6A"/>
    <w:rsid w:val="004E750D"/>
    <w:rsid w:val="004F0BB3"/>
    <w:rsid w:val="004F130A"/>
    <w:rsid w:val="004F162E"/>
    <w:rsid w:val="004F18F8"/>
    <w:rsid w:val="004F5BCB"/>
    <w:rsid w:val="004F75AA"/>
    <w:rsid w:val="00500B0A"/>
    <w:rsid w:val="00504571"/>
    <w:rsid w:val="00505D36"/>
    <w:rsid w:val="00506DEE"/>
    <w:rsid w:val="005133B4"/>
    <w:rsid w:val="005135C0"/>
    <w:rsid w:val="00514D57"/>
    <w:rsid w:val="00515F66"/>
    <w:rsid w:val="00516C8F"/>
    <w:rsid w:val="00517CE3"/>
    <w:rsid w:val="00520578"/>
    <w:rsid w:val="00525D74"/>
    <w:rsid w:val="00525F55"/>
    <w:rsid w:val="0053027F"/>
    <w:rsid w:val="005308B5"/>
    <w:rsid w:val="005310E1"/>
    <w:rsid w:val="00535855"/>
    <w:rsid w:val="005358CC"/>
    <w:rsid w:val="00541A17"/>
    <w:rsid w:val="00542AE3"/>
    <w:rsid w:val="00543276"/>
    <w:rsid w:val="00545763"/>
    <w:rsid w:val="00546182"/>
    <w:rsid w:val="0055426E"/>
    <w:rsid w:val="005550B5"/>
    <w:rsid w:val="00555913"/>
    <w:rsid w:val="005566D3"/>
    <w:rsid w:val="005574E7"/>
    <w:rsid w:val="00557A56"/>
    <w:rsid w:val="0056034A"/>
    <w:rsid w:val="00560590"/>
    <w:rsid w:val="005607A0"/>
    <w:rsid w:val="00560FA7"/>
    <w:rsid w:val="005611F5"/>
    <w:rsid w:val="00561C3E"/>
    <w:rsid w:val="00562FC3"/>
    <w:rsid w:val="005645FB"/>
    <w:rsid w:val="005653DC"/>
    <w:rsid w:val="005668D1"/>
    <w:rsid w:val="005670C0"/>
    <w:rsid w:val="00567A10"/>
    <w:rsid w:val="00570610"/>
    <w:rsid w:val="005720BE"/>
    <w:rsid w:val="00574B7D"/>
    <w:rsid w:val="00577259"/>
    <w:rsid w:val="0057785C"/>
    <w:rsid w:val="0058018F"/>
    <w:rsid w:val="00581458"/>
    <w:rsid w:val="0058345E"/>
    <w:rsid w:val="005841D7"/>
    <w:rsid w:val="005861FD"/>
    <w:rsid w:val="005878CA"/>
    <w:rsid w:val="00591508"/>
    <w:rsid w:val="0059387E"/>
    <w:rsid w:val="005949C7"/>
    <w:rsid w:val="00596DB3"/>
    <w:rsid w:val="005A0B74"/>
    <w:rsid w:val="005A1E39"/>
    <w:rsid w:val="005A3354"/>
    <w:rsid w:val="005A36B6"/>
    <w:rsid w:val="005A36F7"/>
    <w:rsid w:val="005A4E0D"/>
    <w:rsid w:val="005A78CF"/>
    <w:rsid w:val="005B0C1B"/>
    <w:rsid w:val="005B1EF0"/>
    <w:rsid w:val="005B3B8C"/>
    <w:rsid w:val="005B7EAC"/>
    <w:rsid w:val="005C16AD"/>
    <w:rsid w:val="005C2DA7"/>
    <w:rsid w:val="005C3B8A"/>
    <w:rsid w:val="005C5220"/>
    <w:rsid w:val="005D0CD1"/>
    <w:rsid w:val="005D2C6C"/>
    <w:rsid w:val="005D527A"/>
    <w:rsid w:val="005D6BD8"/>
    <w:rsid w:val="005E27D4"/>
    <w:rsid w:val="005E287F"/>
    <w:rsid w:val="005E378D"/>
    <w:rsid w:val="005E382F"/>
    <w:rsid w:val="005E38FA"/>
    <w:rsid w:val="005E3A2C"/>
    <w:rsid w:val="005E3D1E"/>
    <w:rsid w:val="005E5C4E"/>
    <w:rsid w:val="005E76E1"/>
    <w:rsid w:val="005E79B3"/>
    <w:rsid w:val="005E7D07"/>
    <w:rsid w:val="005F11A2"/>
    <w:rsid w:val="005F4CEF"/>
    <w:rsid w:val="005F4E99"/>
    <w:rsid w:val="005F5448"/>
    <w:rsid w:val="005F54B7"/>
    <w:rsid w:val="005F6147"/>
    <w:rsid w:val="005F67CE"/>
    <w:rsid w:val="005F6DF2"/>
    <w:rsid w:val="0060173B"/>
    <w:rsid w:val="006058CD"/>
    <w:rsid w:val="006060C3"/>
    <w:rsid w:val="006063DB"/>
    <w:rsid w:val="00612947"/>
    <w:rsid w:val="00612F6D"/>
    <w:rsid w:val="00613660"/>
    <w:rsid w:val="0061433B"/>
    <w:rsid w:val="006149C5"/>
    <w:rsid w:val="006155E2"/>
    <w:rsid w:val="00617252"/>
    <w:rsid w:val="00622BCF"/>
    <w:rsid w:val="00626651"/>
    <w:rsid w:val="00626C99"/>
    <w:rsid w:val="006308B9"/>
    <w:rsid w:val="00635BCD"/>
    <w:rsid w:val="00637A99"/>
    <w:rsid w:val="00637CA0"/>
    <w:rsid w:val="00640B26"/>
    <w:rsid w:val="00641637"/>
    <w:rsid w:val="00642272"/>
    <w:rsid w:val="00642AFD"/>
    <w:rsid w:val="0064746E"/>
    <w:rsid w:val="00647BCE"/>
    <w:rsid w:val="006500FB"/>
    <w:rsid w:val="00650642"/>
    <w:rsid w:val="0065069A"/>
    <w:rsid w:val="0065084B"/>
    <w:rsid w:val="00652DB4"/>
    <w:rsid w:val="006534A2"/>
    <w:rsid w:val="00655E5F"/>
    <w:rsid w:val="00656BD1"/>
    <w:rsid w:val="0065779A"/>
    <w:rsid w:val="0065785D"/>
    <w:rsid w:val="00661E0C"/>
    <w:rsid w:val="00662743"/>
    <w:rsid w:val="00662E0A"/>
    <w:rsid w:val="0066785F"/>
    <w:rsid w:val="00670504"/>
    <w:rsid w:val="0067197C"/>
    <w:rsid w:val="00672244"/>
    <w:rsid w:val="00675310"/>
    <w:rsid w:val="00677584"/>
    <w:rsid w:val="00680462"/>
    <w:rsid w:val="00680743"/>
    <w:rsid w:val="006819D7"/>
    <w:rsid w:val="006858D4"/>
    <w:rsid w:val="00687933"/>
    <w:rsid w:val="00690336"/>
    <w:rsid w:val="0069106F"/>
    <w:rsid w:val="00691B5F"/>
    <w:rsid w:val="00692005"/>
    <w:rsid w:val="00692302"/>
    <w:rsid w:val="006930CE"/>
    <w:rsid w:val="00694E1C"/>
    <w:rsid w:val="00697723"/>
    <w:rsid w:val="00697A22"/>
    <w:rsid w:val="006A2171"/>
    <w:rsid w:val="006A241F"/>
    <w:rsid w:val="006A2F5F"/>
    <w:rsid w:val="006A45B8"/>
    <w:rsid w:val="006A471B"/>
    <w:rsid w:val="006A63C2"/>
    <w:rsid w:val="006B0131"/>
    <w:rsid w:val="006B21CB"/>
    <w:rsid w:val="006B4BCC"/>
    <w:rsid w:val="006C017B"/>
    <w:rsid w:val="006C1FB6"/>
    <w:rsid w:val="006C27BC"/>
    <w:rsid w:val="006C376C"/>
    <w:rsid w:val="006C39F7"/>
    <w:rsid w:val="006C4FF4"/>
    <w:rsid w:val="006C512F"/>
    <w:rsid w:val="006C689D"/>
    <w:rsid w:val="006C7792"/>
    <w:rsid w:val="006C7CC3"/>
    <w:rsid w:val="006D07FF"/>
    <w:rsid w:val="006D0C37"/>
    <w:rsid w:val="006D281C"/>
    <w:rsid w:val="006D2E12"/>
    <w:rsid w:val="006D3897"/>
    <w:rsid w:val="006D3AAC"/>
    <w:rsid w:val="006D5249"/>
    <w:rsid w:val="006D5C59"/>
    <w:rsid w:val="006E08B8"/>
    <w:rsid w:val="006E2E96"/>
    <w:rsid w:val="006E324B"/>
    <w:rsid w:val="006E39EF"/>
    <w:rsid w:val="006E741E"/>
    <w:rsid w:val="006E7B37"/>
    <w:rsid w:val="006F2EA9"/>
    <w:rsid w:val="006F48D7"/>
    <w:rsid w:val="006F5A79"/>
    <w:rsid w:val="006F7947"/>
    <w:rsid w:val="00700E7A"/>
    <w:rsid w:val="00701408"/>
    <w:rsid w:val="007015CB"/>
    <w:rsid w:val="0070382C"/>
    <w:rsid w:val="0070442C"/>
    <w:rsid w:val="00707F97"/>
    <w:rsid w:val="00710F62"/>
    <w:rsid w:val="00710FF2"/>
    <w:rsid w:val="00713F92"/>
    <w:rsid w:val="00714933"/>
    <w:rsid w:val="007159B7"/>
    <w:rsid w:val="007169F1"/>
    <w:rsid w:val="00716BDF"/>
    <w:rsid w:val="0072124C"/>
    <w:rsid w:val="00723738"/>
    <w:rsid w:val="007256B1"/>
    <w:rsid w:val="00731088"/>
    <w:rsid w:val="00731A50"/>
    <w:rsid w:val="00731C9E"/>
    <w:rsid w:val="00732D98"/>
    <w:rsid w:val="00734379"/>
    <w:rsid w:val="00735467"/>
    <w:rsid w:val="007374FB"/>
    <w:rsid w:val="00741E1F"/>
    <w:rsid w:val="00742868"/>
    <w:rsid w:val="007428F2"/>
    <w:rsid w:val="00742D5F"/>
    <w:rsid w:val="00744434"/>
    <w:rsid w:val="0074600C"/>
    <w:rsid w:val="00747C9F"/>
    <w:rsid w:val="00747FCD"/>
    <w:rsid w:val="007510F2"/>
    <w:rsid w:val="00752B4F"/>
    <w:rsid w:val="00752D87"/>
    <w:rsid w:val="0075331C"/>
    <w:rsid w:val="00753727"/>
    <w:rsid w:val="00754D74"/>
    <w:rsid w:val="00755BBB"/>
    <w:rsid w:val="00761681"/>
    <w:rsid w:val="00763D59"/>
    <w:rsid w:val="00763F01"/>
    <w:rsid w:val="00764ACA"/>
    <w:rsid w:val="00766CE4"/>
    <w:rsid w:val="0076714E"/>
    <w:rsid w:val="00767443"/>
    <w:rsid w:val="00771BBC"/>
    <w:rsid w:val="007723F2"/>
    <w:rsid w:val="00772D52"/>
    <w:rsid w:val="00773051"/>
    <w:rsid w:val="007736CB"/>
    <w:rsid w:val="007747D3"/>
    <w:rsid w:val="0077539D"/>
    <w:rsid w:val="00775EBB"/>
    <w:rsid w:val="00775F65"/>
    <w:rsid w:val="00776C8C"/>
    <w:rsid w:val="007773D5"/>
    <w:rsid w:val="00780938"/>
    <w:rsid w:val="00781E54"/>
    <w:rsid w:val="007824B3"/>
    <w:rsid w:val="007826AE"/>
    <w:rsid w:val="007833FD"/>
    <w:rsid w:val="0078476D"/>
    <w:rsid w:val="00784E96"/>
    <w:rsid w:val="0078553B"/>
    <w:rsid w:val="00785573"/>
    <w:rsid w:val="00785ACD"/>
    <w:rsid w:val="00787ADD"/>
    <w:rsid w:val="00790905"/>
    <w:rsid w:val="00795C17"/>
    <w:rsid w:val="0079693E"/>
    <w:rsid w:val="007A077A"/>
    <w:rsid w:val="007A0CD3"/>
    <w:rsid w:val="007A16C0"/>
    <w:rsid w:val="007A1A98"/>
    <w:rsid w:val="007A39B2"/>
    <w:rsid w:val="007A3AFC"/>
    <w:rsid w:val="007A4500"/>
    <w:rsid w:val="007A4DD8"/>
    <w:rsid w:val="007A6160"/>
    <w:rsid w:val="007A62A5"/>
    <w:rsid w:val="007B03A9"/>
    <w:rsid w:val="007B5352"/>
    <w:rsid w:val="007C006F"/>
    <w:rsid w:val="007C05A2"/>
    <w:rsid w:val="007C1A1B"/>
    <w:rsid w:val="007C3504"/>
    <w:rsid w:val="007C4EA1"/>
    <w:rsid w:val="007C5257"/>
    <w:rsid w:val="007D2617"/>
    <w:rsid w:val="007D2C06"/>
    <w:rsid w:val="007D2EFA"/>
    <w:rsid w:val="007D5099"/>
    <w:rsid w:val="007D65B3"/>
    <w:rsid w:val="007D7E9F"/>
    <w:rsid w:val="007E5646"/>
    <w:rsid w:val="007E56D4"/>
    <w:rsid w:val="007E580D"/>
    <w:rsid w:val="007E5F4B"/>
    <w:rsid w:val="007E676A"/>
    <w:rsid w:val="007E7D1D"/>
    <w:rsid w:val="007F0775"/>
    <w:rsid w:val="007F0B67"/>
    <w:rsid w:val="007F199C"/>
    <w:rsid w:val="007F2E6B"/>
    <w:rsid w:val="007F330E"/>
    <w:rsid w:val="008002FA"/>
    <w:rsid w:val="008017AC"/>
    <w:rsid w:val="00802323"/>
    <w:rsid w:val="00802992"/>
    <w:rsid w:val="00803320"/>
    <w:rsid w:val="00803C29"/>
    <w:rsid w:val="008043E3"/>
    <w:rsid w:val="00804D9D"/>
    <w:rsid w:val="008079CB"/>
    <w:rsid w:val="008079CC"/>
    <w:rsid w:val="00810053"/>
    <w:rsid w:val="00812556"/>
    <w:rsid w:val="00813C50"/>
    <w:rsid w:val="00814201"/>
    <w:rsid w:val="00814BE2"/>
    <w:rsid w:val="008172C2"/>
    <w:rsid w:val="008177C5"/>
    <w:rsid w:val="0081790A"/>
    <w:rsid w:val="008208B1"/>
    <w:rsid w:val="00820903"/>
    <w:rsid w:val="008210DD"/>
    <w:rsid w:val="00822D3A"/>
    <w:rsid w:val="008232B6"/>
    <w:rsid w:val="00823C29"/>
    <w:rsid w:val="00825A42"/>
    <w:rsid w:val="00826AAA"/>
    <w:rsid w:val="008329F1"/>
    <w:rsid w:val="00835BB7"/>
    <w:rsid w:val="00837EE2"/>
    <w:rsid w:val="00843157"/>
    <w:rsid w:val="00843701"/>
    <w:rsid w:val="0084594E"/>
    <w:rsid w:val="00846FC0"/>
    <w:rsid w:val="00847880"/>
    <w:rsid w:val="00852BE9"/>
    <w:rsid w:val="008558AF"/>
    <w:rsid w:val="00855E15"/>
    <w:rsid w:val="00856764"/>
    <w:rsid w:val="00860946"/>
    <w:rsid w:val="00860B05"/>
    <w:rsid w:val="00861B16"/>
    <w:rsid w:val="008630DF"/>
    <w:rsid w:val="008662F6"/>
    <w:rsid w:val="008666C9"/>
    <w:rsid w:val="00871DFC"/>
    <w:rsid w:val="00873CE5"/>
    <w:rsid w:val="008745DF"/>
    <w:rsid w:val="008752E5"/>
    <w:rsid w:val="00876FB7"/>
    <w:rsid w:val="008773CC"/>
    <w:rsid w:val="00880315"/>
    <w:rsid w:val="008830FF"/>
    <w:rsid w:val="008907E9"/>
    <w:rsid w:val="00891A0C"/>
    <w:rsid w:val="0089344A"/>
    <w:rsid w:val="00893B5B"/>
    <w:rsid w:val="0089493E"/>
    <w:rsid w:val="008951C7"/>
    <w:rsid w:val="00895AFB"/>
    <w:rsid w:val="008A1705"/>
    <w:rsid w:val="008A1D9C"/>
    <w:rsid w:val="008A4793"/>
    <w:rsid w:val="008A5D8C"/>
    <w:rsid w:val="008A5EAF"/>
    <w:rsid w:val="008B077F"/>
    <w:rsid w:val="008B092F"/>
    <w:rsid w:val="008B10E4"/>
    <w:rsid w:val="008B15C0"/>
    <w:rsid w:val="008B1EDB"/>
    <w:rsid w:val="008B36E2"/>
    <w:rsid w:val="008B66A6"/>
    <w:rsid w:val="008B66E6"/>
    <w:rsid w:val="008C0748"/>
    <w:rsid w:val="008C0873"/>
    <w:rsid w:val="008C1F71"/>
    <w:rsid w:val="008C5C26"/>
    <w:rsid w:val="008C660A"/>
    <w:rsid w:val="008C67DD"/>
    <w:rsid w:val="008C7770"/>
    <w:rsid w:val="008D1148"/>
    <w:rsid w:val="008D3C96"/>
    <w:rsid w:val="008D41A6"/>
    <w:rsid w:val="008D5138"/>
    <w:rsid w:val="008D5B9C"/>
    <w:rsid w:val="008D5F26"/>
    <w:rsid w:val="008D689F"/>
    <w:rsid w:val="008D6E29"/>
    <w:rsid w:val="008D6F30"/>
    <w:rsid w:val="008E07B6"/>
    <w:rsid w:val="008E28EA"/>
    <w:rsid w:val="008E2918"/>
    <w:rsid w:val="008E2C53"/>
    <w:rsid w:val="008E3FAA"/>
    <w:rsid w:val="008E4557"/>
    <w:rsid w:val="008E4BA4"/>
    <w:rsid w:val="008E4CF7"/>
    <w:rsid w:val="008E5A3F"/>
    <w:rsid w:val="008E6F4D"/>
    <w:rsid w:val="008E7D05"/>
    <w:rsid w:val="008F21ED"/>
    <w:rsid w:val="008F2388"/>
    <w:rsid w:val="008F5C57"/>
    <w:rsid w:val="008F603C"/>
    <w:rsid w:val="008F792B"/>
    <w:rsid w:val="008F7F3F"/>
    <w:rsid w:val="00901527"/>
    <w:rsid w:val="00904EA1"/>
    <w:rsid w:val="00905E4B"/>
    <w:rsid w:val="00905F42"/>
    <w:rsid w:val="0090629D"/>
    <w:rsid w:val="00906C75"/>
    <w:rsid w:val="00907AD6"/>
    <w:rsid w:val="00910B56"/>
    <w:rsid w:val="009121E3"/>
    <w:rsid w:val="009133C3"/>
    <w:rsid w:val="009136C0"/>
    <w:rsid w:val="0091403A"/>
    <w:rsid w:val="00917D3F"/>
    <w:rsid w:val="00920083"/>
    <w:rsid w:val="0092089A"/>
    <w:rsid w:val="00922631"/>
    <w:rsid w:val="0092293F"/>
    <w:rsid w:val="00924933"/>
    <w:rsid w:val="00927747"/>
    <w:rsid w:val="0093097A"/>
    <w:rsid w:val="009317E6"/>
    <w:rsid w:val="009338E1"/>
    <w:rsid w:val="009359AF"/>
    <w:rsid w:val="009372D8"/>
    <w:rsid w:val="00940045"/>
    <w:rsid w:val="00940B47"/>
    <w:rsid w:val="00941FB5"/>
    <w:rsid w:val="009423F8"/>
    <w:rsid w:val="009436EC"/>
    <w:rsid w:val="00944A2B"/>
    <w:rsid w:val="0094619F"/>
    <w:rsid w:val="00956BD1"/>
    <w:rsid w:val="00957411"/>
    <w:rsid w:val="00957703"/>
    <w:rsid w:val="00960168"/>
    <w:rsid w:val="00960D74"/>
    <w:rsid w:val="009619DB"/>
    <w:rsid w:val="00962080"/>
    <w:rsid w:val="00962B61"/>
    <w:rsid w:val="00965FBE"/>
    <w:rsid w:val="00970CA8"/>
    <w:rsid w:val="00971D68"/>
    <w:rsid w:val="0097345E"/>
    <w:rsid w:val="00973A1F"/>
    <w:rsid w:val="009740E1"/>
    <w:rsid w:val="009757C2"/>
    <w:rsid w:val="00982A44"/>
    <w:rsid w:val="00983BAB"/>
    <w:rsid w:val="00983C5C"/>
    <w:rsid w:val="0098597F"/>
    <w:rsid w:val="009869AE"/>
    <w:rsid w:val="00987FA6"/>
    <w:rsid w:val="009913C3"/>
    <w:rsid w:val="009922EB"/>
    <w:rsid w:val="00992649"/>
    <w:rsid w:val="009945B1"/>
    <w:rsid w:val="00994CD4"/>
    <w:rsid w:val="00997A63"/>
    <w:rsid w:val="009A12ED"/>
    <w:rsid w:val="009A1A54"/>
    <w:rsid w:val="009A330F"/>
    <w:rsid w:val="009A63DA"/>
    <w:rsid w:val="009A7E2C"/>
    <w:rsid w:val="009B1056"/>
    <w:rsid w:val="009B138D"/>
    <w:rsid w:val="009B1F70"/>
    <w:rsid w:val="009B3450"/>
    <w:rsid w:val="009B4D74"/>
    <w:rsid w:val="009B69F6"/>
    <w:rsid w:val="009B6FCF"/>
    <w:rsid w:val="009B73FB"/>
    <w:rsid w:val="009C5A59"/>
    <w:rsid w:val="009C5CAA"/>
    <w:rsid w:val="009D0F87"/>
    <w:rsid w:val="009D105E"/>
    <w:rsid w:val="009D2B31"/>
    <w:rsid w:val="009D3754"/>
    <w:rsid w:val="009E0D2B"/>
    <w:rsid w:val="009E1AF1"/>
    <w:rsid w:val="009E386B"/>
    <w:rsid w:val="009E3EF6"/>
    <w:rsid w:val="009E63B1"/>
    <w:rsid w:val="009E6D5B"/>
    <w:rsid w:val="009F0DF3"/>
    <w:rsid w:val="009F28E6"/>
    <w:rsid w:val="009F3AD5"/>
    <w:rsid w:val="009F47A6"/>
    <w:rsid w:val="009F6F82"/>
    <w:rsid w:val="009F73C5"/>
    <w:rsid w:val="00A04E27"/>
    <w:rsid w:val="00A04F4E"/>
    <w:rsid w:val="00A04FF2"/>
    <w:rsid w:val="00A06C09"/>
    <w:rsid w:val="00A10B38"/>
    <w:rsid w:val="00A11690"/>
    <w:rsid w:val="00A1286B"/>
    <w:rsid w:val="00A133D1"/>
    <w:rsid w:val="00A149DA"/>
    <w:rsid w:val="00A149DF"/>
    <w:rsid w:val="00A16AC3"/>
    <w:rsid w:val="00A2008D"/>
    <w:rsid w:val="00A222BA"/>
    <w:rsid w:val="00A23776"/>
    <w:rsid w:val="00A23CEA"/>
    <w:rsid w:val="00A26A92"/>
    <w:rsid w:val="00A3105B"/>
    <w:rsid w:val="00A313A5"/>
    <w:rsid w:val="00A31B73"/>
    <w:rsid w:val="00A3204C"/>
    <w:rsid w:val="00A320F5"/>
    <w:rsid w:val="00A33B7D"/>
    <w:rsid w:val="00A35BC7"/>
    <w:rsid w:val="00A4159F"/>
    <w:rsid w:val="00A41B9E"/>
    <w:rsid w:val="00A42CC1"/>
    <w:rsid w:val="00A432CA"/>
    <w:rsid w:val="00A44271"/>
    <w:rsid w:val="00A46BE7"/>
    <w:rsid w:val="00A4735C"/>
    <w:rsid w:val="00A473D1"/>
    <w:rsid w:val="00A50000"/>
    <w:rsid w:val="00A55A54"/>
    <w:rsid w:val="00A60B69"/>
    <w:rsid w:val="00A62D02"/>
    <w:rsid w:val="00A64E48"/>
    <w:rsid w:val="00A650E6"/>
    <w:rsid w:val="00A65434"/>
    <w:rsid w:val="00A65B03"/>
    <w:rsid w:val="00A6627E"/>
    <w:rsid w:val="00A707B4"/>
    <w:rsid w:val="00A70A52"/>
    <w:rsid w:val="00A70B84"/>
    <w:rsid w:val="00A70D50"/>
    <w:rsid w:val="00A725F4"/>
    <w:rsid w:val="00A75665"/>
    <w:rsid w:val="00A75968"/>
    <w:rsid w:val="00A7684E"/>
    <w:rsid w:val="00A7753B"/>
    <w:rsid w:val="00A8116B"/>
    <w:rsid w:val="00A8133D"/>
    <w:rsid w:val="00A817CD"/>
    <w:rsid w:val="00A81A41"/>
    <w:rsid w:val="00A83A48"/>
    <w:rsid w:val="00A83D69"/>
    <w:rsid w:val="00A85007"/>
    <w:rsid w:val="00A87F55"/>
    <w:rsid w:val="00A94100"/>
    <w:rsid w:val="00A96198"/>
    <w:rsid w:val="00A96A4B"/>
    <w:rsid w:val="00A97E48"/>
    <w:rsid w:val="00AA0D73"/>
    <w:rsid w:val="00AA2F4B"/>
    <w:rsid w:val="00AA3951"/>
    <w:rsid w:val="00AB20E0"/>
    <w:rsid w:val="00AB4D10"/>
    <w:rsid w:val="00AB51EB"/>
    <w:rsid w:val="00AB6D69"/>
    <w:rsid w:val="00AB7C43"/>
    <w:rsid w:val="00AC3B3E"/>
    <w:rsid w:val="00AC4BB8"/>
    <w:rsid w:val="00AC5B2D"/>
    <w:rsid w:val="00AD09B5"/>
    <w:rsid w:val="00AD1E68"/>
    <w:rsid w:val="00AD34E6"/>
    <w:rsid w:val="00AD7B20"/>
    <w:rsid w:val="00AE3B0E"/>
    <w:rsid w:val="00AE47DE"/>
    <w:rsid w:val="00AE65CC"/>
    <w:rsid w:val="00AE68D3"/>
    <w:rsid w:val="00AF003B"/>
    <w:rsid w:val="00AF02CB"/>
    <w:rsid w:val="00AF372A"/>
    <w:rsid w:val="00AF3D4D"/>
    <w:rsid w:val="00AF4461"/>
    <w:rsid w:val="00AF54EB"/>
    <w:rsid w:val="00AF5E7F"/>
    <w:rsid w:val="00AF6409"/>
    <w:rsid w:val="00AF7587"/>
    <w:rsid w:val="00AF78A6"/>
    <w:rsid w:val="00B01933"/>
    <w:rsid w:val="00B046F4"/>
    <w:rsid w:val="00B04C74"/>
    <w:rsid w:val="00B04D23"/>
    <w:rsid w:val="00B07A1D"/>
    <w:rsid w:val="00B1016B"/>
    <w:rsid w:val="00B12129"/>
    <w:rsid w:val="00B207D6"/>
    <w:rsid w:val="00B21EE9"/>
    <w:rsid w:val="00B2214B"/>
    <w:rsid w:val="00B22BD8"/>
    <w:rsid w:val="00B22C30"/>
    <w:rsid w:val="00B242B8"/>
    <w:rsid w:val="00B256E7"/>
    <w:rsid w:val="00B30DA7"/>
    <w:rsid w:val="00B32762"/>
    <w:rsid w:val="00B3404F"/>
    <w:rsid w:val="00B34CDA"/>
    <w:rsid w:val="00B35844"/>
    <w:rsid w:val="00B37632"/>
    <w:rsid w:val="00B376D9"/>
    <w:rsid w:val="00B40288"/>
    <w:rsid w:val="00B413D7"/>
    <w:rsid w:val="00B46A12"/>
    <w:rsid w:val="00B46B09"/>
    <w:rsid w:val="00B47D69"/>
    <w:rsid w:val="00B5007F"/>
    <w:rsid w:val="00B5023A"/>
    <w:rsid w:val="00B507B1"/>
    <w:rsid w:val="00B50C0A"/>
    <w:rsid w:val="00B5545C"/>
    <w:rsid w:val="00B57F63"/>
    <w:rsid w:val="00B602C0"/>
    <w:rsid w:val="00B60FD2"/>
    <w:rsid w:val="00B616F5"/>
    <w:rsid w:val="00B65834"/>
    <w:rsid w:val="00B6599B"/>
    <w:rsid w:val="00B65A74"/>
    <w:rsid w:val="00B67E0E"/>
    <w:rsid w:val="00B70240"/>
    <w:rsid w:val="00B71DEC"/>
    <w:rsid w:val="00B72FFB"/>
    <w:rsid w:val="00B7330F"/>
    <w:rsid w:val="00B75F60"/>
    <w:rsid w:val="00B767B0"/>
    <w:rsid w:val="00B8043C"/>
    <w:rsid w:val="00B81505"/>
    <w:rsid w:val="00B83CFD"/>
    <w:rsid w:val="00B86A76"/>
    <w:rsid w:val="00B87871"/>
    <w:rsid w:val="00B941D6"/>
    <w:rsid w:val="00B9614F"/>
    <w:rsid w:val="00BA2F7D"/>
    <w:rsid w:val="00BA3AC1"/>
    <w:rsid w:val="00BA482A"/>
    <w:rsid w:val="00BA58A0"/>
    <w:rsid w:val="00BA599C"/>
    <w:rsid w:val="00BA5B5A"/>
    <w:rsid w:val="00BA6D15"/>
    <w:rsid w:val="00BA7D3D"/>
    <w:rsid w:val="00BB01ED"/>
    <w:rsid w:val="00BB5A30"/>
    <w:rsid w:val="00BC141C"/>
    <w:rsid w:val="00BC378C"/>
    <w:rsid w:val="00BC3BA0"/>
    <w:rsid w:val="00BC6575"/>
    <w:rsid w:val="00BC71E6"/>
    <w:rsid w:val="00BC7457"/>
    <w:rsid w:val="00BC7ED3"/>
    <w:rsid w:val="00BD288B"/>
    <w:rsid w:val="00BD4633"/>
    <w:rsid w:val="00BD4827"/>
    <w:rsid w:val="00BD6CC5"/>
    <w:rsid w:val="00BD7EC0"/>
    <w:rsid w:val="00BE156E"/>
    <w:rsid w:val="00BE2AF9"/>
    <w:rsid w:val="00BE44CD"/>
    <w:rsid w:val="00BE4CC1"/>
    <w:rsid w:val="00BE5F59"/>
    <w:rsid w:val="00BF7565"/>
    <w:rsid w:val="00C00446"/>
    <w:rsid w:val="00C0058F"/>
    <w:rsid w:val="00C0283C"/>
    <w:rsid w:val="00C036F7"/>
    <w:rsid w:val="00C05156"/>
    <w:rsid w:val="00C051C6"/>
    <w:rsid w:val="00C116BF"/>
    <w:rsid w:val="00C13F7D"/>
    <w:rsid w:val="00C14799"/>
    <w:rsid w:val="00C14CA2"/>
    <w:rsid w:val="00C1551A"/>
    <w:rsid w:val="00C160BE"/>
    <w:rsid w:val="00C16ACA"/>
    <w:rsid w:val="00C17849"/>
    <w:rsid w:val="00C17AB0"/>
    <w:rsid w:val="00C21F7E"/>
    <w:rsid w:val="00C2345E"/>
    <w:rsid w:val="00C30A53"/>
    <w:rsid w:val="00C31C1F"/>
    <w:rsid w:val="00C328D2"/>
    <w:rsid w:val="00C40FD2"/>
    <w:rsid w:val="00C418C3"/>
    <w:rsid w:val="00C448EE"/>
    <w:rsid w:val="00C460C4"/>
    <w:rsid w:val="00C47E7A"/>
    <w:rsid w:val="00C47F90"/>
    <w:rsid w:val="00C501B9"/>
    <w:rsid w:val="00C5272E"/>
    <w:rsid w:val="00C52927"/>
    <w:rsid w:val="00C5356D"/>
    <w:rsid w:val="00C627A8"/>
    <w:rsid w:val="00C628D6"/>
    <w:rsid w:val="00C64305"/>
    <w:rsid w:val="00C66537"/>
    <w:rsid w:val="00C67A4B"/>
    <w:rsid w:val="00C70CDC"/>
    <w:rsid w:val="00C71639"/>
    <w:rsid w:val="00C72C04"/>
    <w:rsid w:val="00C738AA"/>
    <w:rsid w:val="00C762AA"/>
    <w:rsid w:val="00C77F3D"/>
    <w:rsid w:val="00C81372"/>
    <w:rsid w:val="00C83CEA"/>
    <w:rsid w:val="00C852AD"/>
    <w:rsid w:val="00C85B05"/>
    <w:rsid w:val="00C878F3"/>
    <w:rsid w:val="00C9018C"/>
    <w:rsid w:val="00C90AA0"/>
    <w:rsid w:val="00C91264"/>
    <w:rsid w:val="00C92301"/>
    <w:rsid w:val="00C92945"/>
    <w:rsid w:val="00C9499A"/>
    <w:rsid w:val="00C95CDE"/>
    <w:rsid w:val="00C965B7"/>
    <w:rsid w:val="00C96DBA"/>
    <w:rsid w:val="00CA008C"/>
    <w:rsid w:val="00CA0B71"/>
    <w:rsid w:val="00CA12F2"/>
    <w:rsid w:val="00CA1469"/>
    <w:rsid w:val="00CA2604"/>
    <w:rsid w:val="00CA3E1B"/>
    <w:rsid w:val="00CA4843"/>
    <w:rsid w:val="00CA53A0"/>
    <w:rsid w:val="00CA5B6A"/>
    <w:rsid w:val="00CA6619"/>
    <w:rsid w:val="00CA693A"/>
    <w:rsid w:val="00CA6EA3"/>
    <w:rsid w:val="00CA7AD8"/>
    <w:rsid w:val="00CA7AFB"/>
    <w:rsid w:val="00CB131F"/>
    <w:rsid w:val="00CB17D9"/>
    <w:rsid w:val="00CB18A4"/>
    <w:rsid w:val="00CB2B62"/>
    <w:rsid w:val="00CB5201"/>
    <w:rsid w:val="00CB5E93"/>
    <w:rsid w:val="00CB7657"/>
    <w:rsid w:val="00CC4A83"/>
    <w:rsid w:val="00CC6A09"/>
    <w:rsid w:val="00CC6CB7"/>
    <w:rsid w:val="00CC7DF8"/>
    <w:rsid w:val="00CC7E08"/>
    <w:rsid w:val="00CD2487"/>
    <w:rsid w:val="00CD2ADD"/>
    <w:rsid w:val="00CD705A"/>
    <w:rsid w:val="00CD747F"/>
    <w:rsid w:val="00CD7A8D"/>
    <w:rsid w:val="00CE10E6"/>
    <w:rsid w:val="00CE1145"/>
    <w:rsid w:val="00CE33AA"/>
    <w:rsid w:val="00CE5129"/>
    <w:rsid w:val="00CE5842"/>
    <w:rsid w:val="00CE5A06"/>
    <w:rsid w:val="00CE7FB3"/>
    <w:rsid w:val="00CF08B2"/>
    <w:rsid w:val="00CF1DF6"/>
    <w:rsid w:val="00CF205B"/>
    <w:rsid w:val="00CF228F"/>
    <w:rsid w:val="00CF24DA"/>
    <w:rsid w:val="00CF3204"/>
    <w:rsid w:val="00CF6B96"/>
    <w:rsid w:val="00CF7E4E"/>
    <w:rsid w:val="00D01294"/>
    <w:rsid w:val="00D06B62"/>
    <w:rsid w:val="00D1052E"/>
    <w:rsid w:val="00D1116C"/>
    <w:rsid w:val="00D1222B"/>
    <w:rsid w:val="00D15EA2"/>
    <w:rsid w:val="00D16AC2"/>
    <w:rsid w:val="00D202CC"/>
    <w:rsid w:val="00D20FE7"/>
    <w:rsid w:val="00D23215"/>
    <w:rsid w:val="00D26BD3"/>
    <w:rsid w:val="00D30B5A"/>
    <w:rsid w:val="00D32858"/>
    <w:rsid w:val="00D35BCC"/>
    <w:rsid w:val="00D36D3D"/>
    <w:rsid w:val="00D37C93"/>
    <w:rsid w:val="00D404AD"/>
    <w:rsid w:val="00D41286"/>
    <w:rsid w:val="00D413AE"/>
    <w:rsid w:val="00D4154E"/>
    <w:rsid w:val="00D425A1"/>
    <w:rsid w:val="00D43EA5"/>
    <w:rsid w:val="00D45AFF"/>
    <w:rsid w:val="00D45C04"/>
    <w:rsid w:val="00D4788D"/>
    <w:rsid w:val="00D504CE"/>
    <w:rsid w:val="00D50900"/>
    <w:rsid w:val="00D54A70"/>
    <w:rsid w:val="00D55484"/>
    <w:rsid w:val="00D60777"/>
    <w:rsid w:val="00D61051"/>
    <w:rsid w:val="00D61AB1"/>
    <w:rsid w:val="00D64BAA"/>
    <w:rsid w:val="00D6660D"/>
    <w:rsid w:val="00D66CE4"/>
    <w:rsid w:val="00D740B9"/>
    <w:rsid w:val="00D744A5"/>
    <w:rsid w:val="00D75B43"/>
    <w:rsid w:val="00D75E8B"/>
    <w:rsid w:val="00D76471"/>
    <w:rsid w:val="00D779B3"/>
    <w:rsid w:val="00D77CBE"/>
    <w:rsid w:val="00D77DD5"/>
    <w:rsid w:val="00D8035E"/>
    <w:rsid w:val="00D80A57"/>
    <w:rsid w:val="00D81D53"/>
    <w:rsid w:val="00D82F9A"/>
    <w:rsid w:val="00D84A89"/>
    <w:rsid w:val="00D876CC"/>
    <w:rsid w:val="00D877B3"/>
    <w:rsid w:val="00D938C1"/>
    <w:rsid w:val="00D96587"/>
    <w:rsid w:val="00D97A7B"/>
    <w:rsid w:val="00DA0885"/>
    <w:rsid w:val="00DA123F"/>
    <w:rsid w:val="00DA13B5"/>
    <w:rsid w:val="00DA40CE"/>
    <w:rsid w:val="00DA4773"/>
    <w:rsid w:val="00DA490F"/>
    <w:rsid w:val="00DA760D"/>
    <w:rsid w:val="00DB2EE0"/>
    <w:rsid w:val="00DB34FE"/>
    <w:rsid w:val="00DB56D8"/>
    <w:rsid w:val="00DB6E37"/>
    <w:rsid w:val="00DB723C"/>
    <w:rsid w:val="00DB754C"/>
    <w:rsid w:val="00DC0A62"/>
    <w:rsid w:val="00DC1D6F"/>
    <w:rsid w:val="00DC4D28"/>
    <w:rsid w:val="00DC50BC"/>
    <w:rsid w:val="00DC7C29"/>
    <w:rsid w:val="00DD0474"/>
    <w:rsid w:val="00DD0624"/>
    <w:rsid w:val="00DD0AF8"/>
    <w:rsid w:val="00DD0BD2"/>
    <w:rsid w:val="00DD1593"/>
    <w:rsid w:val="00DD7E78"/>
    <w:rsid w:val="00DE2F3C"/>
    <w:rsid w:val="00DE32FA"/>
    <w:rsid w:val="00DE381F"/>
    <w:rsid w:val="00DE388C"/>
    <w:rsid w:val="00DE501F"/>
    <w:rsid w:val="00DF0A0D"/>
    <w:rsid w:val="00DF159E"/>
    <w:rsid w:val="00DF27FD"/>
    <w:rsid w:val="00DF7131"/>
    <w:rsid w:val="00DF7AAB"/>
    <w:rsid w:val="00E013E2"/>
    <w:rsid w:val="00E02A7B"/>
    <w:rsid w:val="00E0438C"/>
    <w:rsid w:val="00E060D4"/>
    <w:rsid w:val="00E070A5"/>
    <w:rsid w:val="00E07C94"/>
    <w:rsid w:val="00E1071D"/>
    <w:rsid w:val="00E11E75"/>
    <w:rsid w:val="00E137FB"/>
    <w:rsid w:val="00E15ADC"/>
    <w:rsid w:val="00E16340"/>
    <w:rsid w:val="00E16CD0"/>
    <w:rsid w:val="00E17EA1"/>
    <w:rsid w:val="00E228EB"/>
    <w:rsid w:val="00E242E3"/>
    <w:rsid w:val="00E24C3F"/>
    <w:rsid w:val="00E24D41"/>
    <w:rsid w:val="00E30654"/>
    <w:rsid w:val="00E30AEB"/>
    <w:rsid w:val="00E30DF8"/>
    <w:rsid w:val="00E36212"/>
    <w:rsid w:val="00E404CB"/>
    <w:rsid w:val="00E40A74"/>
    <w:rsid w:val="00E40A9B"/>
    <w:rsid w:val="00E42949"/>
    <w:rsid w:val="00E440EE"/>
    <w:rsid w:val="00E45E18"/>
    <w:rsid w:val="00E477AE"/>
    <w:rsid w:val="00E47CDC"/>
    <w:rsid w:val="00E55C74"/>
    <w:rsid w:val="00E55F92"/>
    <w:rsid w:val="00E60DF2"/>
    <w:rsid w:val="00E61697"/>
    <w:rsid w:val="00E629C9"/>
    <w:rsid w:val="00E62C92"/>
    <w:rsid w:val="00E62E49"/>
    <w:rsid w:val="00E6530C"/>
    <w:rsid w:val="00E65DB3"/>
    <w:rsid w:val="00E66101"/>
    <w:rsid w:val="00E67538"/>
    <w:rsid w:val="00E7220A"/>
    <w:rsid w:val="00E74CF3"/>
    <w:rsid w:val="00E755EC"/>
    <w:rsid w:val="00E768CD"/>
    <w:rsid w:val="00E813AE"/>
    <w:rsid w:val="00E816BF"/>
    <w:rsid w:val="00E81835"/>
    <w:rsid w:val="00E824EB"/>
    <w:rsid w:val="00E83718"/>
    <w:rsid w:val="00E8496B"/>
    <w:rsid w:val="00E84F75"/>
    <w:rsid w:val="00E85DF5"/>
    <w:rsid w:val="00E87AA1"/>
    <w:rsid w:val="00E91187"/>
    <w:rsid w:val="00E91E2B"/>
    <w:rsid w:val="00E91F87"/>
    <w:rsid w:val="00E92A56"/>
    <w:rsid w:val="00E96236"/>
    <w:rsid w:val="00EA138F"/>
    <w:rsid w:val="00EA22C7"/>
    <w:rsid w:val="00EA6121"/>
    <w:rsid w:val="00EA661D"/>
    <w:rsid w:val="00EA7DDF"/>
    <w:rsid w:val="00EB069E"/>
    <w:rsid w:val="00EB0EE3"/>
    <w:rsid w:val="00EB23A3"/>
    <w:rsid w:val="00EB3674"/>
    <w:rsid w:val="00EB547E"/>
    <w:rsid w:val="00EB550F"/>
    <w:rsid w:val="00EB77B0"/>
    <w:rsid w:val="00EC0022"/>
    <w:rsid w:val="00EC0FA7"/>
    <w:rsid w:val="00EC4505"/>
    <w:rsid w:val="00EC7A64"/>
    <w:rsid w:val="00ED05BF"/>
    <w:rsid w:val="00ED115F"/>
    <w:rsid w:val="00ED1725"/>
    <w:rsid w:val="00ED2120"/>
    <w:rsid w:val="00ED3A19"/>
    <w:rsid w:val="00ED4A54"/>
    <w:rsid w:val="00ED4BA5"/>
    <w:rsid w:val="00ED722C"/>
    <w:rsid w:val="00ED728D"/>
    <w:rsid w:val="00EE09F0"/>
    <w:rsid w:val="00EE0D92"/>
    <w:rsid w:val="00EE197C"/>
    <w:rsid w:val="00EE3E94"/>
    <w:rsid w:val="00EE459E"/>
    <w:rsid w:val="00EE53B1"/>
    <w:rsid w:val="00EE593E"/>
    <w:rsid w:val="00EE6493"/>
    <w:rsid w:val="00EE716E"/>
    <w:rsid w:val="00EE784E"/>
    <w:rsid w:val="00EF142C"/>
    <w:rsid w:val="00EF1F63"/>
    <w:rsid w:val="00EF391E"/>
    <w:rsid w:val="00EF7846"/>
    <w:rsid w:val="00F00D2C"/>
    <w:rsid w:val="00F01715"/>
    <w:rsid w:val="00F0192B"/>
    <w:rsid w:val="00F01EF4"/>
    <w:rsid w:val="00F02CFB"/>
    <w:rsid w:val="00F0453E"/>
    <w:rsid w:val="00F077B6"/>
    <w:rsid w:val="00F10841"/>
    <w:rsid w:val="00F1099C"/>
    <w:rsid w:val="00F11BAD"/>
    <w:rsid w:val="00F127BE"/>
    <w:rsid w:val="00F131D5"/>
    <w:rsid w:val="00F1331C"/>
    <w:rsid w:val="00F143F9"/>
    <w:rsid w:val="00F14A33"/>
    <w:rsid w:val="00F14CF0"/>
    <w:rsid w:val="00F15D7D"/>
    <w:rsid w:val="00F16B10"/>
    <w:rsid w:val="00F171C2"/>
    <w:rsid w:val="00F1734A"/>
    <w:rsid w:val="00F211BB"/>
    <w:rsid w:val="00F22398"/>
    <w:rsid w:val="00F22C84"/>
    <w:rsid w:val="00F2335B"/>
    <w:rsid w:val="00F243A8"/>
    <w:rsid w:val="00F247B4"/>
    <w:rsid w:val="00F30447"/>
    <w:rsid w:val="00F30A96"/>
    <w:rsid w:val="00F315E9"/>
    <w:rsid w:val="00F317CF"/>
    <w:rsid w:val="00F31E45"/>
    <w:rsid w:val="00F3219A"/>
    <w:rsid w:val="00F329D5"/>
    <w:rsid w:val="00F331B8"/>
    <w:rsid w:val="00F34800"/>
    <w:rsid w:val="00F373D7"/>
    <w:rsid w:val="00F37AB7"/>
    <w:rsid w:val="00F40E25"/>
    <w:rsid w:val="00F465E7"/>
    <w:rsid w:val="00F46E57"/>
    <w:rsid w:val="00F46EDC"/>
    <w:rsid w:val="00F5037D"/>
    <w:rsid w:val="00F508C6"/>
    <w:rsid w:val="00F5166D"/>
    <w:rsid w:val="00F51B8F"/>
    <w:rsid w:val="00F61085"/>
    <w:rsid w:val="00F6212F"/>
    <w:rsid w:val="00F621BE"/>
    <w:rsid w:val="00F62201"/>
    <w:rsid w:val="00F644F0"/>
    <w:rsid w:val="00F64756"/>
    <w:rsid w:val="00F65C79"/>
    <w:rsid w:val="00F65DCE"/>
    <w:rsid w:val="00F676A4"/>
    <w:rsid w:val="00F67D17"/>
    <w:rsid w:val="00F71B36"/>
    <w:rsid w:val="00F72F67"/>
    <w:rsid w:val="00F75719"/>
    <w:rsid w:val="00F835F1"/>
    <w:rsid w:val="00F93599"/>
    <w:rsid w:val="00F9455D"/>
    <w:rsid w:val="00F95219"/>
    <w:rsid w:val="00F9553D"/>
    <w:rsid w:val="00F97297"/>
    <w:rsid w:val="00F97829"/>
    <w:rsid w:val="00FA0346"/>
    <w:rsid w:val="00FA15AD"/>
    <w:rsid w:val="00FA28B2"/>
    <w:rsid w:val="00FA2D32"/>
    <w:rsid w:val="00FA3C8D"/>
    <w:rsid w:val="00FA4697"/>
    <w:rsid w:val="00FA47EB"/>
    <w:rsid w:val="00FA7641"/>
    <w:rsid w:val="00FB0EF6"/>
    <w:rsid w:val="00FB12BA"/>
    <w:rsid w:val="00FB18AA"/>
    <w:rsid w:val="00FB21A2"/>
    <w:rsid w:val="00FC0DC1"/>
    <w:rsid w:val="00FC2AF0"/>
    <w:rsid w:val="00FC3E4E"/>
    <w:rsid w:val="00FC45A6"/>
    <w:rsid w:val="00FC4E7E"/>
    <w:rsid w:val="00FC68C0"/>
    <w:rsid w:val="00FC70AD"/>
    <w:rsid w:val="00FC7935"/>
    <w:rsid w:val="00FD0161"/>
    <w:rsid w:val="00FD0861"/>
    <w:rsid w:val="00FD234D"/>
    <w:rsid w:val="00FD2509"/>
    <w:rsid w:val="00FD3743"/>
    <w:rsid w:val="00FD4CB7"/>
    <w:rsid w:val="00FD6BA4"/>
    <w:rsid w:val="00FD7781"/>
    <w:rsid w:val="00FE21E5"/>
    <w:rsid w:val="00FE2EAC"/>
    <w:rsid w:val="00FE3B50"/>
    <w:rsid w:val="00FE3C87"/>
    <w:rsid w:val="00FE4EAC"/>
    <w:rsid w:val="00FE55AF"/>
    <w:rsid w:val="00FE754E"/>
    <w:rsid w:val="00FF06B1"/>
    <w:rsid w:val="00FF0A2F"/>
    <w:rsid w:val="00FF0B7E"/>
    <w:rsid w:val="00FF4927"/>
    <w:rsid w:val="00FF4A77"/>
    <w:rsid w:val="00FF75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584B93"/>
  <w15:chartTrackingRefBased/>
  <w15:docId w15:val="{AF8E70F6-6076-0543-9A63-FB165AF11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0AA"/>
    <w:rPr>
      <w:rFonts w:ascii="Times New Roman" w:hAnsi="Times New Roman" w:cs="Times New Roman"/>
      <w:sz w:val="22"/>
      <w:szCs w:val="22"/>
    </w:rPr>
  </w:style>
  <w:style w:type="paragraph" w:styleId="Heading1">
    <w:name w:val="heading 1"/>
    <w:basedOn w:val="Normal"/>
    <w:next w:val="Normal"/>
    <w:link w:val="Heading1Char"/>
    <w:uiPriority w:val="9"/>
    <w:qFormat/>
    <w:rsid w:val="000125CC"/>
    <w:pPr>
      <w:numPr>
        <w:numId w:val="21"/>
      </w:numPr>
      <w:spacing w:line="360" w:lineRule="auto"/>
      <w:outlineLvl w:val="0"/>
    </w:pPr>
    <w:rPr>
      <w:b/>
      <w:bCs/>
      <w:sz w:val="40"/>
      <w:szCs w:val="40"/>
    </w:rPr>
  </w:style>
  <w:style w:type="paragraph" w:styleId="Heading2">
    <w:name w:val="heading 2"/>
    <w:basedOn w:val="Normal"/>
    <w:next w:val="Normal"/>
    <w:link w:val="Heading2Char"/>
    <w:uiPriority w:val="9"/>
    <w:unhideWhenUsed/>
    <w:qFormat/>
    <w:rsid w:val="007833FD"/>
    <w:pPr>
      <w:numPr>
        <w:ilvl w:val="1"/>
        <w:numId w:val="21"/>
      </w:numPr>
      <w:outlineLvl w:val="1"/>
    </w:pPr>
    <w:rPr>
      <w:b/>
      <w:bCs/>
      <w:sz w:val="32"/>
      <w:szCs w:val="32"/>
    </w:rPr>
  </w:style>
  <w:style w:type="paragraph" w:styleId="Heading3">
    <w:name w:val="heading 3"/>
    <w:basedOn w:val="ListParagraph"/>
    <w:next w:val="Normal"/>
    <w:link w:val="Heading3Char"/>
    <w:uiPriority w:val="9"/>
    <w:unhideWhenUsed/>
    <w:qFormat/>
    <w:rsid w:val="007833FD"/>
    <w:pPr>
      <w:numPr>
        <w:ilvl w:val="2"/>
        <w:numId w:val="21"/>
      </w:numPr>
      <w:outlineLvl w:val="2"/>
    </w:pPr>
    <w:rPr>
      <w:b/>
      <w:bCs/>
    </w:rPr>
  </w:style>
  <w:style w:type="paragraph" w:styleId="Heading4">
    <w:name w:val="heading 4"/>
    <w:basedOn w:val="Heading3"/>
    <w:next w:val="Normal"/>
    <w:link w:val="Heading4Char"/>
    <w:uiPriority w:val="9"/>
    <w:unhideWhenUsed/>
    <w:qFormat/>
    <w:rsid w:val="007833FD"/>
    <w:pPr>
      <w:numPr>
        <w:ilvl w:val="3"/>
      </w:numPr>
      <w:ind w:left="993" w:hanging="993"/>
      <w:outlineLvl w:val="3"/>
    </w:pPr>
  </w:style>
  <w:style w:type="paragraph" w:styleId="Heading5">
    <w:name w:val="heading 5"/>
    <w:basedOn w:val="Normal"/>
    <w:next w:val="Normal"/>
    <w:link w:val="Heading5Char"/>
    <w:uiPriority w:val="9"/>
    <w:semiHidden/>
    <w:unhideWhenUsed/>
    <w:qFormat/>
    <w:rsid w:val="001D78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788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788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788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788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25CC"/>
    <w:rPr>
      <w:rFonts w:ascii="Times New Roman" w:hAnsi="Times New Roman" w:cs="Times New Roman"/>
      <w:b/>
      <w:bCs/>
      <w:sz w:val="40"/>
      <w:szCs w:val="40"/>
    </w:rPr>
  </w:style>
  <w:style w:type="character" w:customStyle="1" w:styleId="Heading2Char">
    <w:name w:val="Heading 2 Char"/>
    <w:basedOn w:val="DefaultParagraphFont"/>
    <w:link w:val="Heading2"/>
    <w:uiPriority w:val="9"/>
    <w:rsid w:val="007833FD"/>
    <w:rPr>
      <w:rFonts w:ascii="Times New Roman" w:hAnsi="Times New Roman" w:cs="Times New Roman"/>
      <w:b/>
      <w:bCs/>
      <w:sz w:val="32"/>
      <w:szCs w:val="32"/>
    </w:rPr>
  </w:style>
  <w:style w:type="character" w:customStyle="1" w:styleId="Heading3Char">
    <w:name w:val="Heading 3 Char"/>
    <w:basedOn w:val="DefaultParagraphFont"/>
    <w:link w:val="Heading3"/>
    <w:uiPriority w:val="9"/>
    <w:rsid w:val="007833FD"/>
    <w:rPr>
      <w:rFonts w:ascii="Times New Roman" w:hAnsi="Times New Roman" w:cs="Times New Roman"/>
      <w:b/>
      <w:bCs/>
      <w:sz w:val="22"/>
      <w:szCs w:val="22"/>
    </w:rPr>
  </w:style>
  <w:style w:type="character" w:customStyle="1" w:styleId="Heading4Char">
    <w:name w:val="Heading 4 Char"/>
    <w:basedOn w:val="DefaultParagraphFont"/>
    <w:link w:val="Heading4"/>
    <w:uiPriority w:val="9"/>
    <w:rsid w:val="007833FD"/>
    <w:rPr>
      <w:rFonts w:ascii="Times New Roman" w:hAnsi="Times New Roman" w:cs="Times New Roman"/>
      <w:b/>
      <w:bCs/>
      <w:sz w:val="22"/>
      <w:szCs w:val="22"/>
    </w:rPr>
  </w:style>
  <w:style w:type="character" w:customStyle="1" w:styleId="Heading5Char">
    <w:name w:val="Heading 5 Char"/>
    <w:basedOn w:val="DefaultParagraphFont"/>
    <w:link w:val="Heading5"/>
    <w:uiPriority w:val="9"/>
    <w:semiHidden/>
    <w:rsid w:val="001D78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78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78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78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788F"/>
    <w:rPr>
      <w:rFonts w:eastAsiaTheme="majorEastAsia" w:cstheme="majorBidi"/>
      <w:color w:val="272727" w:themeColor="text1" w:themeTint="D8"/>
    </w:rPr>
  </w:style>
  <w:style w:type="paragraph" w:styleId="Title">
    <w:name w:val="Title"/>
    <w:basedOn w:val="Normal"/>
    <w:next w:val="Normal"/>
    <w:link w:val="TitleChar"/>
    <w:uiPriority w:val="10"/>
    <w:qFormat/>
    <w:rsid w:val="00F3219A"/>
    <w:pPr>
      <w:spacing w:after="80"/>
      <w:contextualSpacing/>
      <w:jc w:val="center"/>
    </w:pPr>
    <w:rPr>
      <w:rFonts w:eastAsiaTheme="majorEastAsia"/>
      <w:b/>
      <w:bCs/>
      <w:spacing w:val="-10"/>
      <w:kern w:val="28"/>
      <w:sz w:val="56"/>
      <w:szCs w:val="56"/>
    </w:rPr>
  </w:style>
  <w:style w:type="character" w:customStyle="1" w:styleId="TitleChar">
    <w:name w:val="Title Char"/>
    <w:basedOn w:val="DefaultParagraphFont"/>
    <w:link w:val="Title"/>
    <w:uiPriority w:val="10"/>
    <w:rsid w:val="00F3219A"/>
    <w:rPr>
      <w:rFonts w:ascii="Open Sans" w:eastAsiaTheme="majorEastAsia" w:hAnsi="Open Sans" w:cs="Open Sans"/>
      <w:b/>
      <w:bCs/>
      <w:spacing w:val="-10"/>
      <w:kern w:val="28"/>
      <w:sz w:val="56"/>
      <w:szCs w:val="56"/>
    </w:rPr>
  </w:style>
  <w:style w:type="paragraph" w:styleId="Subtitle">
    <w:name w:val="Subtitle"/>
    <w:basedOn w:val="Normal"/>
    <w:next w:val="Normal"/>
    <w:link w:val="SubtitleChar"/>
    <w:uiPriority w:val="11"/>
    <w:qFormat/>
    <w:rsid w:val="001D788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78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78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788F"/>
    <w:rPr>
      <w:i/>
      <w:iCs/>
      <w:color w:val="404040" w:themeColor="text1" w:themeTint="BF"/>
    </w:rPr>
  </w:style>
  <w:style w:type="paragraph" w:styleId="ListParagraph">
    <w:name w:val="List Paragraph"/>
    <w:basedOn w:val="Normal"/>
    <w:uiPriority w:val="34"/>
    <w:qFormat/>
    <w:rsid w:val="001D788F"/>
    <w:pPr>
      <w:ind w:left="720"/>
      <w:contextualSpacing/>
    </w:pPr>
  </w:style>
  <w:style w:type="character" w:styleId="IntenseEmphasis">
    <w:name w:val="Intense Emphasis"/>
    <w:basedOn w:val="DefaultParagraphFont"/>
    <w:uiPriority w:val="21"/>
    <w:qFormat/>
    <w:rsid w:val="001D788F"/>
    <w:rPr>
      <w:i/>
      <w:iCs/>
      <w:color w:val="0F4761" w:themeColor="accent1" w:themeShade="BF"/>
    </w:rPr>
  </w:style>
  <w:style w:type="paragraph" w:styleId="IntenseQuote">
    <w:name w:val="Intense Quote"/>
    <w:basedOn w:val="Normal"/>
    <w:next w:val="Normal"/>
    <w:link w:val="IntenseQuoteChar"/>
    <w:uiPriority w:val="30"/>
    <w:qFormat/>
    <w:rsid w:val="001D78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788F"/>
    <w:rPr>
      <w:i/>
      <w:iCs/>
      <w:color w:val="0F4761" w:themeColor="accent1" w:themeShade="BF"/>
    </w:rPr>
  </w:style>
  <w:style w:type="character" w:styleId="IntenseReference">
    <w:name w:val="Intense Reference"/>
    <w:basedOn w:val="DefaultParagraphFont"/>
    <w:uiPriority w:val="32"/>
    <w:qFormat/>
    <w:rsid w:val="001D788F"/>
    <w:rPr>
      <w:b/>
      <w:bCs/>
      <w:smallCaps/>
      <w:color w:val="0F4761" w:themeColor="accent1" w:themeShade="BF"/>
      <w:spacing w:val="5"/>
    </w:rPr>
  </w:style>
  <w:style w:type="character" w:styleId="LineNumber">
    <w:name w:val="line number"/>
    <w:basedOn w:val="DefaultParagraphFont"/>
    <w:uiPriority w:val="99"/>
    <w:semiHidden/>
    <w:unhideWhenUsed/>
    <w:rsid w:val="00784E96"/>
  </w:style>
  <w:style w:type="paragraph" w:styleId="Footer">
    <w:name w:val="footer"/>
    <w:basedOn w:val="Normal"/>
    <w:link w:val="FooterChar"/>
    <w:uiPriority w:val="99"/>
    <w:unhideWhenUsed/>
    <w:rsid w:val="00904EA1"/>
    <w:pPr>
      <w:tabs>
        <w:tab w:val="center" w:pos="4680"/>
        <w:tab w:val="right" w:pos="9360"/>
      </w:tabs>
    </w:pPr>
  </w:style>
  <w:style w:type="character" w:customStyle="1" w:styleId="FooterChar">
    <w:name w:val="Footer Char"/>
    <w:basedOn w:val="DefaultParagraphFont"/>
    <w:link w:val="Footer"/>
    <w:uiPriority w:val="99"/>
    <w:rsid w:val="00904EA1"/>
  </w:style>
  <w:style w:type="character" w:styleId="PageNumber">
    <w:name w:val="page number"/>
    <w:basedOn w:val="DefaultParagraphFont"/>
    <w:uiPriority w:val="99"/>
    <w:semiHidden/>
    <w:unhideWhenUsed/>
    <w:rsid w:val="00904EA1"/>
  </w:style>
  <w:style w:type="paragraph" w:styleId="Header">
    <w:name w:val="header"/>
    <w:basedOn w:val="Normal"/>
    <w:link w:val="HeaderChar"/>
    <w:uiPriority w:val="99"/>
    <w:unhideWhenUsed/>
    <w:rsid w:val="00904EA1"/>
    <w:pPr>
      <w:tabs>
        <w:tab w:val="center" w:pos="4680"/>
        <w:tab w:val="right" w:pos="9360"/>
      </w:tabs>
    </w:pPr>
  </w:style>
  <w:style w:type="character" w:customStyle="1" w:styleId="HeaderChar">
    <w:name w:val="Header Char"/>
    <w:basedOn w:val="DefaultParagraphFont"/>
    <w:link w:val="Header"/>
    <w:uiPriority w:val="99"/>
    <w:rsid w:val="00904EA1"/>
  </w:style>
  <w:style w:type="paragraph" w:styleId="TOCHeading">
    <w:name w:val="TOC Heading"/>
    <w:basedOn w:val="Heading1"/>
    <w:next w:val="Normal"/>
    <w:uiPriority w:val="39"/>
    <w:unhideWhenUsed/>
    <w:qFormat/>
    <w:rsid w:val="005E382F"/>
    <w:pPr>
      <w:spacing w:before="480" w:line="276" w:lineRule="auto"/>
      <w:outlineLvl w:val="9"/>
    </w:pPr>
    <w:rPr>
      <w:b w:val="0"/>
      <w:bCs w:val="0"/>
      <w:kern w:val="0"/>
      <w:sz w:val="28"/>
      <w:szCs w:val="28"/>
      <w:lang w:val="en-US"/>
      <w14:ligatures w14:val="none"/>
    </w:rPr>
  </w:style>
  <w:style w:type="paragraph" w:styleId="TOC1">
    <w:name w:val="toc 1"/>
    <w:basedOn w:val="Normal"/>
    <w:next w:val="Normal"/>
    <w:autoRedefine/>
    <w:uiPriority w:val="39"/>
    <w:unhideWhenUsed/>
    <w:rsid w:val="00F10841"/>
    <w:pPr>
      <w:tabs>
        <w:tab w:val="right" w:leader="dot" w:pos="8636"/>
      </w:tabs>
      <w:spacing w:before="120" w:after="120"/>
      <w:jc w:val="right"/>
    </w:pPr>
    <w:rPr>
      <w:rFonts w:asciiTheme="minorHAnsi" w:hAnsiTheme="minorHAnsi"/>
      <w:b/>
      <w:bCs/>
      <w:caps/>
      <w:sz w:val="20"/>
      <w:szCs w:val="20"/>
    </w:rPr>
  </w:style>
  <w:style w:type="paragraph" w:styleId="TOC2">
    <w:name w:val="toc 2"/>
    <w:basedOn w:val="Normal"/>
    <w:next w:val="Normal"/>
    <w:autoRedefine/>
    <w:uiPriority w:val="39"/>
    <w:unhideWhenUsed/>
    <w:rsid w:val="005E382F"/>
    <w:pPr>
      <w:ind w:left="240"/>
    </w:pPr>
    <w:rPr>
      <w:rFonts w:asciiTheme="minorHAnsi" w:hAnsiTheme="minorHAnsi"/>
      <w:smallCaps/>
      <w:sz w:val="20"/>
      <w:szCs w:val="20"/>
    </w:rPr>
  </w:style>
  <w:style w:type="paragraph" w:styleId="TOC3">
    <w:name w:val="toc 3"/>
    <w:basedOn w:val="Normal"/>
    <w:next w:val="Normal"/>
    <w:autoRedefine/>
    <w:uiPriority w:val="39"/>
    <w:unhideWhenUsed/>
    <w:rsid w:val="005E382F"/>
    <w:pPr>
      <w:ind w:left="480"/>
    </w:pPr>
    <w:rPr>
      <w:rFonts w:asciiTheme="minorHAnsi" w:hAnsiTheme="minorHAnsi"/>
      <w:i/>
      <w:iCs/>
      <w:sz w:val="20"/>
      <w:szCs w:val="20"/>
    </w:rPr>
  </w:style>
  <w:style w:type="paragraph" w:styleId="TOC4">
    <w:name w:val="toc 4"/>
    <w:basedOn w:val="Normal"/>
    <w:next w:val="Normal"/>
    <w:autoRedefine/>
    <w:uiPriority w:val="39"/>
    <w:unhideWhenUsed/>
    <w:rsid w:val="005E382F"/>
    <w:pPr>
      <w:ind w:left="720"/>
    </w:pPr>
    <w:rPr>
      <w:rFonts w:asciiTheme="minorHAnsi" w:hAnsiTheme="minorHAnsi"/>
      <w:sz w:val="18"/>
      <w:szCs w:val="18"/>
    </w:rPr>
  </w:style>
  <w:style w:type="paragraph" w:styleId="TOC5">
    <w:name w:val="toc 5"/>
    <w:basedOn w:val="Normal"/>
    <w:next w:val="Normal"/>
    <w:autoRedefine/>
    <w:uiPriority w:val="39"/>
    <w:unhideWhenUsed/>
    <w:rsid w:val="005E382F"/>
    <w:pPr>
      <w:ind w:left="960"/>
    </w:pPr>
    <w:rPr>
      <w:rFonts w:asciiTheme="minorHAnsi" w:hAnsiTheme="minorHAnsi"/>
      <w:sz w:val="18"/>
      <w:szCs w:val="18"/>
    </w:rPr>
  </w:style>
  <w:style w:type="paragraph" w:styleId="TOC6">
    <w:name w:val="toc 6"/>
    <w:basedOn w:val="Normal"/>
    <w:next w:val="Normal"/>
    <w:autoRedefine/>
    <w:uiPriority w:val="39"/>
    <w:unhideWhenUsed/>
    <w:rsid w:val="005E382F"/>
    <w:pPr>
      <w:ind w:left="1200"/>
    </w:pPr>
    <w:rPr>
      <w:rFonts w:asciiTheme="minorHAnsi" w:hAnsiTheme="minorHAnsi"/>
      <w:sz w:val="18"/>
      <w:szCs w:val="18"/>
    </w:rPr>
  </w:style>
  <w:style w:type="paragraph" w:styleId="TOC7">
    <w:name w:val="toc 7"/>
    <w:basedOn w:val="Normal"/>
    <w:next w:val="Normal"/>
    <w:autoRedefine/>
    <w:uiPriority w:val="39"/>
    <w:unhideWhenUsed/>
    <w:rsid w:val="005E382F"/>
    <w:pPr>
      <w:ind w:left="1440"/>
    </w:pPr>
    <w:rPr>
      <w:rFonts w:asciiTheme="minorHAnsi" w:hAnsiTheme="minorHAnsi"/>
      <w:sz w:val="18"/>
      <w:szCs w:val="18"/>
    </w:rPr>
  </w:style>
  <w:style w:type="paragraph" w:styleId="TOC8">
    <w:name w:val="toc 8"/>
    <w:basedOn w:val="Normal"/>
    <w:next w:val="Normal"/>
    <w:autoRedefine/>
    <w:uiPriority w:val="39"/>
    <w:unhideWhenUsed/>
    <w:rsid w:val="005E382F"/>
    <w:pPr>
      <w:ind w:left="1680"/>
    </w:pPr>
    <w:rPr>
      <w:rFonts w:asciiTheme="minorHAnsi" w:hAnsiTheme="minorHAnsi"/>
      <w:sz w:val="18"/>
      <w:szCs w:val="18"/>
    </w:rPr>
  </w:style>
  <w:style w:type="paragraph" w:styleId="TOC9">
    <w:name w:val="toc 9"/>
    <w:basedOn w:val="Normal"/>
    <w:next w:val="Normal"/>
    <w:autoRedefine/>
    <w:uiPriority w:val="39"/>
    <w:unhideWhenUsed/>
    <w:rsid w:val="005E382F"/>
    <w:pPr>
      <w:ind w:left="1920"/>
    </w:pPr>
    <w:rPr>
      <w:rFonts w:asciiTheme="minorHAnsi" w:hAnsiTheme="minorHAnsi"/>
      <w:sz w:val="18"/>
      <w:szCs w:val="18"/>
    </w:rPr>
  </w:style>
  <w:style w:type="character" w:styleId="Hyperlink">
    <w:name w:val="Hyperlink"/>
    <w:basedOn w:val="DefaultParagraphFont"/>
    <w:uiPriority w:val="99"/>
    <w:unhideWhenUsed/>
    <w:rsid w:val="00A26A92"/>
    <w:rPr>
      <w:color w:val="467886" w:themeColor="hyperlink"/>
      <w:u w:val="single"/>
    </w:rPr>
  </w:style>
  <w:style w:type="character" w:styleId="SubtleEmphasis">
    <w:name w:val="Subtle Emphasis"/>
    <w:uiPriority w:val="19"/>
    <w:qFormat/>
    <w:rsid w:val="0066785F"/>
    <w:rPr>
      <w:rFonts w:ascii="Arial" w:hAnsi="Arial" w:cs="Arial"/>
      <w:i/>
      <w:iCs/>
      <w:sz w:val="22"/>
      <w:szCs w:val="22"/>
    </w:rPr>
  </w:style>
  <w:style w:type="character" w:styleId="UnresolvedMention">
    <w:name w:val="Unresolved Mention"/>
    <w:basedOn w:val="DefaultParagraphFont"/>
    <w:uiPriority w:val="99"/>
    <w:semiHidden/>
    <w:unhideWhenUsed/>
    <w:rsid w:val="00F644F0"/>
    <w:rPr>
      <w:color w:val="605E5C"/>
      <w:shd w:val="clear" w:color="auto" w:fill="E1DFDD"/>
    </w:rPr>
  </w:style>
  <w:style w:type="paragraph" w:styleId="Bibliography">
    <w:name w:val="Bibliography"/>
    <w:basedOn w:val="Normal"/>
    <w:next w:val="Normal"/>
    <w:uiPriority w:val="37"/>
    <w:unhideWhenUsed/>
    <w:rsid w:val="00CF08B2"/>
  </w:style>
  <w:style w:type="table" w:styleId="TableGrid">
    <w:name w:val="Table Grid"/>
    <w:basedOn w:val="TableNormal"/>
    <w:uiPriority w:val="39"/>
    <w:rsid w:val="00082B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3215"/>
    <w:rPr>
      <w:color w:val="666666"/>
    </w:rPr>
  </w:style>
  <w:style w:type="paragraph" w:styleId="Caption">
    <w:name w:val="caption"/>
    <w:basedOn w:val="Normal"/>
    <w:next w:val="Normal"/>
    <w:uiPriority w:val="35"/>
    <w:unhideWhenUsed/>
    <w:qFormat/>
    <w:rsid w:val="00C77F3D"/>
    <w:pPr>
      <w:spacing w:after="200"/>
    </w:pPr>
    <w:rPr>
      <w:i/>
      <w:iCs/>
      <w:color w:val="0E2841" w:themeColor="text2"/>
      <w:sz w:val="18"/>
      <w:szCs w:val="18"/>
    </w:rPr>
  </w:style>
  <w:style w:type="paragraph" w:styleId="TableofFigures">
    <w:name w:val="table of figures"/>
    <w:basedOn w:val="Normal"/>
    <w:next w:val="Normal"/>
    <w:uiPriority w:val="99"/>
    <w:unhideWhenUsed/>
    <w:rsid w:val="00087AD4"/>
    <w:pPr>
      <w:ind w:left="480" w:hanging="480"/>
    </w:pPr>
    <w:rPr>
      <w:rFonts w:asciiTheme="minorHAnsi" w:hAnsiTheme="minorHAnsi"/>
      <w:smallCaps/>
      <w:sz w:val="20"/>
      <w:szCs w:val="20"/>
    </w:rPr>
  </w:style>
  <w:style w:type="table" w:styleId="TableGridLight">
    <w:name w:val="Grid Table Light"/>
    <w:basedOn w:val="TableNormal"/>
    <w:uiPriority w:val="40"/>
    <w:rsid w:val="00F02CF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F02C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F02CFB"/>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02CF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CurrentList1">
    <w:name w:val="Current List1"/>
    <w:uiPriority w:val="99"/>
    <w:rsid w:val="00203CD5"/>
    <w:pPr>
      <w:numPr>
        <w:numId w:val="24"/>
      </w:numPr>
    </w:pPr>
  </w:style>
  <w:style w:type="character" w:styleId="FollowedHyperlink">
    <w:name w:val="FollowedHyperlink"/>
    <w:basedOn w:val="DefaultParagraphFont"/>
    <w:uiPriority w:val="99"/>
    <w:semiHidden/>
    <w:unhideWhenUsed/>
    <w:rsid w:val="008B10E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9160">
      <w:bodyDiv w:val="1"/>
      <w:marLeft w:val="0"/>
      <w:marRight w:val="0"/>
      <w:marTop w:val="0"/>
      <w:marBottom w:val="0"/>
      <w:divBdr>
        <w:top w:val="none" w:sz="0" w:space="0" w:color="auto"/>
        <w:left w:val="none" w:sz="0" w:space="0" w:color="auto"/>
        <w:bottom w:val="none" w:sz="0" w:space="0" w:color="auto"/>
        <w:right w:val="none" w:sz="0" w:space="0" w:color="auto"/>
      </w:divBdr>
    </w:div>
    <w:div w:id="117071527">
      <w:bodyDiv w:val="1"/>
      <w:marLeft w:val="0"/>
      <w:marRight w:val="0"/>
      <w:marTop w:val="0"/>
      <w:marBottom w:val="0"/>
      <w:divBdr>
        <w:top w:val="none" w:sz="0" w:space="0" w:color="auto"/>
        <w:left w:val="none" w:sz="0" w:space="0" w:color="auto"/>
        <w:bottom w:val="none" w:sz="0" w:space="0" w:color="auto"/>
        <w:right w:val="none" w:sz="0" w:space="0" w:color="auto"/>
      </w:divBdr>
    </w:div>
    <w:div w:id="240919744">
      <w:bodyDiv w:val="1"/>
      <w:marLeft w:val="0"/>
      <w:marRight w:val="0"/>
      <w:marTop w:val="0"/>
      <w:marBottom w:val="0"/>
      <w:divBdr>
        <w:top w:val="none" w:sz="0" w:space="0" w:color="auto"/>
        <w:left w:val="none" w:sz="0" w:space="0" w:color="auto"/>
        <w:bottom w:val="none" w:sz="0" w:space="0" w:color="auto"/>
        <w:right w:val="none" w:sz="0" w:space="0" w:color="auto"/>
      </w:divBdr>
    </w:div>
    <w:div w:id="627705881">
      <w:bodyDiv w:val="1"/>
      <w:marLeft w:val="0"/>
      <w:marRight w:val="0"/>
      <w:marTop w:val="0"/>
      <w:marBottom w:val="0"/>
      <w:divBdr>
        <w:top w:val="none" w:sz="0" w:space="0" w:color="auto"/>
        <w:left w:val="none" w:sz="0" w:space="0" w:color="auto"/>
        <w:bottom w:val="none" w:sz="0" w:space="0" w:color="auto"/>
        <w:right w:val="none" w:sz="0" w:space="0" w:color="auto"/>
      </w:divBdr>
    </w:div>
    <w:div w:id="998071362">
      <w:bodyDiv w:val="1"/>
      <w:marLeft w:val="0"/>
      <w:marRight w:val="0"/>
      <w:marTop w:val="0"/>
      <w:marBottom w:val="0"/>
      <w:divBdr>
        <w:top w:val="none" w:sz="0" w:space="0" w:color="auto"/>
        <w:left w:val="none" w:sz="0" w:space="0" w:color="auto"/>
        <w:bottom w:val="none" w:sz="0" w:space="0" w:color="auto"/>
        <w:right w:val="none" w:sz="0" w:space="0" w:color="auto"/>
      </w:divBdr>
    </w:div>
    <w:div w:id="1019428678">
      <w:bodyDiv w:val="1"/>
      <w:marLeft w:val="0"/>
      <w:marRight w:val="0"/>
      <w:marTop w:val="0"/>
      <w:marBottom w:val="0"/>
      <w:divBdr>
        <w:top w:val="none" w:sz="0" w:space="0" w:color="auto"/>
        <w:left w:val="none" w:sz="0" w:space="0" w:color="auto"/>
        <w:bottom w:val="none" w:sz="0" w:space="0" w:color="auto"/>
        <w:right w:val="none" w:sz="0" w:space="0" w:color="auto"/>
      </w:divBdr>
    </w:div>
    <w:div w:id="1476411341">
      <w:bodyDiv w:val="1"/>
      <w:marLeft w:val="0"/>
      <w:marRight w:val="0"/>
      <w:marTop w:val="0"/>
      <w:marBottom w:val="0"/>
      <w:divBdr>
        <w:top w:val="none" w:sz="0" w:space="0" w:color="auto"/>
        <w:left w:val="none" w:sz="0" w:space="0" w:color="auto"/>
        <w:bottom w:val="none" w:sz="0" w:space="0" w:color="auto"/>
        <w:right w:val="none" w:sz="0" w:space="0" w:color="auto"/>
      </w:divBdr>
      <w:divsChild>
        <w:div w:id="1679623978">
          <w:marLeft w:val="0"/>
          <w:marRight w:val="0"/>
          <w:marTop w:val="0"/>
          <w:marBottom w:val="0"/>
          <w:divBdr>
            <w:top w:val="none" w:sz="0" w:space="0" w:color="auto"/>
            <w:left w:val="none" w:sz="0" w:space="0" w:color="auto"/>
            <w:bottom w:val="none" w:sz="0" w:space="0" w:color="auto"/>
            <w:right w:val="none" w:sz="0" w:space="0" w:color="auto"/>
          </w:divBdr>
          <w:divsChild>
            <w:div w:id="1928659497">
              <w:marLeft w:val="0"/>
              <w:marRight w:val="0"/>
              <w:marTop w:val="0"/>
              <w:marBottom w:val="0"/>
              <w:divBdr>
                <w:top w:val="none" w:sz="0" w:space="0" w:color="auto"/>
                <w:left w:val="none" w:sz="0" w:space="0" w:color="auto"/>
                <w:bottom w:val="none" w:sz="0" w:space="0" w:color="auto"/>
                <w:right w:val="none" w:sz="0" w:space="0" w:color="auto"/>
              </w:divBdr>
              <w:divsChild>
                <w:div w:id="8816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94158">
      <w:bodyDiv w:val="1"/>
      <w:marLeft w:val="0"/>
      <w:marRight w:val="0"/>
      <w:marTop w:val="0"/>
      <w:marBottom w:val="0"/>
      <w:divBdr>
        <w:top w:val="none" w:sz="0" w:space="0" w:color="auto"/>
        <w:left w:val="none" w:sz="0" w:space="0" w:color="auto"/>
        <w:bottom w:val="none" w:sz="0" w:space="0" w:color="auto"/>
        <w:right w:val="none" w:sz="0" w:space="0" w:color="auto"/>
      </w:divBdr>
      <w:divsChild>
        <w:div w:id="331185837">
          <w:marLeft w:val="0"/>
          <w:marRight w:val="0"/>
          <w:marTop w:val="0"/>
          <w:marBottom w:val="0"/>
          <w:divBdr>
            <w:top w:val="none" w:sz="0" w:space="0" w:color="auto"/>
            <w:left w:val="none" w:sz="0" w:space="0" w:color="auto"/>
            <w:bottom w:val="none" w:sz="0" w:space="0" w:color="auto"/>
            <w:right w:val="none" w:sz="0" w:space="0" w:color="auto"/>
          </w:divBdr>
          <w:divsChild>
            <w:div w:id="1963532264">
              <w:marLeft w:val="0"/>
              <w:marRight w:val="0"/>
              <w:marTop w:val="0"/>
              <w:marBottom w:val="0"/>
              <w:divBdr>
                <w:top w:val="none" w:sz="0" w:space="0" w:color="auto"/>
                <w:left w:val="none" w:sz="0" w:space="0" w:color="auto"/>
                <w:bottom w:val="none" w:sz="0" w:space="0" w:color="auto"/>
                <w:right w:val="none" w:sz="0" w:space="0" w:color="auto"/>
              </w:divBdr>
              <w:divsChild>
                <w:div w:id="18709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948427">
      <w:bodyDiv w:val="1"/>
      <w:marLeft w:val="0"/>
      <w:marRight w:val="0"/>
      <w:marTop w:val="0"/>
      <w:marBottom w:val="0"/>
      <w:divBdr>
        <w:top w:val="none" w:sz="0" w:space="0" w:color="auto"/>
        <w:left w:val="none" w:sz="0" w:space="0" w:color="auto"/>
        <w:bottom w:val="none" w:sz="0" w:space="0" w:color="auto"/>
        <w:right w:val="none" w:sz="0" w:space="0" w:color="auto"/>
      </w:divBdr>
    </w:div>
    <w:div w:id="1797023294">
      <w:bodyDiv w:val="1"/>
      <w:marLeft w:val="0"/>
      <w:marRight w:val="0"/>
      <w:marTop w:val="0"/>
      <w:marBottom w:val="0"/>
      <w:divBdr>
        <w:top w:val="none" w:sz="0" w:space="0" w:color="auto"/>
        <w:left w:val="none" w:sz="0" w:space="0" w:color="auto"/>
        <w:bottom w:val="none" w:sz="0" w:space="0" w:color="auto"/>
        <w:right w:val="none" w:sz="0" w:space="0" w:color="auto"/>
      </w:divBdr>
      <w:divsChild>
        <w:div w:id="356472320">
          <w:marLeft w:val="0"/>
          <w:marRight w:val="0"/>
          <w:marTop w:val="0"/>
          <w:marBottom w:val="0"/>
          <w:divBdr>
            <w:top w:val="none" w:sz="0" w:space="0" w:color="auto"/>
            <w:left w:val="none" w:sz="0" w:space="0" w:color="auto"/>
            <w:bottom w:val="none" w:sz="0" w:space="0" w:color="auto"/>
            <w:right w:val="none" w:sz="0" w:space="0" w:color="auto"/>
          </w:divBdr>
          <w:divsChild>
            <w:div w:id="1929776750">
              <w:marLeft w:val="0"/>
              <w:marRight w:val="0"/>
              <w:marTop w:val="0"/>
              <w:marBottom w:val="0"/>
              <w:divBdr>
                <w:top w:val="none" w:sz="0" w:space="0" w:color="auto"/>
                <w:left w:val="none" w:sz="0" w:space="0" w:color="auto"/>
                <w:bottom w:val="none" w:sz="0" w:space="0" w:color="auto"/>
                <w:right w:val="none" w:sz="0" w:space="0" w:color="auto"/>
              </w:divBdr>
              <w:divsChild>
                <w:div w:id="898632911">
                  <w:marLeft w:val="0"/>
                  <w:marRight w:val="0"/>
                  <w:marTop w:val="0"/>
                  <w:marBottom w:val="0"/>
                  <w:divBdr>
                    <w:top w:val="none" w:sz="0" w:space="0" w:color="auto"/>
                    <w:left w:val="none" w:sz="0" w:space="0" w:color="auto"/>
                    <w:bottom w:val="none" w:sz="0" w:space="0" w:color="auto"/>
                    <w:right w:val="none" w:sz="0" w:space="0" w:color="auto"/>
                  </w:divBdr>
                  <w:divsChild>
                    <w:div w:id="30081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90511">
      <w:bodyDiv w:val="1"/>
      <w:marLeft w:val="0"/>
      <w:marRight w:val="0"/>
      <w:marTop w:val="0"/>
      <w:marBottom w:val="0"/>
      <w:divBdr>
        <w:top w:val="none" w:sz="0" w:space="0" w:color="auto"/>
        <w:left w:val="none" w:sz="0" w:space="0" w:color="auto"/>
        <w:bottom w:val="none" w:sz="0" w:space="0" w:color="auto"/>
        <w:right w:val="none" w:sz="0" w:space="0" w:color="auto"/>
      </w:divBdr>
    </w:div>
    <w:div w:id="206702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1.xml"/><Relationship Id="rId39" Type="http://schemas.openxmlformats.org/officeDocument/2006/relationships/image" Target="media/image27.svg"/><Relationship Id="rId21" Type="http://schemas.openxmlformats.org/officeDocument/2006/relationships/image" Target="media/image11.sv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1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sv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1.png"/><Relationship Id="rId19" Type="http://schemas.openxmlformats.org/officeDocument/2006/relationships/image" Target="media/image9.svg"/><Relationship Id="rId31" Type="http://schemas.openxmlformats.org/officeDocument/2006/relationships/image" Target="media/image19.sv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sv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image" Target="media/image18.png"/><Relationship Id="rId35" Type="http://schemas.openxmlformats.org/officeDocument/2006/relationships/image" Target="media/image23.svg"/><Relationship Id="rId43" Type="http://schemas.openxmlformats.org/officeDocument/2006/relationships/image" Target="media/image31.sv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ithub.com/SatanshuMishra/honours-2023-adaptive-learning-tool" TargetMode="External"/><Relationship Id="rId25" Type="http://schemas.openxmlformats.org/officeDocument/2006/relationships/image" Target="media/image15.svg"/><Relationship Id="rId33" Type="http://schemas.openxmlformats.org/officeDocument/2006/relationships/image" Target="media/image21.sv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9.sv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tan\Downloads\Sheets\Sheets\RTFeedbac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tan\Downloads\Sheets\Sheets\RTFeedbac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2"/>
          <c:order val="0"/>
          <c:tx>
            <c:strRef>
              <c:f>Export!$G$86</c:f>
              <c:strCache>
                <c:ptCount val="1"/>
                <c:pt idx="0">
                  <c:v>Neutral</c:v>
                </c:pt>
              </c:strCache>
            </c:strRef>
          </c:tx>
          <c:spPr>
            <a:solidFill>
              <a:schemeClr val="bg1">
                <a:lumMod val="75000"/>
              </a:schemeClr>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6:$P$86</c:f>
              <c:numCache>
                <c:formatCode>General</c:formatCode>
                <c:ptCount val="9"/>
                <c:pt idx="0">
                  <c:v>4</c:v>
                </c:pt>
                <c:pt idx="1">
                  <c:v>6</c:v>
                </c:pt>
                <c:pt idx="2">
                  <c:v>9</c:v>
                </c:pt>
                <c:pt idx="3">
                  <c:v>7.5</c:v>
                </c:pt>
                <c:pt idx="4">
                  <c:v>6.5</c:v>
                </c:pt>
                <c:pt idx="5">
                  <c:v>6.5</c:v>
                </c:pt>
                <c:pt idx="6">
                  <c:v>7.5</c:v>
                </c:pt>
                <c:pt idx="7">
                  <c:v>9</c:v>
                </c:pt>
                <c:pt idx="8">
                  <c:v>6</c:v>
                </c:pt>
              </c:numCache>
            </c:numRef>
          </c:val>
          <c:extLst>
            <c:ext xmlns:c16="http://schemas.microsoft.com/office/drawing/2014/chart" uri="{C3380CC4-5D6E-409C-BE32-E72D297353CC}">
              <c16:uniqueId val="{00000000-2824-4FA0-A3DD-A0A96C320334}"/>
            </c:ext>
          </c:extLst>
        </c:ser>
        <c:ser>
          <c:idx val="1"/>
          <c:order val="1"/>
          <c:tx>
            <c:strRef>
              <c:f>Export!$G$85</c:f>
              <c:strCache>
                <c:ptCount val="1"/>
                <c:pt idx="0">
                  <c:v>Agree</c:v>
                </c:pt>
              </c:strCache>
            </c:strRef>
          </c:tx>
          <c:spPr>
            <a:solidFill>
              <a:srgbClr val="00B0F0"/>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5:$P$85</c:f>
              <c:numCache>
                <c:formatCode>General</c:formatCode>
                <c:ptCount val="9"/>
                <c:pt idx="0">
                  <c:v>15</c:v>
                </c:pt>
                <c:pt idx="1">
                  <c:v>10</c:v>
                </c:pt>
                <c:pt idx="2">
                  <c:v>13</c:v>
                </c:pt>
                <c:pt idx="3">
                  <c:v>16</c:v>
                </c:pt>
                <c:pt idx="4">
                  <c:v>10</c:v>
                </c:pt>
                <c:pt idx="5">
                  <c:v>15</c:v>
                </c:pt>
                <c:pt idx="6">
                  <c:v>13</c:v>
                </c:pt>
                <c:pt idx="7">
                  <c:v>13</c:v>
                </c:pt>
                <c:pt idx="8">
                  <c:v>15</c:v>
                </c:pt>
              </c:numCache>
            </c:numRef>
          </c:val>
          <c:extLst>
            <c:ext xmlns:c16="http://schemas.microsoft.com/office/drawing/2014/chart" uri="{C3380CC4-5D6E-409C-BE32-E72D297353CC}">
              <c16:uniqueId val="{00000001-2824-4FA0-A3DD-A0A96C320334}"/>
            </c:ext>
          </c:extLst>
        </c:ser>
        <c:ser>
          <c:idx val="0"/>
          <c:order val="2"/>
          <c:tx>
            <c:strRef>
              <c:f>Export!$G$84</c:f>
              <c:strCache>
                <c:ptCount val="1"/>
                <c:pt idx="0">
                  <c:v>Strongly Agree</c:v>
                </c:pt>
              </c:strCache>
            </c:strRef>
          </c:tx>
          <c:spPr>
            <a:solidFill>
              <a:srgbClr val="00B050"/>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4:$P$84</c:f>
              <c:numCache>
                <c:formatCode>General</c:formatCode>
                <c:ptCount val="9"/>
                <c:pt idx="0">
                  <c:v>13</c:v>
                </c:pt>
                <c:pt idx="1">
                  <c:v>3</c:v>
                </c:pt>
                <c:pt idx="2">
                  <c:v>6</c:v>
                </c:pt>
                <c:pt idx="3">
                  <c:v>4</c:v>
                </c:pt>
                <c:pt idx="4">
                  <c:v>8</c:v>
                </c:pt>
                <c:pt idx="5">
                  <c:v>9</c:v>
                </c:pt>
                <c:pt idx="6">
                  <c:v>6</c:v>
                </c:pt>
                <c:pt idx="7">
                  <c:v>5</c:v>
                </c:pt>
                <c:pt idx="8">
                  <c:v>9</c:v>
                </c:pt>
              </c:numCache>
            </c:numRef>
          </c:val>
          <c:extLst>
            <c:ext xmlns:c16="http://schemas.microsoft.com/office/drawing/2014/chart" uri="{C3380CC4-5D6E-409C-BE32-E72D297353CC}">
              <c16:uniqueId val="{00000002-2824-4FA0-A3DD-A0A96C320334}"/>
            </c:ext>
          </c:extLst>
        </c:ser>
        <c:ser>
          <c:idx val="3"/>
          <c:order val="3"/>
          <c:tx>
            <c:strRef>
              <c:f>Export!$G$87</c:f>
              <c:strCache>
                <c:ptCount val="1"/>
                <c:pt idx="0">
                  <c:v>Neutral</c:v>
                </c:pt>
              </c:strCache>
            </c:strRef>
          </c:tx>
          <c:spPr>
            <a:solidFill>
              <a:schemeClr val="bg1">
                <a:lumMod val="75000"/>
              </a:schemeClr>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7:$P$87</c:f>
              <c:numCache>
                <c:formatCode>General</c:formatCode>
                <c:ptCount val="9"/>
                <c:pt idx="0">
                  <c:v>-4</c:v>
                </c:pt>
                <c:pt idx="1">
                  <c:v>-6</c:v>
                </c:pt>
                <c:pt idx="2">
                  <c:v>-9</c:v>
                </c:pt>
                <c:pt idx="3">
                  <c:v>-7.5</c:v>
                </c:pt>
                <c:pt idx="4">
                  <c:v>-6.5</c:v>
                </c:pt>
                <c:pt idx="5">
                  <c:v>-6.5</c:v>
                </c:pt>
                <c:pt idx="6">
                  <c:v>-7.5</c:v>
                </c:pt>
                <c:pt idx="7">
                  <c:v>-9</c:v>
                </c:pt>
                <c:pt idx="8">
                  <c:v>-6</c:v>
                </c:pt>
              </c:numCache>
            </c:numRef>
          </c:val>
          <c:extLst>
            <c:ext xmlns:c16="http://schemas.microsoft.com/office/drawing/2014/chart" uri="{C3380CC4-5D6E-409C-BE32-E72D297353CC}">
              <c16:uniqueId val="{00000003-2824-4FA0-A3DD-A0A96C320334}"/>
            </c:ext>
          </c:extLst>
        </c:ser>
        <c:ser>
          <c:idx val="4"/>
          <c:order val="4"/>
          <c:tx>
            <c:strRef>
              <c:f>Export!$G$88</c:f>
              <c:strCache>
                <c:ptCount val="1"/>
                <c:pt idx="0">
                  <c:v>Disagree</c:v>
                </c:pt>
              </c:strCache>
            </c:strRef>
          </c:tx>
          <c:spPr>
            <a:solidFill>
              <a:srgbClr val="FFC000"/>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8:$P$88</c:f>
              <c:numCache>
                <c:formatCode>General</c:formatCode>
                <c:ptCount val="9"/>
                <c:pt idx="0">
                  <c:v>-2</c:v>
                </c:pt>
                <c:pt idx="1">
                  <c:v>-14</c:v>
                </c:pt>
                <c:pt idx="2">
                  <c:v>-4</c:v>
                </c:pt>
                <c:pt idx="3">
                  <c:v>-7</c:v>
                </c:pt>
                <c:pt idx="4">
                  <c:v>-6</c:v>
                </c:pt>
                <c:pt idx="5">
                  <c:v>-5</c:v>
                </c:pt>
                <c:pt idx="6">
                  <c:v>-7</c:v>
                </c:pt>
                <c:pt idx="7">
                  <c:v>-5</c:v>
                </c:pt>
                <c:pt idx="8">
                  <c:v>-5</c:v>
                </c:pt>
              </c:numCache>
            </c:numRef>
          </c:val>
          <c:extLst>
            <c:ext xmlns:c16="http://schemas.microsoft.com/office/drawing/2014/chart" uri="{C3380CC4-5D6E-409C-BE32-E72D297353CC}">
              <c16:uniqueId val="{00000004-2824-4FA0-A3DD-A0A96C320334}"/>
            </c:ext>
          </c:extLst>
        </c:ser>
        <c:ser>
          <c:idx val="5"/>
          <c:order val="5"/>
          <c:tx>
            <c:strRef>
              <c:f>Export!$G$89</c:f>
              <c:strCache>
                <c:ptCount val="1"/>
                <c:pt idx="0">
                  <c:v>Strongly Disagree</c:v>
                </c:pt>
              </c:strCache>
            </c:strRef>
          </c:tx>
          <c:spPr>
            <a:solidFill>
              <a:srgbClr val="FF005A"/>
            </a:solidFill>
            <a:ln>
              <a:noFill/>
            </a:ln>
            <a:effectLst/>
          </c:spPr>
          <c:invertIfNegative val="0"/>
          <c:cat>
            <c:strRef>
              <c:f>Export!$H$83:$P$83</c:f>
              <c:strCache>
                <c:ptCount val="9"/>
                <c:pt idx="0">
                  <c:v>The learning tool was easy to use and navigate.</c:v>
                </c:pt>
                <c:pt idx="1">
                  <c:v>The learning tool provided personalized feedback on my performance.</c:v>
                </c:pt>
                <c:pt idx="2">
                  <c:v>This learning tool complemented my traditional classroom learning well.</c:v>
                </c:pt>
                <c:pt idx="3">
                  <c:v>The learning tool kept me engaged and motivated to learn.</c:v>
                </c:pt>
                <c:pt idx="4">
                  <c:v>Found Real-Time Feedback Useful</c:v>
                </c:pt>
                <c:pt idx="5">
                  <c:v>Understanding of Concepts Improved</c:v>
                </c:pt>
                <c:pt idx="6">
                  <c:v>Felt more confident about my CS skills</c:v>
                </c:pt>
                <c:pt idx="7">
                  <c:v>I felt more engaged in learning the CS topics with the learning tool than without it.</c:v>
                </c:pt>
                <c:pt idx="8">
                  <c:v>The learning tool made it easier to track my progress and understanding of the course material.</c:v>
                </c:pt>
              </c:strCache>
            </c:strRef>
          </c:cat>
          <c:val>
            <c:numRef>
              <c:f>Export!$H$89:$P$89</c:f>
              <c:numCache>
                <c:formatCode>General</c:formatCode>
                <c:ptCount val="9"/>
                <c:pt idx="0">
                  <c:v>-6</c:v>
                </c:pt>
                <c:pt idx="1">
                  <c:v>-5</c:v>
                </c:pt>
                <c:pt idx="2">
                  <c:v>-3</c:v>
                </c:pt>
                <c:pt idx="3">
                  <c:v>-2</c:v>
                </c:pt>
                <c:pt idx="4">
                  <c:v>-7</c:v>
                </c:pt>
                <c:pt idx="5">
                  <c:v>-2</c:v>
                </c:pt>
                <c:pt idx="6">
                  <c:v>-3</c:v>
                </c:pt>
                <c:pt idx="7">
                  <c:v>-3</c:v>
                </c:pt>
                <c:pt idx="8">
                  <c:v>-3</c:v>
                </c:pt>
              </c:numCache>
            </c:numRef>
          </c:val>
          <c:extLst>
            <c:ext xmlns:c16="http://schemas.microsoft.com/office/drawing/2014/chart" uri="{C3380CC4-5D6E-409C-BE32-E72D297353CC}">
              <c16:uniqueId val="{00000005-2824-4FA0-A3DD-A0A96C320334}"/>
            </c:ext>
          </c:extLst>
        </c:ser>
        <c:dLbls>
          <c:showLegendKey val="0"/>
          <c:showVal val="0"/>
          <c:showCatName val="0"/>
          <c:showSerName val="0"/>
          <c:showPercent val="0"/>
          <c:showBubbleSize val="0"/>
        </c:dLbls>
        <c:gapWidth val="150"/>
        <c:overlap val="100"/>
        <c:axId val="1135718959"/>
        <c:axId val="1135717519"/>
      </c:barChart>
      <c:catAx>
        <c:axId val="1135718959"/>
        <c:scaling>
          <c:orientation val="minMax"/>
        </c:scaling>
        <c:delete val="0"/>
        <c:axPos val="r"/>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crossAx val="1135717519"/>
        <c:crosses val="max"/>
        <c:auto val="1"/>
        <c:lblAlgn val="ctr"/>
        <c:lblOffset val="100"/>
        <c:noMultiLvlLbl val="0"/>
      </c:catAx>
      <c:valAx>
        <c:axId val="1135717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crossAx val="1135718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2"/>
          <c:order val="0"/>
          <c:tx>
            <c:strRef>
              <c:f>Export!$G$105</c:f>
              <c:strCache>
                <c:ptCount val="1"/>
                <c:pt idx="0">
                  <c:v>Neutral</c:v>
                </c:pt>
              </c:strCache>
            </c:strRef>
          </c:tx>
          <c:spPr>
            <a:solidFill>
              <a:schemeClr val="bg1">
                <a:lumMod val="75000"/>
              </a:schemeClr>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5:$N$105</c:f>
              <c:numCache>
                <c:formatCode>General</c:formatCode>
                <c:ptCount val="7"/>
                <c:pt idx="0">
                  <c:v>6.5</c:v>
                </c:pt>
                <c:pt idx="1">
                  <c:v>8.5</c:v>
                </c:pt>
                <c:pt idx="2">
                  <c:v>8.5</c:v>
                </c:pt>
                <c:pt idx="3">
                  <c:v>11</c:v>
                </c:pt>
                <c:pt idx="4">
                  <c:v>5.5</c:v>
                </c:pt>
                <c:pt idx="5">
                  <c:v>5</c:v>
                </c:pt>
                <c:pt idx="6">
                  <c:v>6.5</c:v>
                </c:pt>
              </c:numCache>
            </c:numRef>
          </c:val>
          <c:extLst>
            <c:ext xmlns:c16="http://schemas.microsoft.com/office/drawing/2014/chart" uri="{C3380CC4-5D6E-409C-BE32-E72D297353CC}">
              <c16:uniqueId val="{00000000-9503-4313-90A1-01EF93322333}"/>
            </c:ext>
          </c:extLst>
        </c:ser>
        <c:ser>
          <c:idx val="1"/>
          <c:order val="1"/>
          <c:tx>
            <c:strRef>
              <c:f>Export!$G$104</c:f>
              <c:strCache>
                <c:ptCount val="1"/>
                <c:pt idx="0">
                  <c:v>Agree</c:v>
                </c:pt>
              </c:strCache>
            </c:strRef>
          </c:tx>
          <c:spPr>
            <a:solidFill>
              <a:srgbClr val="00B0F0"/>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4:$N$104</c:f>
              <c:numCache>
                <c:formatCode>General</c:formatCode>
                <c:ptCount val="7"/>
                <c:pt idx="0">
                  <c:v>11</c:v>
                </c:pt>
                <c:pt idx="1">
                  <c:v>10</c:v>
                </c:pt>
                <c:pt idx="2">
                  <c:v>9</c:v>
                </c:pt>
                <c:pt idx="3">
                  <c:v>9</c:v>
                </c:pt>
                <c:pt idx="4">
                  <c:v>13</c:v>
                </c:pt>
                <c:pt idx="5">
                  <c:v>17</c:v>
                </c:pt>
                <c:pt idx="6">
                  <c:v>12</c:v>
                </c:pt>
              </c:numCache>
            </c:numRef>
          </c:val>
          <c:extLst>
            <c:ext xmlns:c16="http://schemas.microsoft.com/office/drawing/2014/chart" uri="{C3380CC4-5D6E-409C-BE32-E72D297353CC}">
              <c16:uniqueId val="{00000001-9503-4313-90A1-01EF93322333}"/>
            </c:ext>
          </c:extLst>
        </c:ser>
        <c:ser>
          <c:idx val="0"/>
          <c:order val="2"/>
          <c:tx>
            <c:strRef>
              <c:f>Export!$G$103</c:f>
              <c:strCache>
                <c:ptCount val="1"/>
                <c:pt idx="0">
                  <c:v>Strongly Agree</c:v>
                </c:pt>
              </c:strCache>
            </c:strRef>
          </c:tx>
          <c:spPr>
            <a:solidFill>
              <a:srgbClr val="00B050"/>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3:$N$103</c:f>
              <c:numCache>
                <c:formatCode>General</c:formatCode>
                <c:ptCount val="7"/>
                <c:pt idx="0">
                  <c:v>12</c:v>
                </c:pt>
                <c:pt idx="1">
                  <c:v>6</c:v>
                </c:pt>
                <c:pt idx="2">
                  <c:v>6</c:v>
                </c:pt>
                <c:pt idx="3">
                  <c:v>4</c:v>
                </c:pt>
                <c:pt idx="4">
                  <c:v>18</c:v>
                </c:pt>
                <c:pt idx="5">
                  <c:v>15</c:v>
                </c:pt>
                <c:pt idx="6">
                  <c:v>14</c:v>
                </c:pt>
              </c:numCache>
            </c:numRef>
          </c:val>
          <c:extLst>
            <c:ext xmlns:c16="http://schemas.microsoft.com/office/drawing/2014/chart" uri="{C3380CC4-5D6E-409C-BE32-E72D297353CC}">
              <c16:uniqueId val="{00000002-9503-4313-90A1-01EF93322333}"/>
            </c:ext>
          </c:extLst>
        </c:ser>
        <c:ser>
          <c:idx val="3"/>
          <c:order val="3"/>
          <c:tx>
            <c:strRef>
              <c:f>Export!$G$106</c:f>
              <c:strCache>
                <c:ptCount val="1"/>
                <c:pt idx="0">
                  <c:v>Neutral</c:v>
                </c:pt>
              </c:strCache>
            </c:strRef>
          </c:tx>
          <c:spPr>
            <a:solidFill>
              <a:schemeClr val="bg1">
                <a:lumMod val="75000"/>
              </a:schemeClr>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6:$N$106</c:f>
              <c:numCache>
                <c:formatCode>General</c:formatCode>
                <c:ptCount val="7"/>
                <c:pt idx="0">
                  <c:v>-6.5</c:v>
                </c:pt>
                <c:pt idx="1">
                  <c:v>-8.5</c:v>
                </c:pt>
                <c:pt idx="2">
                  <c:v>-8.5</c:v>
                </c:pt>
                <c:pt idx="3">
                  <c:v>-11</c:v>
                </c:pt>
                <c:pt idx="4">
                  <c:v>-5.5</c:v>
                </c:pt>
                <c:pt idx="5">
                  <c:v>-5</c:v>
                </c:pt>
                <c:pt idx="6">
                  <c:v>-6.5</c:v>
                </c:pt>
              </c:numCache>
            </c:numRef>
          </c:val>
          <c:extLst>
            <c:ext xmlns:c16="http://schemas.microsoft.com/office/drawing/2014/chart" uri="{C3380CC4-5D6E-409C-BE32-E72D297353CC}">
              <c16:uniqueId val="{00000003-9503-4313-90A1-01EF93322333}"/>
            </c:ext>
          </c:extLst>
        </c:ser>
        <c:ser>
          <c:idx val="4"/>
          <c:order val="4"/>
          <c:tx>
            <c:strRef>
              <c:f>Export!$G$107</c:f>
              <c:strCache>
                <c:ptCount val="1"/>
                <c:pt idx="0">
                  <c:v>Disagree</c:v>
                </c:pt>
              </c:strCache>
            </c:strRef>
          </c:tx>
          <c:spPr>
            <a:solidFill>
              <a:srgbClr val="FFC000"/>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7:$N$107</c:f>
              <c:numCache>
                <c:formatCode>General</c:formatCode>
                <c:ptCount val="7"/>
                <c:pt idx="0">
                  <c:v>-4</c:v>
                </c:pt>
                <c:pt idx="1">
                  <c:v>-9</c:v>
                </c:pt>
                <c:pt idx="2">
                  <c:v>-8</c:v>
                </c:pt>
                <c:pt idx="3">
                  <c:v>-5</c:v>
                </c:pt>
                <c:pt idx="4">
                  <c:v>-1</c:v>
                </c:pt>
                <c:pt idx="5">
                  <c:v>-1</c:v>
                </c:pt>
                <c:pt idx="6">
                  <c:v>-4</c:v>
                </c:pt>
              </c:numCache>
            </c:numRef>
          </c:val>
          <c:extLst>
            <c:ext xmlns:c16="http://schemas.microsoft.com/office/drawing/2014/chart" uri="{C3380CC4-5D6E-409C-BE32-E72D297353CC}">
              <c16:uniqueId val="{00000004-9503-4313-90A1-01EF93322333}"/>
            </c:ext>
          </c:extLst>
        </c:ser>
        <c:ser>
          <c:idx val="5"/>
          <c:order val="5"/>
          <c:tx>
            <c:strRef>
              <c:f>Export!$G$108</c:f>
              <c:strCache>
                <c:ptCount val="1"/>
                <c:pt idx="0">
                  <c:v>Strongly Disagree</c:v>
                </c:pt>
              </c:strCache>
            </c:strRef>
          </c:tx>
          <c:spPr>
            <a:solidFill>
              <a:srgbClr val="FF005A"/>
            </a:solidFill>
            <a:ln>
              <a:noFill/>
            </a:ln>
            <a:effectLst/>
          </c:spPr>
          <c:invertIfNegative val="0"/>
          <c:cat>
            <c:strRef>
              <c:f>Export!$H$102:$N$102</c:f>
              <c:strCache>
                <c:ptCount val="7"/>
                <c:pt idx="0">
                  <c:v>The learning tool helped to identify and address my weaknesses in the course.</c:v>
                </c:pt>
                <c:pt idx="1">
                  <c:v>My performance in the course improved after using the learning tool (General – Not strictly academic performance).</c:v>
                </c:pt>
                <c:pt idx="2">
                  <c:v>I found the learning tool to be more effective than traditional studying methods.</c:v>
                </c:pt>
                <c:pt idx="3">
                  <c:v>The learning tool is efficient in helping me achieve my learning goals.</c:v>
                </c:pt>
                <c:pt idx="4">
                  <c:v>I would prefer future CS courses to incorporate adpative learning tools into the curriculum.</c:v>
                </c:pt>
                <c:pt idx="5">
                  <c:v>The learning tool encouraged self-paced and self-directed learning.</c:v>
                </c:pt>
                <c:pt idx="6">
                  <c:v>Where possible, I am likely to continue using the adaptive learning tools in my future studies.</c:v>
                </c:pt>
              </c:strCache>
            </c:strRef>
          </c:cat>
          <c:val>
            <c:numRef>
              <c:f>Export!$H$108:$N$108</c:f>
              <c:numCache>
                <c:formatCode>General</c:formatCode>
                <c:ptCount val="7"/>
                <c:pt idx="0">
                  <c:v>-4</c:v>
                </c:pt>
                <c:pt idx="1">
                  <c:v>-2</c:v>
                </c:pt>
                <c:pt idx="2">
                  <c:v>-4</c:v>
                </c:pt>
                <c:pt idx="3">
                  <c:v>-4</c:v>
                </c:pt>
                <c:pt idx="4">
                  <c:v>-1</c:v>
                </c:pt>
                <c:pt idx="5">
                  <c:v>-1</c:v>
                </c:pt>
                <c:pt idx="6">
                  <c:v>-1</c:v>
                </c:pt>
              </c:numCache>
            </c:numRef>
          </c:val>
          <c:extLst>
            <c:ext xmlns:c16="http://schemas.microsoft.com/office/drawing/2014/chart" uri="{C3380CC4-5D6E-409C-BE32-E72D297353CC}">
              <c16:uniqueId val="{00000005-9503-4313-90A1-01EF93322333}"/>
            </c:ext>
          </c:extLst>
        </c:ser>
        <c:dLbls>
          <c:showLegendKey val="0"/>
          <c:showVal val="0"/>
          <c:showCatName val="0"/>
          <c:showSerName val="0"/>
          <c:showPercent val="0"/>
          <c:showBubbleSize val="0"/>
        </c:dLbls>
        <c:gapWidth val="150"/>
        <c:overlap val="100"/>
        <c:axId val="1713169872"/>
        <c:axId val="1713166512"/>
      </c:barChart>
      <c:catAx>
        <c:axId val="1713169872"/>
        <c:scaling>
          <c:orientation val="minMax"/>
        </c:scaling>
        <c:delete val="0"/>
        <c:axPos val="r"/>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crossAx val="1713166512"/>
        <c:crosses val="max"/>
        <c:auto val="1"/>
        <c:lblAlgn val="ctr"/>
        <c:lblOffset val="100"/>
        <c:noMultiLvlLbl val="0"/>
      </c:catAx>
      <c:valAx>
        <c:axId val="1713166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crossAx val="1713169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ea typeface="Open Sans" pitchFamily="2"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15157B-0BE1-3E40-9CF4-063422A25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405</Words>
  <Characters>6501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3</CharactersWithSpaces>
  <SharedDoc>false</SharedDoc>
  <HLinks>
    <vt:vector size="336" baseType="variant">
      <vt:variant>
        <vt:i4>1835059</vt:i4>
      </vt:variant>
      <vt:variant>
        <vt:i4>338</vt:i4>
      </vt:variant>
      <vt:variant>
        <vt:i4>0</vt:i4>
      </vt:variant>
      <vt:variant>
        <vt:i4>5</vt:i4>
      </vt:variant>
      <vt:variant>
        <vt:lpwstr/>
      </vt:variant>
      <vt:variant>
        <vt:lpwstr>_Toc165227581</vt:lpwstr>
      </vt:variant>
      <vt:variant>
        <vt:i4>1835059</vt:i4>
      </vt:variant>
      <vt:variant>
        <vt:i4>332</vt:i4>
      </vt:variant>
      <vt:variant>
        <vt:i4>0</vt:i4>
      </vt:variant>
      <vt:variant>
        <vt:i4>5</vt:i4>
      </vt:variant>
      <vt:variant>
        <vt:lpwstr/>
      </vt:variant>
      <vt:variant>
        <vt:lpwstr>_Toc165227580</vt:lpwstr>
      </vt:variant>
      <vt:variant>
        <vt:i4>1245235</vt:i4>
      </vt:variant>
      <vt:variant>
        <vt:i4>326</vt:i4>
      </vt:variant>
      <vt:variant>
        <vt:i4>0</vt:i4>
      </vt:variant>
      <vt:variant>
        <vt:i4>5</vt:i4>
      </vt:variant>
      <vt:variant>
        <vt:lpwstr/>
      </vt:variant>
      <vt:variant>
        <vt:lpwstr>_Toc165227579</vt:lpwstr>
      </vt:variant>
      <vt:variant>
        <vt:i4>1245235</vt:i4>
      </vt:variant>
      <vt:variant>
        <vt:i4>320</vt:i4>
      </vt:variant>
      <vt:variant>
        <vt:i4>0</vt:i4>
      </vt:variant>
      <vt:variant>
        <vt:i4>5</vt:i4>
      </vt:variant>
      <vt:variant>
        <vt:lpwstr/>
      </vt:variant>
      <vt:variant>
        <vt:lpwstr>_Toc165227578</vt:lpwstr>
      </vt:variant>
      <vt:variant>
        <vt:i4>1245235</vt:i4>
      </vt:variant>
      <vt:variant>
        <vt:i4>314</vt:i4>
      </vt:variant>
      <vt:variant>
        <vt:i4>0</vt:i4>
      </vt:variant>
      <vt:variant>
        <vt:i4>5</vt:i4>
      </vt:variant>
      <vt:variant>
        <vt:lpwstr/>
      </vt:variant>
      <vt:variant>
        <vt:lpwstr>_Toc165227577</vt:lpwstr>
      </vt:variant>
      <vt:variant>
        <vt:i4>1245235</vt:i4>
      </vt:variant>
      <vt:variant>
        <vt:i4>308</vt:i4>
      </vt:variant>
      <vt:variant>
        <vt:i4>0</vt:i4>
      </vt:variant>
      <vt:variant>
        <vt:i4>5</vt:i4>
      </vt:variant>
      <vt:variant>
        <vt:lpwstr/>
      </vt:variant>
      <vt:variant>
        <vt:lpwstr>_Toc165227576</vt:lpwstr>
      </vt:variant>
      <vt:variant>
        <vt:i4>1245235</vt:i4>
      </vt:variant>
      <vt:variant>
        <vt:i4>302</vt:i4>
      </vt:variant>
      <vt:variant>
        <vt:i4>0</vt:i4>
      </vt:variant>
      <vt:variant>
        <vt:i4>5</vt:i4>
      </vt:variant>
      <vt:variant>
        <vt:lpwstr/>
      </vt:variant>
      <vt:variant>
        <vt:lpwstr>_Toc165227575</vt:lpwstr>
      </vt:variant>
      <vt:variant>
        <vt:i4>1245235</vt:i4>
      </vt:variant>
      <vt:variant>
        <vt:i4>296</vt:i4>
      </vt:variant>
      <vt:variant>
        <vt:i4>0</vt:i4>
      </vt:variant>
      <vt:variant>
        <vt:i4>5</vt:i4>
      </vt:variant>
      <vt:variant>
        <vt:lpwstr/>
      </vt:variant>
      <vt:variant>
        <vt:lpwstr>_Toc165227574</vt:lpwstr>
      </vt:variant>
      <vt:variant>
        <vt:i4>1245235</vt:i4>
      </vt:variant>
      <vt:variant>
        <vt:i4>290</vt:i4>
      </vt:variant>
      <vt:variant>
        <vt:i4>0</vt:i4>
      </vt:variant>
      <vt:variant>
        <vt:i4>5</vt:i4>
      </vt:variant>
      <vt:variant>
        <vt:lpwstr/>
      </vt:variant>
      <vt:variant>
        <vt:lpwstr>_Toc165227573</vt:lpwstr>
      </vt:variant>
      <vt:variant>
        <vt:i4>1245235</vt:i4>
      </vt:variant>
      <vt:variant>
        <vt:i4>284</vt:i4>
      </vt:variant>
      <vt:variant>
        <vt:i4>0</vt:i4>
      </vt:variant>
      <vt:variant>
        <vt:i4>5</vt:i4>
      </vt:variant>
      <vt:variant>
        <vt:lpwstr/>
      </vt:variant>
      <vt:variant>
        <vt:lpwstr>_Toc165227572</vt:lpwstr>
      </vt:variant>
      <vt:variant>
        <vt:i4>1245235</vt:i4>
      </vt:variant>
      <vt:variant>
        <vt:i4>278</vt:i4>
      </vt:variant>
      <vt:variant>
        <vt:i4>0</vt:i4>
      </vt:variant>
      <vt:variant>
        <vt:i4>5</vt:i4>
      </vt:variant>
      <vt:variant>
        <vt:lpwstr/>
      </vt:variant>
      <vt:variant>
        <vt:lpwstr>_Toc165227571</vt:lpwstr>
      </vt:variant>
      <vt:variant>
        <vt:i4>1245235</vt:i4>
      </vt:variant>
      <vt:variant>
        <vt:i4>272</vt:i4>
      </vt:variant>
      <vt:variant>
        <vt:i4>0</vt:i4>
      </vt:variant>
      <vt:variant>
        <vt:i4>5</vt:i4>
      </vt:variant>
      <vt:variant>
        <vt:lpwstr/>
      </vt:variant>
      <vt:variant>
        <vt:lpwstr>_Toc165227570</vt:lpwstr>
      </vt:variant>
      <vt:variant>
        <vt:i4>1179699</vt:i4>
      </vt:variant>
      <vt:variant>
        <vt:i4>266</vt:i4>
      </vt:variant>
      <vt:variant>
        <vt:i4>0</vt:i4>
      </vt:variant>
      <vt:variant>
        <vt:i4>5</vt:i4>
      </vt:variant>
      <vt:variant>
        <vt:lpwstr/>
      </vt:variant>
      <vt:variant>
        <vt:lpwstr>_Toc165227569</vt:lpwstr>
      </vt:variant>
      <vt:variant>
        <vt:i4>1179699</vt:i4>
      </vt:variant>
      <vt:variant>
        <vt:i4>260</vt:i4>
      </vt:variant>
      <vt:variant>
        <vt:i4>0</vt:i4>
      </vt:variant>
      <vt:variant>
        <vt:i4>5</vt:i4>
      </vt:variant>
      <vt:variant>
        <vt:lpwstr/>
      </vt:variant>
      <vt:variant>
        <vt:lpwstr>_Toc165227568</vt:lpwstr>
      </vt:variant>
      <vt:variant>
        <vt:i4>1179699</vt:i4>
      </vt:variant>
      <vt:variant>
        <vt:i4>254</vt:i4>
      </vt:variant>
      <vt:variant>
        <vt:i4>0</vt:i4>
      </vt:variant>
      <vt:variant>
        <vt:i4>5</vt:i4>
      </vt:variant>
      <vt:variant>
        <vt:lpwstr/>
      </vt:variant>
      <vt:variant>
        <vt:lpwstr>_Toc165227567</vt:lpwstr>
      </vt:variant>
      <vt:variant>
        <vt:i4>1179699</vt:i4>
      </vt:variant>
      <vt:variant>
        <vt:i4>248</vt:i4>
      </vt:variant>
      <vt:variant>
        <vt:i4>0</vt:i4>
      </vt:variant>
      <vt:variant>
        <vt:i4>5</vt:i4>
      </vt:variant>
      <vt:variant>
        <vt:lpwstr/>
      </vt:variant>
      <vt:variant>
        <vt:lpwstr>_Toc165227566</vt:lpwstr>
      </vt:variant>
      <vt:variant>
        <vt:i4>1179699</vt:i4>
      </vt:variant>
      <vt:variant>
        <vt:i4>242</vt:i4>
      </vt:variant>
      <vt:variant>
        <vt:i4>0</vt:i4>
      </vt:variant>
      <vt:variant>
        <vt:i4>5</vt:i4>
      </vt:variant>
      <vt:variant>
        <vt:lpwstr/>
      </vt:variant>
      <vt:variant>
        <vt:lpwstr>_Toc165227565</vt:lpwstr>
      </vt:variant>
      <vt:variant>
        <vt:i4>1179699</vt:i4>
      </vt:variant>
      <vt:variant>
        <vt:i4>236</vt:i4>
      </vt:variant>
      <vt:variant>
        <vt:i4>0</vt:i4>
      </vt:variant>
      <vt:variant>
        <vt:i4>5</vt:i4>
      </vt:variant>
      <vt:variant>
        <vt:lpwstr/>
      </vt:variant>
      <vt:variant>
        <vt:lpwstr>_Toc165227564</vt:lpwstr>
      </vt:variant>
      <vt:variant>
        <vt:i4>1179699</vt:i4>
      </vt:variant>
      <vt:variant>
        <vt:i4>227</vt:i4>
      </vt:variant>
      <vt:variant>
        <vt:i4>0</vt:i4>
      </vt:variant>
      <vt:variant>
        <vt:i4>5</vt:i4>
      </vt:variant>
      <vt:variant>
        <vt:lpwstr/>
      </vt:variant>
      <vt:variant>
        <vt:lpwstr>_Toc165227563</vt:lpwstr>
      </vt:variant>
      <vt:variant>
        <vt:i4>1179699</vt:i4>
      </vt:variant>
      <vt:variant>
        <vt:i4>221</vt:i4>
      </vt:variant>
      <vt:variant>
        <vt:i4>0</vt:i4>
      </vt:variant>
      <vt:variant>
        <vt:i4>5</vt:i4>
      </vt:variant>
      <vt:variant>
        <vt:lpwstr/>
      </vt:variant>
      <vt:variant>
        <vt:lpwstr>_Toc165227562</vt:lpwstr>
      </vt:variant>
      <vt:variant>
        <vt:i4>1179699</vt:i4>
      </vt:variant>
      <vt:variant>
        <vt:i4>215</vt:i4>
      </vt:variant>
      <vt:variant>
        <vt:i4>0</vt:i4>
      </vt:variant>
      <vt:variant>
        <vt:i4>5</vt:i4>
      </vt:variant>
      <vt:variant>
        <vt:lpwstr/>
      </vt:variant>
      <vt:variant>
        <vt:lpwstr>_Toc165227561</vt:lpwstr>
      </vt:variant>
      <vt:variant>
        <vt:i4>1179699</vt:i4>
      </vt:variant>
      <vt:variant>
        <vt:i4>206</vt:i4>
      </vt:variant>
      <vt:variant>
        <vt:i4>0</vt:i4>
      </vt:variant>
      <vt:variant>
        <vt:i4>5</vt:i4>
      </vt:variant>
      <vt:variant>
        <vt:lpwstr/>
      </vt:variant>
      <vt:variant>
        <vt:lpwstr>_Toc165227560</vt:lpwstr>
      </vt:variant>
      <vt:variant>
        <vt:i4>1114163</vt:i4>
      </vt:variant>
      <vt:variant>
        <vt:i4>200</vt:i4>
      </vt:variant>
      <vt:variant>
        <vt:i4>0</vt:i4>
      </vt:variant>
      <vt:variant>
        <vt:i4>5</vt:i4>
      </vt:variant>
      <vt:variant>
        <vt:lpwstr/>
      </vt:variant>
      <vt:variant>
        <vt:lpwstr>_Toc165227559</vt:lpwstr>
      </vt:variant>
      <vt:variant>
        <vt:i4>1114163</vt:i4>
      </vt:variant>
      <vt:variant>
        <vt:i4>194</vt:i4>
      </vt:variant>
      <vt:variant>
        <vt:i4>0</vt:i4>
      </vt:variant>
      <vt:variant>
        <vt:i4>5</vt:i4>
      </vt:variant>
      <vt:variant>
        <vt:lpwstr/>
      </vt:variant>
      <vt:variant>
        <vt:lpwstr>_Toc165227558</vt:lpwstr>
      </vt:variant>
      <vt:variant>
        <vt:i4>1114163</vt:i4>
      </vt:variant>
      <vt:variant>
        <vt:i4>188</vt:i4>
      </vt:variant>
      <vt:variant>
        <vt:i4>0</vt:i4>
      </vt:variant>
      <vt:variant>
        <vt:i4>5</vt:i4>
      </vt:variant>
      <vt:variant>
        <vt:lpwstr/>
      </vt:variant>
      <vt:variant>
        <vt:lpwstr>_Toc165227557</vt:lpwstr>
      </vt:variant>
      <vt:variant>
        <vt:i4>1114163</vt:i4>
      </vt:variant>
      <vt:variant>
        <vt:i4>182</vt:i4>
      </vt:variant>
      <vt:variant>
        <vt:i4>0</vt:i4>
      </vt:variant>
      <vt:variant>
        <vt:i4>5</vt:i4>
      </vt:variant>
      <vt:variant>
        <vt:lpwstr/>
      </vt:variant>
      <vt:variant>
        <vt:lpwstr>_Toc165227556</vt:lpwstr>
      </vt:variant>
      <vt:variant>
        <vt:i4>1114163</vt:i4>
      </vt:variant>
      <vt:variant>
        <vt:i4>176</vt:i4>
      </vt:variant>
      <vt:variant>
        <vt:i4>0</vt:i4>
      </vt:variant>
      <vt:variant>
        <vt:i4>5</vt:i4>
      </vt:variant>
      <vt:variant>
        <vt:lpwstr/>
      </vt:variant>
      <vt:variant>
        <vt:lpwstr>_Toc165227555</vt:lpwstr>
      </vt:variant>
      <vt:variant>
        <vt:i4>1114163</vt:i4>
      </vt:variant>
      <vt:variant>
        <vt:i4>170</vt:i4>
      </vt:variant>
      <vt:variant>
        <vt:i4>0</vt:i4>
      </vt:variant>
      <vt:variant>
        <vt:i4>5</vt:i4>
      </vt:variant>
      <vt:variant>
        <vt:lpwstr/>
      </vt:variant>
      <vt:variant>
        <vt:lpwstr>_Toc165227554</vt:lpwstr>
      </vt:variant>
      <vt:variant>
        <vt:i4>1114163</vt:i4>
      </vt:variant>
      <vt:variant>
        <vt:i4>164</vt:i4>
      </vt:variant>
      <vt:variant>
        <vt:i4>0</vt:i4>
      </vt:variant>
      <vt:variant>
        <vt:i4>5</vt:i4>
      </vt:variant>
      <vt:variant>
        <vt:lpwstr/>
      </vt:variant>
      <vt:variant>
        <vt:lpwstr>_Toc165227553</vt:lpwstr>
      </vt:variant>
      <vt:variant>
        <vt:i4>1114163</vt:i4>
      </vt:variant>
      <vt:variant>
        <vt:i4>158</vt:i4>
      </vt:variant>
      <vt:variant>
        <vt:i4>0</vt:i4>
      </vt:variant>
      <vt:variant>
        <vt:i4>5</vt:i4>
      </vt:variant>
      <vt:variant>
        <vt:lpwstr/>
      </vt:variant>
      <vt:variant>
        <vt:lpwstr>_Toc165227552</vt:lpwstr>
      </vt:variant>
      <vt:variant>
        <vt:i4>1114163</vt:i4>
      </vt:variant>
      <vt:variant>
        <vt:i4>152</vt:i4>
      </vt:variant>
      <vt:variant>
        <vt:i4>0</vt:i4>
      </vt:variant>
      <vt:variant>
        <vt:i4>5</vt:i4>
      </vt:variant>
      <vt:variant>
        <vt:lpwstr/>
      </vt:variant>
      <vt:variant>
        <vt:lpwstr>_Toc165227551</vt:lpwstr>
      </vt:variant>
      <vt:variant>
        <vt:i4>1114163</vt:i4>
      </vt:variant>
      <vt:variant>
        <vt:i4>146</vt:i4>
      </vt:variant>
      <vt:variant>
        <vt:i4>0</vt:i4>
      </vt:variant>
      <vt:variant>
        <vt:i4>5</vt:i4>
      </vt:variant>
      <vt:variant>
        <vt:lpwstr/>
      </vt:variant>
      <vt:variant>
        <vt:lpwstr>_Toc165227550</vt:lpwstr>
      </vt:variant>
      <vt:variant>
        <vt:i4>1048627</vt:i4>
      </vt:variant>
      <vt:variant>
        <vt:i4>140</vt:i4>
      </vt:variant>
      <vt:variant>
        <vt:i4>0</vt:i4>
      </vt:variant>
      <vt:variant>
        <vt:i4>5</vt:i4>
      </vt:variant>
      <vt:variant>
        <vt:lpwstr/>
      </vt:variant>
      <vt:variant>
        <vt:lpwstr>_Toc165227549</vt:lpwstr>
      </vt:variant>
      <vt:variant>
        <vt:i4>1048627</vt:i4>
      </vt:variant>
      <vt:variant>
        <vt:i4>134</vt:i4>
      </vt:variant>
      <vt:variant>
        <vt:i4>0</vt:i4>
      </vt:variant>
      <vt:variant>
        <vt:i4>5</vt:i4>
      </vt:variant>
      <vt:variant>
        <vt:lpwstr/>
      </vt:variant>
      <vt:variant>
        <vt:lpwstr>_Toc165227548</vt:lpwstr>
      </vt:variant>
      <vt:variant>
        <vt:i4>1048627</vt:i4>
      </vt:variant>
      <vt:variant>
        <vt:i4>128</vt:i4>
      </vt:variant>
      <vt:variant>
        <vt:i4>0</vt:i4>
      </vt:variant>
      <vt:variant>
        <vt:i4>5</vt:i4>
      </vt:variant>
      <vt:variant>
        <vt:lpwstr/>
      </vt:variant>
      <vt:variant>
        <vt:lpwstr>_Toc165227547</vt:lpwstr>
      </vt:variant>
      <vt:variant>
        <vt:i4>1048627</vt:i4>
      </vt:variant>
      <vt:variant>
        <vt:i4>122</vt:i4>
      </vt:variant>
      <vt:variant>
        <vt:i4>0</vt:i4>
      </vt:variant>
      <vt:variant>
        <vt:i4>5</vt:i4>
      </vt:variant>
      <vt:variant>
        <vt:lpwstr/>
      </vt:variant>
      <vt:variant>
        <vt:lpwstr>_Toc165227546</vt:lpwstr>
      </vt:variant>
      <vt:variant>
        <vt:i4>1048627</vt:i4>
      </vt:variant>
      <vt:variant>
        <vt:i4>116</vt:i4>
      </vt:variant>
      <vt:variant>
        <vt:i4>0</vt:i4>
      </vt:variant>
      <vt:variant>
        <vt:i4>5</vt:i4>
      </vt:variant>
      <vt:variant>
        <vt:lpwstr/>
      </vt:variant>
      <vt:variant>
        <vt:lpwstr>_Toc165227545</vt:lpwstr>
      </vt:variant>
      <vt:variant>
        <vt:i4>1048627</vt:i4>
      </vt:variant>
      <vt:variant>
        <vt:i4>110</vt:i4>
      </vt:variant>
      <vt:variant>
        <vt:i4>0</vt:i4>
      </vt:variant>
      <vt:variant>
        <vt:i4>5</vt:i4>
      </vt:variant>
      <vt:variant>
        <vt:lpwstr/>
      </vt:variant>
      <vt:variant>
        <vt:lpwstr>_Toc165227544</vt:lpwstr>
      </vt:variant>
      <vt:variant>
        <vt:i4>1048627</vt:i4>
      </vt:variant>
      <vt:variant>
        <vt:i4>104</vt:i4>
      </vt:variant>
      <vt:variant>
        <vt:i4>0</vt:i4>
      </vt:variant>
      <vt:variant>
        <vt:i4>5</vt:i4>
      </vt:variant>
      <vt:variant>
        <vt:lpwstr/>
      </vt:variant>
      <vt:variant>
        <vt:lpwstr>_Toc165227543</vt:lpwstr>
      </vt:variant>
      <vt:variant>
        <vt:i4>1048627</vt:i4>
      </vt:variant>
      <vt:variant>
        <vt:i4>98</vt:i4>
      </vt:variant>
      <vt:variant>
        <vt:i4>0</vt:i4>
      </vt:variant>
      <vt:variant>
        <vt:i4>5</vt:i4>
      </vt:variant>
      <vt:variant>
        <vt:lpwstr/>
      </vt:variant>
      <vt:variant>
        <vt:lpwstr>_Toc165227542</vt:lpwstr>
      </vt:variant>
      <vt:variant>
        <vt:i4>1048627</vt:i4>
      </vt:variant>
      <vt:variant>
        <vt:i4>92</vt:i4>
      </vt:variant>
      <vt:variant>
        <vt:i4>0</vt:i4>
      </vt:variant>
      <vt:variant>
        <vt:i4>5</vt:i4>
      </vt:variant>
      <vt:variant>
        <vt:lpwstr/>
      </vt:variant>
      <vt:variant>
        <vt:lpwstr>_Toc165227541</vt:lpwstr>
      </vt:variant>
      <vt:variant>
        <vt:i4>1048627</vt:i4>
      </vt:variant>
      <vt:variant>
        <vt:i4>86</vt:i4>
      </vt:variant>
      <vt:variant>
        <vt:i4>0</vt:i4>
      </vt:variant>
      <vt:variant>
        <vt:i4>5</vt:i4>
      </vt:variant>
      <vt:variant>
        <vt:lpwstr/>
      </vt:variant>
      <vt:variant>
        <vt:lpwstr>_Toc165227540</vt:lpwstr>
      </vt:variant>
      <vt:variant>
        <vt:i4>1507379</vt:i4>
      </vt:variant>
      <vt:variant>
        <vt:i4>80</vt:i4>
      </vt:variant>
      <vt:variant>
        <vt:i4>0</vt:i4>
      </vt:variant>
      <vt:variant>
        <vt:i4>5</vt:i4>
      </vt:variant>
      <vt:variant>
        <vt:lpwstr/>
      </vt:variant>
      <vt:variant>
        <vt:lpwstr>_Toc165227539</vt:lpwstr>
      </vt:variant>
      <vt:variant>
        <vt:i4>1507379</vt:i4>
      </vt:variant>
      <vt:variant>
        <vt:i4>74</vt:i4>
      </vt:variant>
      <vt:variant>
        <vt:i4>0</vt:i4>
      </vt:variant>
      <vt:variant>
        <vt:i4>5</vt:i4>
      </vt:variant>
      <vt:variant>
        <vt:lpwstr/>
      </vt:variant>
      <vt:variant>
        <vt:lpwstr>_Toc165227538</vt:lpwstr>
      </vt:variant>
      <vt:variant>
        <vt:i4>1507379</vt:i4>
      </vt:variant>
      <vt:variant>
        <vt:i4>68</vt:i4>
      </vt:variant>
      <vt:variant>
        <vt:i4>0</vt:i4>
      </vt:variant>
      <vt:variant>
        <vt:i4>5</vt:i4>
      </vt:variant>
      <vt:variant>
        <vt:lpwstr/>
      </vt:variant>
      <vt:variant>
        <vt:lpwstr>_Toc165227537</vt:lpwstr>
      </vt:variant>
      <vt:variant>
        <vt:i4>1507379</vt:i4>
      </vt:variant>
      <vt:variant>
        <vt:i4>62</vt:i4>
      </vt:variant>
      <vt:variant>
        <vt:i4>0</vt:i4>
      </vt:variant>
      <vt:variant>
        <vt:i4>5</vt:i4>
      </vt:variant>
      <vt:variant>
        <vt:lpwstr/>
      </vt:variant>
      <vt:variant>
        <vt:lpwstr>_Toc165227536</vt:lpwstr>
      </vt:variant>
      <vt:variant>
        <vt:i4>1507379</vt:i4>
      </vt:variant>
      <vt:variant>
        <vt:i4>56</vt:i4>
      </vt:variant>
      <vt:variant>
        <vt:i4>0</vt:i4>
      </vt:variant>
      <vt:variant>
        <vt:i4>5</vt:i4>
      </vt:variant>
      <vt:variant>
        <vt:lpwstr/>
      </vt:variant>
      <vt:variant>
        <vt:lpwstr>_Toc165227535</vt:lpwstr>
      </vt:variant>
      <vt:variant>
        <vt:i4>1507379</vt:i4>
      </vt:variant>
      <vt:variant>
        <vt:i4>50</vt:i4>
      </vt:variant>
      <vt:variant>
        <vt:i4>0</vt:i4>
      </vt:variant>
      <vt:variant>
        <vt:i4>5</vt:i4>
      </vt:variant>
      <vt:variant>
        <vt:lpwstr/>
      </vt:variant>
      <vt:variant>
        <vt:lpwstr>_Toc165227534</vt:lpwstr>
      </vt:variant>
      <vt:variant>
        <vt:i4>1507379</vt:i4>
      </vt:variant>
      <vt:variant>
        <vt:i4>44</vt:i4>
      </vt:variant>
      <vt:variant>
        <vt:i4>0</vt:i4>
      </vt:variant>
      <vt:variant>
        <vt:i4>5</vt:i4>
      </vt:variant>
      <vt:variant>
        <vt:lpwstr/>
      </vt:variant>
      <vt:variant>
        <vt:lpwstr>_Toc165227533</vt:lpwstr>
      </vt:variant>
      <vt:variant>
        <vt:i4>1507379</vt:i4>
      </vt:variant>
      <vt:variant>
        <vt:i4>38</vt:i4>
      </vt:variant>
      <vt:variant>
        <vt:i4>0</vt:i4>
      </vt:variant>
      <vt:variant>
        <vt:i4>5</vt:i4>
      </vt:variant>
      <vt:variant>
        <vt:lpwstr/>
      </vt:variant>
      <vt:variant>
        <vt:lpwstr>_Toc165227532</vt:lpwstr>
      </vt:variant>
      <vt:variant>
        <vt:i4>1507379</vt:i4>
      </vt:variant>
      <vt:variant>
        <vt:i4>32</vt:i4>
      </vt:variant>
      <vt:variant>
        <vt:i4>0</vt:i4>
      </vt:variant>
      <vt:variant>
        <vt:i4>5</vt:i4>
      </vt:variant>
      <vt:variant>
        <vt:lpwstr/>
      </vt:variant>
      <vt:variant>
        <vt:lpwstr>_Toc165227531</vt:lpwstr>
      </vt:variant>
      <vt:variant>
        <vt:i4>1507379</vt:i4>
      </vt:variant>
      <vt:variant>
        <vt:i4>26</vt:i4>
      </vt:variant>
      <vt:variant>
        <vt:i4>0</vt:i4>
      </vt:variant>
      <vt:variant>
        <vt:i4>5</vt:i4>
      </vt:variant>
      <vt:variant>
        <vt:lpwstr/>
      </vt:variant>
      <vt:variant>
        <vt:lpwstr>_Toc165227530</vt:lpwstr>
      </vt:variant>
      <vt:variant>
        <vt:i4>1441843</vt:i4>
      </vt:variant>
      <vt:variant>
        <vt:i4>20</vt:i4>
      </vt:variant>
      <vt:variant>
        <vt:i4>0</vt:i4>
      </vt:variant>
      <vt:variant>
        <vt:i4>5</vt:i4>
      </vt:variant>
      <vt:variant>
        <vt:lpwstr/>
      </vt:variant>
      <vt:variant>
        <vt:lpwstr>_Toc165227529</vt:lpwstr>
      </vt:variant>
      <vt:variant>
        <vt:i4>1441843</vt:i4>
      </vt:variant>
      <vt:variant>
        <vt:i4>14</vt:i4>
      </vt:variant>
      <vt:variant>
        <vt:i4>0</vt:i4>
      </vt:variant>
      <vt:variant>
        <vt:i4>5</vt:i4>
      </vt:variant>
      <vt:variant>
        <vt:lpwstr/>
      </vt:variant>
      <vt:variant>
        <vt:lpwstr>_Toc165227528</vt:lpwstr>
      </vt:variant>
      <vt:variant>
        <vt:i4>1441843</vt:i4>
      </vt:variant>
      <vt:variant>
        <vt:i4>8</vt:i4>
      </vt:variant>
      <vt:variant>
        <vt:i4>0</vt:i4>
      </vt:variant>
      <vt:variant>
        <vt:i4>5</vt:i4>
      </vt:variant>
      <vt:variant>
        <vt:lpwstr/>
      </vt:variant>
      <vt:variant>
        <vt:lpwstr>_Toc165227527</vt:lpwstr>
      </vt:variant>
      <vt:variant>
        <vt:i4>1441843</vt:i4>
      </vt:variant>
      <vt:variant>
        <vt:i4>2</vt:i4>
      </vt:variant>
      <vt:variant>
        <vt:i4>0</vt:i4>
      </vt:variant>
      <vt:variant>
        <vt:i4>5</vt:i4>
      </vt:variant>
      <vt:variant>
        <vt:lpwstr/>
      </vt:variant>
      <vt:variant>
        <vt:lpwstr>_Toc1652275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anshu@student.ubc.ca</dc:creator>
  <cp:keywords/>
  <dc:description/>
  <cp:lastModifiedBy>satanshu@student.ubc.ca</cp:lastModifiedBy>
  <cp:revision>2</cp:revision>
  <dcterms:created xsi:type="dcterms:W3CDTF">2024-04-29T21:30:00Z</dcterms:created>
  <dcterms:modified xsi:type="dcterms:W3CDTF">2024-04-2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k4EBVZd"/&gt;&lt;style id="http://www.zotero.org/styles/ieee" locale="en-CA"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